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688602" w14:textId="20159468" w:rsidR="00487E3D" w:rsidRDefault="00871BE0" w:rsidP="006461D1">
      <w:pPr>
        <w:jc w:val="both"/>
        <w:rPr>
          <w:rFonts w:ascii="Times New Roman" w:hAnsi="Times New Roman" w:cs="Times New Roman"/>
        </w:rPr>
      </w:pPr>
      <w:r w:rsidRPr="606CE60D">
        <w:rPr>
          <w:rFonts w:ascii="Times New Roman" w:hAnsi="Times New Roman" w:cs="Times New Roman"/>
        </w:rPr>
        <w:t xml:space="preserve">APPENDIX A – Active transport modes and </w:t>
      </w:r>
      <w:r w:rsidR="009637AB" w:rsidRPr="606CE60D">
        <w:rPr>
          <w:rFonts w:ascii="Times New Roman" w:hAnsi="Times New Roman" w:cs="Times New Roman"/>
        </w:rPr>
        <w:t>Mental Health outcomes</w:t>
      </w:r>
    </w:p>
    <w:p w14:paraId="6D213D46" w14:textId="67D8564F" w:rsidR="00416D58" w:rsidRPr="006461D1" w:rsidRDefault="6E7252AA" w:rsidP="006461D1">
      <w:pPr>
        <w:jc w:val="both"/>
        <w:rPr>
          <w:rFonts w:ascii="Times New Roman" w:hAnsi="Times New Roman" w:cs="Times New Roman"/>
        </w:rPr>
      </w:pPr>
      <w:r w:rsidRPr="0991B196">
        <w:rPr>
          <w:rFonts w:ascii="Times New Roman" w:hAnsi="Times New Roman" w:cs="Times New Roman"/>
        </w:rPr>
        <w:t>Each study</w:t>
      </w:r>
      <w:r w:rsidR="2895BF86" w:rsidRPr="0991B196">
        <w:rPr>
          <w:rFonts w:ascii="Times New Roman" w:hAnsi="Times New Roman" w:cs="Times New Roman"/>
        </w:rPr>
        <w:t xml:space="preserve"> is</w:t>
      </w:r>
      <w:r w:rsidRPr="0991B196">
        <w:rPr>
          <w:rFonts w:ascii="Times New Roman" w:hAnsi="Times New Roman" w:cs="Times New Roman"/>
        </w:rPr>
        <w:t xml:space="preserve"> categorised per outcome and </w:t>
      </w:r>
      <w:r w:rsidR="1499579C" w:rsidRPr="0991B196">
        <w:rPr>
          <w:rFonts w:ascii="Times New Roman" w:hAnsi="Times New Roman" w:cs="Times New Roman"/>
        </w:rPr>
        <w:t>design</w:t>
      </w:r>
      <w:r w:rsidR="092558A7" w:rsidRPr="0991B196">
        <w:rPr>
          <w:rFonts w:ascii="Times New Roman" w:hAnsi="Times New Roman" w:cs="Times New Roman"/>
        </w:rPr>
        <w:t xml:space="preserve">. Per each study, this file </w:t>
      </w:r>
      <w:r w:rsidR="1499579C" w:rsidRPr="0991B196">
        <w:rPr>
          <w:rFonts w:ascii="Times New Roman" w:hAnsi="Times New Roman" w:cs="Times New Roman"/>
        </w:rPr>
        <w:t>will</w:t>
      </w:r>
      <w:r w:rsidRPr="0991B196">
        <w:rPr>
          <w:rFonts w:ascii="Times New Roman" w:hAnsi="Times New Roman" w:cs="Times New Roman"/>
        </w:rPr>
        <w:t xml:space="preserve"> </w:t>
      </w:r>
      <w:r w:rsidR="77CDBC67" w:rsidRPr="0991B196">
        <w:rPr>
          <w:rFonts w:ascii="Times New Roman" w:hAnsi="Times New Roman" w:cs="Times New Roman"/>
        </w:rPr>
        <w:t>describe</w:t>
      </w:r>
      <w:r w:rsidRPr="0991B196">
        <w:rPr>
          <w:rFonts w:ascii="Times New Roman" w:hAnsi="Times New Roman" w:cs="Times New Roman"/>
        </w:rPr>
        <w:t xml:space="preserve"> </w:t>
      </w:r>
      <w:r w:rsidR="40228BB9" w:rsidRPr="0991B196">
        <w:rPr>
          <w:rFonts w:ascii="Times New Roman" w:hAnsi="Times New Roman" w:cs="Times New Roman"/>
        </w:rPr>
        <w:t xml:space="preserve">the </w:t>
      </w:r>
      <w:r w:rsidR="00514A7D">
        <w:rPr>
          <w:rFonts w:ascii="Times New Roman" w:hAnsi="Times New Roman" w:cs="Times New Roman"/>
        </w:rPr>
        <w:t>authors’ name</w:t>
      </w:r>
      <w:r w:rsidRPr="0991B196">
        <w:rPr>
          <w:rFonts w:ascii="Times New Roman" w:hAnsi="Times New Roman" w:cs="Times New Roman"/>
        </w:rPr>
        <w:t xml:space="preserve"> and year, </w:t>
      </w:r>
      <w:r w:rsidR="15DD1BF7" w:rsidRPr="0991B196">
        <w:rPr>
          <w:rFonts w:ascii="Times New Roman" w:hAnsi="Times New Roman" w:cs="Times New Roman"/>
        </w:rPr>
        <w:t>the country</w:t>
      </w:r>
      <w:r w:rsidRPr="0991B196">
        <w:rPr>
          <w:rFonts w:ascii="Times New Roman" w:hAnsi="Times New Roman" w:cs="Times New Roman"/>
        </w:rPr>
        <w:t>,</w:t>
      </w:r>
      <w:r w:rsidR="76616E23" w:rsidRPr="0991B196">
        <w:rPr>
          <w:rFonts w:ascii="Times New Roman" w:hAnsi="Times New Roman" w:cs="Times New Roman"/>
        </w:rPr>
        <w:t xml:space="preserve"> the</w:t>
      </w:r>
      <w:r w:rsidRPr="0991B196">
        <w:rPr>
          <w:rFonts w:ascii="Times New Roman" w:hAnsi="Times New Roman" w:cs="Times New Roman"/>
        </w:rPr>
        <w:t xml:space="preserve"> original study, </w:t>
      </w:r>
      <w:r w:rsidR="427F326A" w:rsidRPr="0991B196">
        <w:rPr>
          <w:rFonts w:ascii="Times New Roman" w:hAnsi="Times New Roman" w:cs="Times New Roman"/>
        </w:rPr>
        <w:t xml:space="preserve">the </w:t>
      </w:r>
      <w:r w:rsidR="700E230B" w:rsidRPr="0991B196">
        <w:rPr>
          <w:rFonts w:ascii="Times New Roman" w:hAnsi="Times New Roman" w:cs="Times New Roman"/>
        </w:rPr>
        <w:t>exposure factor and outcomes with related measures</w:t>
      </w:r>
      <w:r w:rsidR="082D547D" w:rsidRPr="0991B196">
        <w:rPr>
          <w:rFonts w:ascii="Times New Roman" w:hAnsi="Times New Roman" w:cs="Times New Roman"/>
        </w:rPr>
        <w:t>, intervention details in case of experimental design,</w:t>
      </w:r>
      <w:r w:rsidR="700E230B" w:rsidRPr="0991B196">
        <w:rPr>
          <w:rFonts w:ascii="Times New Roman" w:hAnsi="Times New Roman" w:cs="Times New Roman"/>
        </w:rPr>
        <w:t xml:space="preserve"> and </w:t>
      </w:r>
      <w:r w:rsidR="0BB2538B" w:rsidRPr="0991B196">
        <w:rPr>
          <w:rFonts w:ascii="Times New Roman" w:hAnsi="Times New Roman" w:cs="Times New Roman"/>
        </w:rPr>
        <w:t xml:space="preserve">the </w:t>
      </w:r>
      <w:r w:rsidR="700E230B" w:rsidRPr="0991B196">
        <w:rPr>
          <w:rFonts w:ascii="Times New Roman" w:hAnsi="Times New Roman" w:cs="Times New Roman"/>
        </w:rPr>
        <w:t xml:space="preserve">final results about the relationship between the variables in </w:t>
      </w:r>
      <w:r w:rsidR="00514A7D">
        <w:rPr>
          <w:rFonts w:ascii="Times New Roman" w:hAnsi="Times New Roman" w:cs="Times New Roman"/>
        </w:rPr>
        <w:t xml:space="preserve">the </w:t>
      </w:r>
      <w:r w:rsidR="700E230B" w:rsidRPr="0991B196">
        <w:rPr>
          <w:rFonts w:ascii="Times New Roman" w:hAnsi="Times New Roman" w:cs="Times New Roman"/>
        </w:rPr>
        <w:t>exam.</w:t>
      </w:r>
      <w:r w:rsidRPr="0991B196">
        <w:rPr>
          <w:rFonts w:ascii="Times New Roman" w:hAnsi="Times New Roman" w:cs="Times New Roman"/>
        </w:rPr>
        <w:t xml:space="preserve"> </w:t>
      </w:r>
      <w:r w:rsidR="7713F950" w:rsidRPr="0991B196">
        <w:rPr>
          <w:rFonts w:ascii="Times New Roman" w:hAnsi="Times New Roman" w:cs="Times New Roman"/>
        </w:rPr>
        <w:t>We also cared to explain when there might have been confusion between the name of exposure/outcome and the</w:t>
      </w:r>
      <w:r w:rsidR="5175807C" w:rsidRPr="0991B196">
        <w:rPr>
          <w:rFonts w:ascii="Times New Roman" w:hAnsi="Times New Roman" w:cs="Times New Roman"/>
        </w:rPr>
        <w:t xml:space="preserve"> measure used.</w:t>
      </w:r>
      <w:r w:rsidR="7713F950" w:rsidRPr="0991B196">
        <w:rPr>
          <w:rFonts w:ascii="Times New Roman" w:hAnsi="Times New Roman" w:cs="Times New Roman"/>
        </w:rPr>
        <w:t xml:space="preserve"> </w:t>
      </w:r>
      <w:r w:rsidR="00416D58" w:rsidRPr="0991B196">
        <w:rPr>
          <w:rFonts w:ascii="Times New Roman" w:hAnsi="Times New Roman" w:cs="Times New Roman"/>
        </w:rPr>
        <w:t>Some info may be repeated since each study might encompass more than one outcome</w:t>
      </w:r>
      <w:r w:rsidR="7620752E" w:rsidRPr="0991B196">
        <w:rPr>
          <w:rFonts w:ascii="Times New Roman" w:hAnsi="Times New Roman" w:cs="Times New Roman"/>
        </w:rPr>
        <w:t>, as listed in Table 1</w:t>
      </w:r>
      <w:r w:rsidR="00416D58" w:rsidRPr="0991B196">
        <w:rPr>
          <w:rFonts w:ascii="Times New Roman" w:hAnsi="Times New Roman" w:cs="Times New Roman"/>
        </w:rPr>
        <w:t xml:space="preserve">; however, we aimed for a detailed and comprehensive </w:t>
      </w:r>
      <w:r w:rsidR="00917D60" w:rsidRPr="0991B196">
        <w:rPr>
          <w:rFonts w:ascii="Times New Roman" w:hAnsi="Times New Roman" w:cs="Times New Roman"/>
        </w:rPr>
        <w:t>information set</w:t>
      </w:r>
      <w:r w:rsidR="00416D58" w:rsidRPr="0991B196">
        <w:rPr>
          <w:rFonts w:ascii="Times New Roman" w:hAnsi="Times New Roman" w:cs="Times New Roman"/>
        </w:rPr>
        <w:t>.</w:t>
      </w:r>
    </w:p>
    <w:p w14:paraId="0A49022B" w14:textId="2AE8FF79" w:rsidR="009F5AA4" w:rsidRDefault="00512A7D" w:rsidP="009F5AA4">
      <w:pPr>
        <w:ind w:firstLine="720"/>
        <w:jc w:val="both"/>
        <w:rPr>
          <w:rFonts w:ascii="Times New Roman" w:hAnsi="Times New Roman" w:cs="Times New Roman"/>
        </w:rPr>
      </w:pPr>
      <w:r>
        <w:rPr>
          <w:rFonts w:ascii="Times New Roman" w:hAnsi="Times New Roman" w:cs="Times New Roman"/>
        </w:rPr>
        <w:t>1</w:t>
      </w:r>
      <w:r w:rsidR="00871BE0">
        <w:rPr>
          <w:rFonts w:ascii="Times New Roman" w:hAnsi="Times New Roman" w:cs="Times New Roman"/>
        </w:rPr>
        <w:t>.</w:t>
      </w:r>
      <w:r w:rsidR="009F5AA4" w:rsidRPr="006461D1">
        <w:rPr>
          <w:rFonts w:ascii="Times New Roman" w:hAnsi="Times New Roman" w:cs="Times New Roman"/>
        </w:rPr>
        <w:t xml:space="preserve"> Mental Health</w:t>
      </w:r>
      <w:r w:rsidR="009F5AA4">
        <w:rPr>
          <w:rFonts w:ascii="Times New Roman" w:hAnsi="Times New Roman" w:cs="Times New Roman"/>
        </w:rPr>
        <w:t xml:space="preserve"> and Mental Well-Being</w:t>
      </w:r>
    </w:p>
    <w:p w14:paraId="2DE4DFD9" w14:textId="77777777" w:rsidR="009F5AA4" w:rsidRPr="006461D1" w:rsidRDefault="009F5AA4" w:rsidP="009F5AA4">
      <w:pPr>
        <w:jc w:val="both"/>
        <w:rPr>
          <w:rFonts w:ascii="Times New Roman" w:hAnsi="Times New Roman" w:cs="Times New Roman"/>
        </w:rPr>
      </w:pPr>
      <w:r w:rsidRPr="006461D1">
        <w:rPr>
          <w:rFonts w:ascii="Times New Roman" w:hAnsi="Times New Roman" w:cs="Times New Roman"/>
          <w:u w:val="single"/>
        </w:rPr>
        <w:t>CROSS-SECTIONAL</w:t>
      </w:r>
      <w:r w:rsidRPr="006461D1">
        <w:rPr>
          <w:rFonts w:ascii="Times New Roman" w:hAnsi="Times New Roman" w:cs="Times New Roman"/>
        </w:rPr>
        <w:t>:</w:t>
      </w:r>
    </w:p>
    <w:p w14:paraId="406C5276" w14:textId="64ADFC0B" w:rsidR="009F5AA4" w:rsidRDefault="009F5AA4" w:rsidP="4BCBF760">
      <w:pPr>
        <w:jc w:val="both"/>
        <w:rPr>
          <w:rFonts w:ascii="Times New Roman" w:hAnsi="Times New Roman" w:cs="Times New Roman"/>
        </w:rPr>
      </w:pPr>
      <w:r w:rsidRPr="4BCBF760">
        <w:rPr>
          <w:rFonts w:ascii="Times New Roman" w:hAnsi="Times New Roman" w:cs="Times New Roman"/>
        </w:rPr>
        <w:t>In 200</w:t>
      </w:r>
      <w:r w:rsidR="00DE0D8A">
        <w:rPr>
          <w:rFonts w:ascii="Times New Roman" w:hAnsi="Times New Roman" w:cs="Times New Roman"/>
        </w:rPr>
        <w:t>7</w:t>
      </w:r>
      <w:r w:rsidRPr="4BCBF760">
        <w:rPr>
          <w:rFonts w:ascii="Times New Roman" w:hAnsi="Times New Roman" w:cs="Times New Roman"/>
        </w:rPr>
        <w:t xml:space="preserve">, Ohta and colleagues </w:t>
      </w:r>
      <w:r w:rsidR="00DE0D8A">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0i8d3drM","properties":{"formattedCitation":"(Ohta {\\i{}et al.} 2007)","plainCitation":"(Ohta et al. 2007)","noteIndex":0},"citationItems":[{"id":150,"uris":["http://zotero.org/users/9492510/items/AG9RZGRK"],"itemData":{"id":150,"type":"article-journal","abstract":"Although some evidence suggests that exercise may improve mental health status, information regarding the intensity and duration of exercise is incomplete. The purpose of this study was to elucidate the association between physical activities in both leisure time and commuting to work and mental health. A questionnaire survey was conducted at three municipal offices in Japan. A total of 670 men and women completed the questionnaire. Mental health status was assessed by the 28-item General Health Questionnaire (GHQ). Respondents were asked about weekly hours of leisure-time exercise for four levels of exercise, and the volume of exercise was assessed using a metabolic equivalent task index. Information about commuting to work on foot or by bicycle was also obtained. The mean GHQ scores were calculated according to physical activity levels using analysis of covariance with adjustment of potential confounders including job stress. In men, the GHQ score decreased steadily with increasing levels of leisure-time exercise, and an inverse association was evident even for mild intensity exercise. Moreover, the GHQ score decreased according to increasing duration of time on commuting to work by either walking or cycling in men, but not in women. These relations did not materially change after adjustment for potential confounding factors. In women, there was no significant association between any of the indices of physical activity. In conclusion, leisure-time exercise and walking or cycling during commuting to work may be associated with better mental health in men.","container-title":"Journal of Occupational Health","DOI":"10.1539/joh.49.46","ISSN":"1341-9145","issue":"1","journalAbbreviation":"J Occup Health","language":"eng","note":"PMID: 17314466","page":"46-52","source":"PubMed","title":"Effect of the physical activities in leisure time and commuting to work on mental health","volume":"49","author":[{"family":"Ohta","given":"Masanori"},{"family":"Mizoue","given":"Tetsuya"},{"family":"Mishima","given":"Norio"},{"family":"Ikeda","given":"Masaharu"}],"issued":{"date-parts":[["2007",1]]}}}],"schema":"https://github.com/citation-style-language/schema/raw/master/csl-citation.json"} </w:instrText>
      </w:r>
      <w:r w:rsidR="00DE0D8A">
        <w:rPr>
          <w:rFonts w:ascii="Times New Roman" w:hAnsi="Times New Roman" w:cs="Times New Roman"/>
        </w:rPr>
        <w:fldChar w:fldCharType="separate"/>
      </w:r>
      <w:r w:rsidR="00134EC9" w:rsidRPr="00134EC9">
        <w:rPr>
          <w:rFonts w:ascii="Times New Roman" w:hAnsi="Times New Roman" w:cs="Times New Roman"/>
          <w:szCs w:val="24"/>
        </w:rPr>
        <w:t xml:space="preserve">(Ohta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7)</w:t>
      </w:r>
      <w:r w:rsidR="00DE0D8A">
        <w:rPr>
          <w:rFonts w:ascii="Times New Roman" w:hAnsi="Times New Roman" w:cs="Times New Roman"/>
        </w:rPr>
        <w:fldChar w:fldCharType="end"/>
      </w:r>
      <w:r w:rsidR="00DE0D8A">
        <w:rPr>
          <w:rFonts w:ascii="Times New Roman" w:hAnsi="Times New Roman" w:cs="Times New Roman"/>
        </w:rPr>
        <w:t xml:space="preserve"> </w:t>
      </w:r>
      <w:r w:rsidRPr="4BCBF760">
        <w:rPr>
          <w:rFonts w:ascii="Times New Roman" w:hAnsi="Times New Roman" w:cs="Times New Roman"/>
        </w:rPr>
        <w:t xml:space="preserve">conducted a survey questionnaire as part of a worksite mental health promotion in </w:t>
      </w:r>
      <w:r w:rsidR="28EC6767" w:rsidRPr="4BCBF760">
        <w:rPr>
          <w:rFonts w:ascii="Times New Roman" w:hAnsi="Times New Roman" w:cs="Times New Roman"/>
        </w:rPr>
        <w:t>Kyushu (</w:t>
      </w:r>
      <w:r w:rsidRPr="4BCBF760">
        <w:rPr>
          <w:rFonts w:ascii="Times New Roman" w:hAnsi="Times New Roman" w:cs="Times New Roman"/>
        </w:rPr>
        <w:t>Japan</w:t>
      </w:r>
      <w:r w:rsidR="7E7DAAB5" w:rsidRPr="4BCBF760">
        <w:rPr>
          <w:rFonts w:ascii="Times New Roman" w:hAnsi="Times New Roman" w:cs="Times New Roman"/>
        </w:rPr>
        <w:t>)</w:t>
      </w:r>
      <w:r w:rsidRPr="4BCBF760">
        <w:rPr>
          <w:rFonts w:ascii="Times New Roman" w:hAnsi="Times New Roman" w:cs="Times New Roman"/>
        </w:rPr>
        <w:t>. The study, published in 2007, investigated the association between walking or cycling to work</w:t>
      </w:r>
      <w:r w:rsidR="220367A4" w:rsidRPr="4BCBF760">
        <w:rPr>
          <w:rFonts w:ascii="Times New Roman" w:hAnsi="Times New Roman" w:cs="Times New Roman"/>
        </w:rPr>
        <w:t xml:space="preserve"> (</w:t>
      </w:r>
      <w:r w:rsidR="220367A4" w:rsidRPr="4BCBF760">
        <w:rPr>
          <w:rFonts w:ascii="Times New Roman" w:eastAsia="Times New Roman" w:hAnsi="Times New Roman" w:cs="Times New Roman"/>
        </w:rPr>
        <w:t>Do you walk or cycle to work? + Duration)</w:t>
      </w:r>
      <w:r w:rsidRPr="4BCBF760">
        <w:rPr>
          <w:rFonts w:ascii="Times New Roman" w:hAnsi="Times New Roman" w:cs="Times New Roman"/>
        </w:rPr>
        <w:t xml:space="preserve"> and people’s mental health, measured through the G</w:t>
      </w:r>
      <w:r w:rsidR="003B41E7" w:rsidRPr="4BCBF760">
        <w:rPr>
          <w:rFonts w:ascii="Times New Roman" w:hAnsi="Times New Roman" w:cs="Times New Roman"/>
        </w:rPr>
        <w:t xml:space="preserve">eneral </w:t>
      </w:r>
      <w:r w:rsidRPr="4BCBF760">
        <w:rPr>
          <w:rFonts w:ascii="Times New Roman" w:hAnsi="Times New Roman" w:cs="Times New Roman"/>
        </w:rPr>
        <w:t>H</w:t>
      </w:r>
      <w:r w:rsidR="003B41E7" w:rsidRPr="4BCBF760">
        <w:rPr>
          <w:rFonts w:ascii="Times New Roman" w:hAnsi="Times New Roman" w:cs="Times New Roman"/>
        </w:rPr>
        <w:t xml:space="preserve">ealth </w:t>
      </w:r>
      <w:r w:rsidRPr="4BCBF760">
        <w:rPr>
          <w:rFonts w:ascii="Times New Roman" w:hAnsi="Times New Roman" w:cs="Times New Roman"/>
        </w:rPr>
        <w:t>Q</w:t>
      </w:r>
      <w:r w:rsidR="003B41E7" w:rsidRPr="4BCBF760">
        <w:rPr>
          <w:rFonts w:ascii="Times New Roman" w:hAnsi="Times New Roman" w:cs="Times New Roman"/>
        </w:rPr>
        <w:t>uestionnaire</w:t>
      </w:r>
      <w:r w:rsidRPr="4BCBF760">
        <w:rPr>
          <w:rFonts w:ascii="Times New Roman" w:hAnsi="Times New Roman" w:cs="Times New Roman"/>
        </w:rPr>
        <w:t>-28 (</w:t>
      </w:r>
      <w:r w:rsidR="003B41E7" w:rsidRPr="4BCBF760">
        <w:rPr>
          <w:rFonts w:ascii="Times New Roman" w:hAnsi="Times New Roman" w:cs="Times New Roman"/>
        </w:rPr>
        <w:t>GHQ;</w:t>
      </w:r>
      <w:r w:rsidR="00DE0D8A">
        <w:rPr>
          <w:rFonts w:ascii="Times New Roman" w:hAnsi="Times New Roman" w:cs="Times New Roman"/>
        </w:rPr>
        <w:fldChar w:fldCharType="begin"/>
      </w:r>
      <w:r w:rsidR="00DE0D8A">
        <w:rPr>
          <w:rFonts w:ascii="Times New Roman" w:hAnsi="Times New Roman" w:cs="Times New Roman"/>
        </w:rPr>
        <w:instrText xml:space="preserve"> ADDIN ZOTERO_ITEM CSL_CITATION {"citationID":"YWsSUZQK","properties":{"formattedCitation":"(Goldberg, 1978)","plainCitation":"(Goldberg, 1978)","dontUpdate":true,"noteIndex":0},"citationItems":[{"id":598,"uris":["http://zotero.org/users/9492510/items/I7VJNQT5"],"itemData":{"id":598,"type":"book","publisher":"Nfer Nelson","title":"Manual of the general health questionnaire","author":[{"family":"Goldberg","given":"D."}],"issued":{"date-parts":[["1978"]]}}}],"schema":"https://github.com/citation-style-language/schema/raw/master/csl-citation.json"} </w:instrText>
      </w:r>
      <w:r w:rsidR="00DE0D8A">
        <w:rPr>
          <w:rFonts w:ascii="Times New Roman" w:hAnsi="Times New Roman" w:cs="Times New Roman"/>
        </w:rPr>
        <w:fldChar w:fldCharType="separate"/>
      </w:r>
      <w:r w:rsidR="00DE0D8A">
        <w:rPr>
          <w:rFonts w:ascii="Times New Roman" w:hAnsi="Times New Roman" w:cs="Times New Roman"/>
        </w:rPr>
        <w:t xml:space="preserve"> </w:t>
      </w:r>
      <w:r w:rsidR="00DE0D8A" w:rsidRPr="00DE0D8A">
        <w:rPr>
          <w:rFonts w:ascii="Times New Roman" w:hAnsi="Times New Roman" w:cs="Times New Roman"/>
        </w:rPr>
        <w:t>Goldberg, 1978)</w:t>
      </w:r>
      <w:r w:rsidR="00DE0D8A">
        <w:rPr>
          <w:rFonts w:ascii="Times New Roman" w:hAnsi="Times New Roman" w:cs="Times New Roman"/>
        </w:rPr>
        <w:fldChar w:fldCharType="end"/>
      </w:r>
      <w:r w:rsidRPr="4BCBF760">
        <w:rPr>
          <w:rFonts w:ascii="Times New Roman" w:hAnsi="Times New Roman" w:cs="Times New Roman"/>
        </w:rPr>
        <w:t xml:space="preserve">. Furthermore, </w:t>
      </w:r>
      <w:bookmarkStart w:id="0" w:name="_Hlk127866763"/>
      <w:r w:rsidRPr="4BCBF760">
        <w:rPr>
          <w:rFonts w:ascii="Times New Roman" w:hAnsi="Times New Roman" w:cs="Times New Roman"/>
        </w:rPr>
        <w:t xml:space="preserve">the results demonstrate that commuting on foot or by bike significantly benefits mental health, but this was </w:t>
      </w:r>
      <w:r w:rsidR="3147AA36" w:rsidRPr="4BCBF760">
        <w:rPr>
          <w:rFonts w:ascii="Times New Roman" w:hAnsi="Times New Roman" w:cs="Times New Roman"/>
        </w:rPr>
        <w:t xml:space="preserve">significant </w:t>
      </w:r>
      <w:r w:rsidRPr="4BCBF760">
        <w:rPr>
          <w:rFonts w:ascii="Times New Roman" w:hAnsi="Times New Roman" w:cs="Times New Roman"/>
        </w:rPr>
        <w:t>only in men.</w:t>
      </w:r>
    </w:p>
    <w:p w14:paraId="16A44F6A" w14:textId="24500347" w:rsidR="009F5AA4" w:rsidRPr="00C77BC4" w:rsidRDefault="009F5AA4" w:rsidP="009F5AA4">
      <w:pPr>
        <w:jc w:val="both"/>
        <w:rPr>
          <w:rFonts w:ascii="Times New Roman" w:hAnsi="Times New Roman" w:cs="Times New Roman"/>
        </w:rPr>
      </w:pPr>
      <w:bookmarkStart w:id="1" w:name="_Hlk125958632"/>
      <w:bookmarkEnd w:id="0"/>
      <w:r w:rsidRPr="0991B196">
        <w:rPr>
          <w:rFonts w:ascii="Times New Roman" w:hAnsi="Times New Roman" w:cs="Times New Roman"/>
        </w:rPr>
        <w:t xml:space="preserve">In 2011, Hansson and colleagues </w:t>
      </w:r>
      <w:r w:rsidR="00DE0D8A">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QkYNvduS","properties":{"formattedCitation":"(Hansson {\\i{}et al.} 2011)","plainCitation":"(Hansson et al. 2011)","noteIndex":0},"citationItems":[{"id":189,"uris":["http://zotero.org/users/9492510/items/E9MFXI5Q"],"itemData":{"id":189,"type":"article-journal","abstract":"Background: The need for a mobile workforce inevitably means that the length of the total work day (working and traveling time) will increase, but the health effects of commuting have been surprisingly little studied apart from perceived stress and the benefits of physically active commuting. Methods: We used data from two cross-sectional population-based public health surveys performed in 2004 and 2008 in Scania, Sweden (56% response rate). The final study population was 21, 088 persons aged 18-65, working &gt; 30 h/week. Duration (one-way) and mode of commuting were reported. The outcomes studied were perceived poor sleep quality, everyday stress, low vitality, mental health, self-reported health, and absence from work due to sickness during the past 12 months. Covariates indicating socioeconomic status and family situation, overtime, job strain and urban/rural residency were included in multivariate analyses. Subjects walking or cycling to work &lt; 30 min were used as a reference category. Results: Monotonous relations were found between duration of public transport commuting and the health outcomes. For the category commuting &gt; 60 min odds ratios (ORs) ranged from 1.2 - 1.6 for the different outcomes. For car commuting, the relationships were concave downward or flat, with increasing subjective health complaints up to 30-60 min (ORs ranging from 1.2 - 1.4), and lower ORs in the &gt; 60 min category. A similar concave downward relationship was observed for sickness absence, regardless of mode of transport. Conclusions: The results of this study are concordant with the few earlier studies in the field, in that associations were found between commutation and negative health outcomes. This further demonstrates the need to consider the negative side-effects of commuting when discussing policies aimed at increasing the mobility of the workforce. Studies identifying population groups with increased susceptibility are warranted.","container-title":"Bmc Public Health","DOI":"10.1186/1471-2458-11-834","journalAbbreviation":"BMC Public Health","language":"English","note":"publisher-place: London\npublisher: Bmc\nWOS:000297504200001","page":"834","source":"Web of Science Nextgen","title":"Relationship between commuting and health outcomes in a cross-sectional population survey in southern Sweden","volume":"11","author":[{"family":"Hansson","given":"Erik"},{"family":"Mattisson","given":"Kristoffer"},{"family":"Bjork","given":"Jonas"},{"family":"Ostergren","given":"Per-Olof"},{"family":"Jakobsson","given":"Kristina"}],"issued":{"date-parts":[["2011",10,31]]}}}],"schema":"https://github.com/citation-style-language/schema/raw/master/csl-citation.json"} </w:instrText>
      </w:r>
      <w:r w:rsidR="00DE0D8A">
        <w:rPr>
          <w:rFonts w:ascii="Times New Roman" w:hAnsi="Times New Roman" w:cs="Times New Roman"/>
        </w:rPr>
        <w:fldChar w:fldCharType="separate"/>
      </w:r>
      <w:r w:rsidR="00134EC9" w:rsidRPr="00134EC9">
        <w:rPr>
          <w:rFonts w:ascii="Times New Roman" w:hAnsi="Times New Roman" w:cs="Times New Roman"/>
          <w:szCs w:val="24"/>
        </w:rPr>
        <w:t xml:space="preserve">(Hansso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1)</w:t>
      </w:r>
      <w:r w:rsidR="00DE0D8A">
        <w:rPr>
          <w:rFonts w:ascii="Times New Roman" w:hAnsi="Times New Roman" w:cs="Times New Roman"/>
        </w:rPr>
        <w:fldChar w:fldCharType="end"/>
      </w:r>
      <w:r w:rsidR="00DE0D8A">
        <w:rPr>
          <w:rFonts w:ascii="Times New Roman" w:hAnsi="Times New Roman" w:cs="Times New Roman"/>
        </w:rPr>
        <w:t xml:space="preserve"> </w:t>
      </w:r>
      <w:r w:rsidRPr="0991B196">
        <w:rPr>
          <w:rFonts w:ascii="Times New Roman" w:hAnsi="Times New Roman" w:cs="Times New Roman"/>
        </w:rPr>
        <w:t>evaluated the relationship between commuting mode</w:t>
      </w:r>
      <w:r w:rsidR="00ED4DF9" w:rsidRPr="0991B196">
        <w:rPr>
          <w:rFonts w:ascii="Times New Roman" w:hAnsi="Times New Roman" w:cs="Times New Roman"/>
        </w:rPr>
        <w:t xml:space="preserve"> (How do you usually get to work?”)</w:t>
      </w:r>
      <w:r w:rsidRPr="0991B196">
        <w:rPr>
          <w:rFonts w:ascii="Times New Roman" w:hAnsi="Times New Roman" w:cs="Times New Roman"/>
        </w:rPr>
        <w:t>, time</w:t>
      </w:r>
      <w:r w:rsidR="00ED4DF9" w:rsidRPr="0991B196">
        <w:rPr>
          <w:rFonts w:ascii="Times New Roman" w:hAnsi="Times New Roman" w:cs="Times New Roman"/>
        </w:rPr>
        <w:t xml:space="preserve"> (“How long does it take to get to work?”)</w:t>
      </w:r>
      <w:r w:rsidRPr="0991B196">
        <w:rPr>
          <w:rFonts w:ascii="Times New Roman" w:hAnsi="Times New Roman" w:cs="Times New Roman"/>
        </w:rPr>
        <w:t xml:space="preserve">, and health outcomes. These were perceived sleep quality, everyday stress, exhaustion, mental health, self-rated health, and sickness absence. The </w:t>
      </w:r>
      <w:r w:rsidR="003B41E7" w:rsidRPr="0991B196">
        <w:rPr>
          <w:rFonts w:ascii="Times New Roman" w:hAnsi="Times New Roman" w:cs="Times New Roman"/>
        </w:rPr>
        <w:t xml:space="preserve">General Health Questionnaire </w:t>
      </w:r>
      <w:r w:rsidRPr="0991B196">
        <w:rPr>
          <w:rFonts w:ascii="Times New Roman" w:hAnsi="Times New Roman" w:cs="Times New Roman"/>
        </w:rPr>
        <w:t>-12 (</w:t>
      </w:r>
      <w:r w:rsidR="003B41E7" w:rsidRPr="0991B196">
        <w:rPr>
          <w:rFonts w:ascii="Times New Roman" w:hAnsi="Times New Roman" w:cs="Times New Roman"/>
        </w:rPr>
        <w:t>GHQ;</w:t>
      </w:r>
      <w:r w:rsidR="00DE0D8A">
        <w:rPr>
          <w:rFonts w:ascii="Times New Roman" w:hAnsi="Times New Roman" w:cs="Times New Roman"/>
        </w:rPr>
        <w:t xml:space="preserve"> </w:t>
      </w:r>
      <w:r w:rsidR="00DE0D8A">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YTFgEL8F","properties":{"formattedCitation":"(D. P. Goldberg et al., 1997)","plainCitation":"(D. P. Goldberg et al., 1997)","dontUpdate":true,"noteIndex":0},"citationItems":[{"id":599,"uris":["http://zotero.org/users/9492510/items/WWJLEXSC"],"itemData":{"id":599,"type":"article-journal","abstract":"Background. In recent years the 12-item General Health Questionnaire (GHQ-12) has been extensively used as a short screening instrument, producing results that are comparable to longer versions of the GHQ.Methods. The validity of the GHQ-12 was compared with the GHQ-28 in a World Health Organization study of psychological disorders in general health care. Results are presented for 5438 patients interviewed in 15 centres using the primary care version of the Composite International Diagnostic Instrument, or CIDI-PC.Results. Results were uniformly good, with the average area under the ROC curve 88, range from 83 to 95. Minor variations in the criteria used for defining a case made little difference to the validity of the GHQ, and complex scoring methods offered no advantages over simpler ones. The GHQ was translated into 10 other languages for the purposes of this study, and validity coefficients were almost as high as in the original language. There was no tendency for the GHQ to work less efficiently in developing countries. Finally gender, age and educational level are shown to have no significant effect on the validity of the GHQ.Conclusions. If investigators wish to use a screening instrument as a case detector, the shorter GHQ is remarkably robust and works as well as the longer instrument. The latter should only be preferred if there is an interest in the scaled scores provided in addition to the total score.","container-title":"Psychological Medicine","DOI":"10.1017/S0033291796004242","ISSN":"1469-8978","issue":"1","note":"PMID: 9122299\npublisher: Cambridge University Press","page":"191-197","title":"The validity of two versions of the GHQ in the WHO study of mental illness in general health care","volume":"27","author":[{"family":"Goldberg","given":"D. P."},{"family":"Gater","given":"R."},{"family":"Sartorius","given":"N."},{"family":"Ustun","given":"T. B."},{"family":"Piccinelli","given":"M."},{"family":"Gureje","given":"O."},{"family":"Rutter","given":"C."}],"issued":{"date-parts":[["1997",1]]}}}],"schema":"https://github.com/citation-style-language/schema/raw/master/csl-citation.json"} </w:instrText>
      </w:r>
      <w:r w:rsidR="00DE0D8A">
        <w:rPr>
          <w:rFonts w:ascii="Times New Roman" w:hAnsi="Times New Roman" w:cs="Times New Roman"/>
        </w:rPr>
        <w:fldChar w:fldCharType="separate"/>
      </w:r>
      <w:r w:rsidR="00DE0D8A" w:rsidRPr="00DE0D8A">
        <w:rPr>
          <w:rFonts w:ascii="Times New Roman" w:hAnsi="Times New Roman" w:cs="Times New Roman"/>
        </w:rPr>
        <w:t>Goldberg et al., 1997)</w:t>
      </w:r>
      <w:r w:rsidR="00DE0D8A">
        <w:rPr>
          <w:rFonts w:ascii="Times New Roman" w:hAnsi="Times New Roman" w:cs="Times New Roman"/>
        </w:rPr>
        <w:fldChar w:fldCharType="end"/>
      </w:r>
      <w:r w:rsidRPr="0991B196">
        <w:rPr>
          <w:rFonts w:ascii="Times New Roman" w:hAnsi="Times New Roman" w:cs="Times New Roman"/>
        </w:rPr>
        <w:t xml:space="preserve"> was used to evaluate mental health.</w:t>
      </w:r>
      <w:r w:rsidR="48B1747B" w:rsidRPr="0991B196">
        <w:rPr>
          <w:rFonts w:ascii="Times New Roman" w:hAnsi="Times New Roman" w:cs="Times New Roman"/>
        </w:rPr>
        <w:t xml:space="preserve"> M</w:t>
      </w:r>
      <w:r w:rsidRPr="0991B196">
        <w:rPr>
          <w:rFonts w:ascii="Times New Roman" w:hAnsi="Times New Roman" w:cs="Times New Roman"/>
        </w:rPr>
        <w:t xml:space="preserve">ental health was not significantly associated with commuting. However, the authors highlight the “healthy commuter effect” that explains the bias where car commuters might face poor health conditions or more stressful situations; this could mean </w:t>
      </w:r>
      <w:bookmarkStart w:id="2" w:name="_Hlk127867578"/>
      <w:r w:rsidRPr="0991B196">
        <w:rPr>
          <w:rFonts w:ascii="Times New Roman" w:hAnsi="Times New Roman" w:cs="Times New Roman"/>
        </w:rPr>
        <w:t>that unhealthy people are less likely to start or continue to commute actively.</w:t>
      </w:r>
      <w:bookmarkEnd w:id="2"/>
      <w:r w:rsidRPr="0991B196">
        <w:rPr>
          <w:rFonts w:ascii="Times New Roman" w:hAnsi="Times New Roman" w:cs="Times New Roman"/>
        </w:rPr>
        <w:t xml:space="preserve"> </w:t>
      </w:r>
    </w:p>
    <w:bookmarkEnd w:id="1"/>
    <w:p w14:paraId="3887411E" w14:textId="73192D75" w:rsidR="009F5AA4" w:rsidRDefault="009F5AA4" w:rsidP="009F5AA4">
      <w:pPr>
        <w:jc w:val="both"/>
        <w:rPr>
          <w:rFonts w:ascii="Times New Roman" w:hAnsi="Times New Roman" w:cs="Times New Roman"/>
        </w:rPr>
      </w:pPr>
      <w:r w:rsidRPr="0991B196">
        <w:rPr>
          <w:rFonts w:ascii="Times New Roman" w:hAnsi="Times New Roman" w:cs="Times New Roman"/>
        </w:rPr>
        <w:t xml:space="preserve">In 2013, Humphreys and colleagues </w:t>
      </w:r>
      <w:r w:rsidR="00DE0D8A">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wVLONp47","properties":{"formattedCitation":"(Humphreys {\\i{}et al.} 2013)","plainCitation":"(Humphreys et al. 2013)","noteIndex":0},"citationItems":[{"id":117,"uris":["http://zotero.org/users/9492510/items/LK6QAUMI"],"itemData":{"id":117,"type":"article-journal","container-title":"Preventive medicine","DOI":"10.1016/j.ypmed.2013.04.008","issue":"2","language":"English","note":"number-of-pages: 5","page":"135-139","source":"ProQuest","title":"Associations between active commuting and physical and mental wellbeing.","volume":"57","author":[{"family":"Humphreys","given":"David K."},{"family":"Goodman","given":"Anna"},{"family":"Ogilvie","given":"David"}],"issued":{"date-parts":[["2013"]]}}}],"schema":"https://github.com/citation-style-language/schema/raw/master/csl-citation.json"} </w:instrText>
      </w:r>
      <w:r w:rsidR="00DE0D8A">
        <w:rPr>
          <w:rFonts w:ascii="Times New Roman" w:hAnsi="Times New Roman" w:cs="Times New Roman"/>
        </w:rPr>
        <w:fldChar w:fldCharType="separate"/>
      </w:r>
      <w:r w:rsidR="00134EC9" w:rsidRPr="00134EC9">
        <w:rPr>
          <w:rFonts w:ascii="Times New Roman" w:hAnsi="Times New Roman" w:cs="Times New Roman"/>
          <w:szCs w:val="24"/>
        </w:rPr>
        <w:t xml:space="preserve">(Humphreys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3)</w:t>
      </w:r>
      <w:r w:rsidR="00DE0D8A">
        <w:rPr>
          <w:rFonts w:ascii="Times New Roman" w:hAnsi="Times New Roman" w:cs="Times New Roman"/>
        </w:rPr>
        <w:fldChar w:fldCharType="end"/>
      </w:r>
      <w:r w:rsidR="00DE0D8A">
        <w:rPr>
          <w:rFonts w:ascii="Times New Roman" w:hAnsi="Times New Roman" w:cs="Times New Roman"/>
        </w:rPr>
        <w:t xml:space="preserve"> </w:t>
      </w:r>
      <w:r w:rsidRPr="0991B196">
        <w:rPr>
          <w:rFonts w:ascii="Times New Roman" w:hAnsi="Times New Roman" w:cs="Times New Roman"/>
        </w:rPr>
        <w:t>examined the relationship between active commuting</w:t>
      </w:r>
      <w:r w:rsidR="4095DC60" w:rsidRPr="0991B196">
        <w:rPr>
          <w:rFonts w:ascii="Times New Roman" w:hAnsi="Times New Roman" w:cs="Times New Roman"/>
        </w:rPr>
        <w:t xml:space="preserve"> (frequency+duration)</w:t>
      </w:r>
      <w:r w:rsidRPr="0991B196">
        <w:rPr>
          <w:rFonts w:ascii="Times New Roman" w:hAnsi="Times New Roman" w:cs="Times New Roman"/>
        </w:rPr>
        <w:t xml:space="preserve"> and mental well-being. Although the outcome is called mental “well-being”, the measure is still the Mental Component Score</w:t>
      </w:r>
      <w:r w:rsidR="003B41E7" w:rsidRPr="0991B196">
        <w:rPr>
          <w:rFonts w:ascii="Times New Roman" w:hAnsi="Times New Roman" w:cs="Times New Roman"/>
        </w:rPr>
        <w:t xml:space="preserve"> (MCS)</w:t>
      </w:r>
      <w:r w:rsidRPr="0991B196">
        <w:rPr>
          <w:rFonts w:ascii="Times New Roman" w:hAnsi="Times New Roman" w:cs="Times New Roman"/>
        </w:rPr>
        <w:t xml:space="preserve"> from the SF-8 </w:t>
      </w:r>
      <w:r w:rsidR="00DE0D8A">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j3TUNswS","properties":{"formattedCitation":"(Ware {\\i{}et al.} 2001)","plainCitation":"(Ware et al. 2001)","noteIndex":0},"citationItems":[{"id":597,"uris":["http://zotero.org/users/9492510/items/BY82J6TR"],"itemData":{"id":597,"type":"article-journal","title":"How to score and interpret single-item health status measures: a manual for users of the SF-8™ Health Survey.","author":[{"family":"Ware","given":"J."},{"family":"Kosinski","given":"M."},{"family":"Dewey","given":"J."},{"family":"Gandek","given":"B."},{"family":"Kisinski","given":"M."},{"family":"Ware","given":"J."},{"family":"Dewey","given":"J."}],"accessed":{"date-parts":[["2023",3,25]]},"issued":{"date-parts":[["2001"]]}}}],"schema":"https://github.com/citation-style-language/schema/raw/master/csl-citation.json"} </w:instrText>
      </w:r>
      <w:r w:rsidR="00DE0D8A">
        <w:rPr>
          <w:rFonts w:ascii="Times New Roman" w:hAnsi="Times New Roman" w:cs="Times New Roman"/>
        </w:rPr>
        <w:fldChar w:fldCharType="separate"/>
      </w:r>
      <w:r w:rsidR="00134EC9" w:rsidRPr="00134EC9">
        <w:rPr>
          <w:rFonts w:ascii="Times New Roman" w:hAnsi="Times New Roman" w:cs="Times New Roman"/>
          <w:szCs w:val="24"/>
        </w:rPr>
        <w:t xml:space="preserve">(Ware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1)</w:t>
      </w:r>
      <w:r w:rsidR="00DE0D8A">
        <w:rPr>
          <w:rFonts w:ascii="Times New Roman" w:hAnsi="Times New Roman" w:cs="Times New Roman"/>
        </w:rPr>
        <w:fldChar w:fldCharType="end"/>
      </w:r>
      <w:r w:rsidRPr="0991B196">
        <w:rPr>
          <w:rFonts w:ascii="Times New Roman" w:hAnsi="Times New Roman" w:cs="Times New Roman"/>
        </w:rPr>
        <w:t>. Surprisingly, this study showed no relationship between these variables.</w:t>
      </w:r>
      <w:r w:rsidR="3D24EAB0" w:rsidRPr="0991B196">
        <w:rPr>
          <w:rFonts w:ascii="Times New Roman" w:hAnsi="Times New Roman" w:cs="Times New Roman"/>
        </w:rPr>
        <w:t xml:space="preserve"> </w:t>
      </w:r>
      <w:r w:rsidRPr="0991B196">
        <w:rPr>
          <w:rFonts w:ascii="Times New Roman" w:hAnsi="Times New Roman" w:cs="Times New Roman"/>
        </w:rPr>
        <w:t>Data came from the Commuting and Health in Cambridge study</w:t>
      </w:r>
      <w:r w:rsidR="00DE0D8A">
        <w:rPr>
          <w:rFonts w:ascii="Times New Roman" w:hAnsi="Times New Roman" w:cs="Times New Roman"/>
        </w:rPr>
        <w:t xml:space="preserve"> </w:t>
      </w:r>
      <w:r w:rsidR="00DE0D8A">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9HabOnj4","properties":{"formattedCitation":"(Ogilvie {\\i{}et al.} 2010)","plainCitation":"(Ogilvie et al. 2010)","noteIndex":0},"citationItems":[{"id":600,"uris":["http://zotero.org/users/9492510/items/YPMTLUFY"],"itemData":{"id":600,"type":"article-journal","abstract":"Background. Modifying transport infrastructure to support active travel (walking and cycling) could help to increase population levels of physical activity. However, there is limited evidence for the effects of interventions in this field, and to the best of our knowledge no study has convincingly demonstrated an increase in physical activity directly attributable to this type of intervention. We have therefore taken the opportunity presented by a 'natural experiment' in Cambridgeshire, UK to establish a quasi-experimental study of the effects of a major transport infrastructural intervention on travel behaviour, physical activity and related wider health impacts. Design and methods. The Commuting and Health in Cambridge study comprises three main elements: a cohort study of adults who travel to work in Cambridge, using repeated postal questionnaires and basic objective measurement of physical activity using accelerometers; in-depth quantitative studies of physical activity energy expenditure, travel and movement patterns and estimated carbon emissions using household travel diaries, combined heart rate and movement sensors and global positioning system (GPS) receivers; and a longitudinal qualitative interview study to elucidate participants' attitudes, experiences and practices and to understand how environmental and social factors interact to influence travel behaviour, for whom and in what circumstances. The impacts of a specific intervention - the opening of the Cambridgeshire Guided Busway - and of other changes in the physical environment will be examined using a controlled quasi-experimental design within the overall cohort dataset. Discussion. Addressing the unresolved research and policy questions in this area is not straightforward. The challenges include those of effectively combining different disciplinary perspectives on the research problems, developing common methodological ground in measurement and evaluation, implementing robust quantitative measurement of travel and physical activity behaviour in an unpredictable 'natural experiment' setting, defining exposure to the intervention, defining controls, and conceptualising an appropriate longitudinal analytical strategy. © 2010 Ogilvie et al; licensee BioMed Central Ltd.","container-title":"BMC Public Health","DOI":"10.1186/1471-2458-10-703","ISSN":"14712458","note":"PMID: 21080928","title":"Commuting and health in Cambridge: A study of a 'natural experiment' in the provision of new transport infrastructure","URL":"https://click.endnote.com/viewer?doi=10.1186%2F1471-2458-10-703&amp;token=WzM3NDg1MTcsIjEwLjExODYvMTQ3MS0yNDU4LTEwLTcwMyJd.uEzK6F-T0SAwAoxIGmdcsWbRrqM","volume":"10","author":[{"family":"Ogilvie","given":"David"},{"family":"Griffin","given":"Simon"},{"family":"Jones","given":"Andy"},{"family":"Mackett","given":"Roger"},{"family":"Guell","given":"Cornelia"},{"family":"Panter","given":"Jenna"},{"family":"Jones","given":"Natalia"},{"family":"Cohn","given":"Simon"},{"family":"Yang","given":"Lin"},{"family":"Chapman","given":"Cheryl"}],"accessed":{"date-parts":[["2023",3,25]]},"issued":{"date-parts":[["2010"]]}}}],"schema":"https://github.com/citation-style-language/schema/raw/master/csl-citation.json"} </w:instrText>
      </w:r>
      <w:r w:rsidR="00DE0D8A">
        <w:rPr>
          <w:rFonts w:ascii="Times New Roman" w:hAnsi="Times New Roman" w:cs="Times New Roman"/>
        </w:rPr>
        <w:fldChar w:fldCharType="separate"/>
      </w:r>
      <w:r w:rsidR="00134EC9" w:rsidRPr="00134EC9">
        <w:rPr>
          <w:rFonts w:ascii="Times New Roman" w:hAnsi="Times New Roman" w:cs="Times New Roman"/>
          <w:szCs w:val="24"/>
        </w:rPr>
        <w:t xml:space="preserve">(Ogilvie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0)</w:t>
      </w:r>
      <w:r w:rsidR="00DE0D8A">
        <w:rPr>
          <w:rFonts w:ascii="Times New Roman" w:hAnsi="Times New Roman" w:cs="Times New Roman"/>
        </w:rPr>
        <w:fldChar w:fldCharType="end"/>
      </w:r>
      <w:r w:rsidRPr="0991B196">
        <w:rPr>
          <w:rFonts w:ascii="Times New Roman" w:hAnsi="Times New Roman" w:cs="Times New Roman"/>
        </w:rPr>
        <w:t>.</w:t>
      </w:r>
    </w:p>
    <w:p w14:paraId="37D9EACC" w14:textId="027761AE" w:rsidR="009F5AA4" w:rsidRPr="00EA38BA" w:rsidRDefault="009F5AA4" w:rsidP="009F5AA4">
      <w:pPr>
        <w:jc w:val="both"/>
        <w:rPr>
          <w:rFonts w:ascii="Times New Roman" w:hAnsi="Times New Roman" w:cs="Times New Roman"/>
        </w:rPr>
      </w:pPr>
      <w:r w:rsidRPr="0991B196">
        <w:rPr>
          <w:rFonts w:ascii="Times New Roman" w:hAnsi="Times New Roman" w:cs="Times New Roman"/>
        </w:rPr>
        <w:t xml:space="preserve">In 2016, Chng and colleagues </w:t>
      </w:r>
      <w:r w:rsidR="00DE0D8A">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Iil9qrCa","properties":{"formattedCitation":"(Chng {\\i{}et al.} 2016)","plainCitation":"(Chng et al. 2016)","noteIndex":0},"citationItems":[{"id":525,"uris":["http://zotero.org/users/9492510/items/ZM7NMA5B"],"itemData":{"id":525,"type":"article-journal","abstract":"Objectives: To explore the relationships between commute mode, neighbourhood public transport connectivity and subjective wellbeing. Method: The study used data on 3630 commuters in London from wave two of Understanding Society (2010/11). Multivariate linear regressions were used to investigate how commute mode and neighbourhood public transport connectivity were associated with subjective wellbeing for all London commuters and for public transport commuters only. Subjective wellbeing was operationalized in terms of both a positive expression (life satisfaction measured by a global single-item question) and a more negative expression (mental distress measured by the General Health Questionnaire). Logistic regression was also used to explore the predictors of public transport over non-public transport commutes. Results: After accounting for potentially-confounding area-level and individual-level socioeconomic and commute-related variables, only walking commutes (but not other modes) were associated with significantly higher life satisfaction than car use but not with lower mental distress, compared to driving. While better public transport connectivity was associated with significantly lower mental distress in general, train users with better connectivity had higher levels of mental distress. Moreover, connectivity was unrelated to likelihood of using public transport for commuting. Instead, public transport commutes were more likely amongst younger commuters who made longer distance commutes and had comparatively fewer children and cars within the household. Conclusion: The findings highlight the heterogeneity of relationships between commute mode, public transport connectivity and subjective wellbeing and have implications for intervention strategies and policies designed to promote commuting behaviour change.","container-title":"Preventive Medicine","DOI":"10.1016/j.ypmed.2016.04.014","ISSN":"10960260","note":"PMID: 27090435\npublisher: Academic Press Inc.","page":"182-188","title":"Commuting and wellbeing in London: The roles of commute mode and local public transport connectivity","volume":"88","author":[{"family":"Chng","given":"Samuel"},{"family":"White","given":"Mathew"},{"family":"Abraham","given":"Charles"},{"family":"Skippon","given":"Stephen"}],"issued":{"date-parts":[["2016",7,1]]}}}],"schema":"https://github.com/citation-style-language/schema/raw/master/csl-citation.json"} </w:instrText>
      </w:r>
      <w:r w:rsidR="00DE0D8A">
        <w:rPr>
          <w:rFonts w:ascii="Times New Roman" w:hAnsi="Times New Roman" w:cs="Times New Roman"/>
        </w:rPr>
        <w:fldChar w:fldCharType="separate"/>
      </w:r>
      <w:r w:rsidR="00134EC9" w:rsidRPr="00134EC9">
        <w:rPr>
          <w:rFonts w:ascii="Times New Roman" w:hAnsi="Times New Roman" w:cs="Times New Roman"/>
          <w:szCs w:val="24"/>
        </w:rPr>
        <w:t xml:space="preserve">(Chng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6)</w:t>
      </w:r>
      <w:r w:rsidR="00DE0D8A">
        <w:rPr>
          <w:rFonts w:ascii="Times New Roman" w:hAnsi="Times New Roman" w:cs="Times New Roman"/>
        </w:rPr>
        <w:fldChar w:fldCharType="end"/>
      </w:r>
      <w:r w:rsidR="00DE0D8A">
        <w:rPr>
          <w:rFonts w:ascii="Times New Roman" w:hAnsi="Times New Roman" w:cs="Times New Roman"/>
        </w:rPr>
        <w:t xml:space="preserve"> </w:t>
      </w:r>
      <w:r w:rsidRPr="0991B196">
        <w:rPr>
          <w:rFonts w:ascii="Times New Roman" w:hAnsi="Times New Roman" w:cs="Times New Roman"/>
        </w:rPr>
        <w:t>used data from wave two of Understanding Society - UK Household Longitudinal Study (2010/2011; previously known as British Household Panel Survey BPHS) to examine the relationship between what they called subjective well-being and commute mode</w:t>
      </w:r>
      <w:r w:rsidR="009D5656" w:rsidRPr="0991B196">
        <w:rPr>
          <w:rFonts w:ascii="Times New Roman" w:hAnsi="Times New Roman" w:cs="Times New Roman"/>
        </w:rPr>
        <w:t xml:space="preserve"> (“How do you usually get to your place of work?”)</w:t>
      </w:r>
      <w:r w:rsidRPr="0991B196">
        <w:rPr>
          <w:rFonts w:ascii="Times New Roman" w:hAnsi="Times New Roman" w:cs="Times New Roman"/>
        </w:rPr>
        <w:t xml:space="preserve">. Subjective well-being was assessed by measuring life satisfaction and “mental distress” with the </w:t>
      </w:r>
      <w:r w:rsidR="003B41E7" w:rsidRPr="0991B196">
        <w:rPr>
          <w:rFonts w:ascii="Times New Roman" w:hAnsi="Times New Roman" w:cs="Times New Roman"/>
        </w:rPr>
        <w:t xml:space="preserve">General Health Questionnaire </w:t>
      </w:r>
      <w:r w:rsidRPr="0991B196">
        <w:rPr>
          <w:rFonts w:ascii="Times New Roman" w:hAnsi="Times New Roman" w:cs="Times New Roman"/>
        </w:rPr>
        <w:t>-12 (</w:t>
      </w:r>
      <w:r w:rsidR="003B41E7" w:rsidRPr="0991B196">
        <w:rPr>
          <w:rFonts w:ascii="Times New Roman" w:hAnsi="Times New Roman" w:cs="Times New Roman"/>
        </w:rPr>
        <w:t xml:space="preserve">GHQ; </w:t>
      </w:r>
      <w:r w:rsidR="00DE0D8A">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K0CmZ3id","properties":{"formattedCitation":"(D. P. Goldberg et al., 1997)","plainCitation":"(D. P. Goldberg et al., 1997)","dontUpdate":true,"noteIndex":0},"citationItems":[{"id":599,"uris":["http://zotero.org/users/9492510/items/WWJLEXSC"],"itemData":{"id":599,"type":"article-journal","abstract":"Background. In recent years the 12-item General Health Questionnaire (GHQ-12) has been extensively used as a short screening instrument, producing results that are comparable to longer versions of the GHQ.Methods. The validity of the GHQ-12 was compared with the GHQ-28 in a World Health Organization study of psychological disorders in general health care. Results are presented for 5438 patients interviewed in 15 centres using the primary care version of the Composite International Diagnostic Instrument, or CIDI-PC.Results. Results were uniformly good, with the average area under the ROC curve 88, range from 83 to 95. Minor variations in the criteria used for defining a case made little difference to the validity of the GHQ, and complex scoring methods offered no advantages over simpler ones. The GHQ was translated into 10 other languages for the purposes of this study, and validity coefficients were almost as high as in the original language. There was no tendency for the GHQ to work less efficiently in developing countries. Finally gender, age and educational level are shown to have no significant effect on the validity of the GHQ.Conclusions. If investigators wish to use a screening instrument as a case detector, the shorter GHQ is remarkably robust and works as well as the longer instrument. The latter should only be preferred if there is an interest in the scaled scores provided in addition to the total score.","container-title":"Psychological Medicine","DOI":"10.1017/S0033291796004242","ISSN":"1469-8978","issue":"1","note":"PMID: 9122299\npublisher: Cambridge University Press","page":"191-197","title":"The validity of two versions of the GHQ in the WHO study of mental illness in general health care","volume":"27","author":[{"family":"Goldberg","given":"D. P."},{"family":"Gater","given":"R."},{"family":"Sartorius","given":"N."},{"family":"Ustun","given":"T. B."},{"family":"Piccinelli","given":"M."},{"family":"Gureje","given":"O."},{"family":"Rutter","given":"C."}],"issued":{"date-parts":[["1997",1]]}}}],"schema":"https://github.com/citation-style-language/schema/raw/master/csl-citation.json"} </w:instrText>
      </w:r>
      <w:r w:rsidR="00DE0D8A">
        <w:rPr>
          <w:rFonts w:ascii="Times New Roman" w:hAnsi="Times New Roman" w:cs="Times New Roman"/>
        </w:rPr>
        <w:fldChar w:fldCharType="separate"/>
      </w:r>
      <w:r w:rsidR="00DE0D8A" w:rsidRPr="00DE0D8A">
        <w:rPr>
          <w:rFonts w:ascii="Times New Roman" w:hAnsi="Times New Roman" w:cs="Times New Roman"/>
        </w:rPr>
        <w:t>Goldberg et al., 1997)</w:t>
      </w:r>
      <w:r w:rsidR="00DE0D8A">
        <w:rPr>
          <w:rFonts w:ascii="Times New Roman" w:hAnsi="Times New Roman" w:cs="Times New Roman"/>
        </w:rPr>
        <w:fldChar w:fldCharType="end"/>
      </w:r>
      <w:r w:rsidRPr="0991B196">
        <w:rPr>
          <w:rFonts w:ascii="Times New Roman" w:hAnsi="Times New Roman" w:cs="Times New Roman"/>
        </w:rPr>
        <w:t xml:space="preserve">. However, no commute mode was associated with significant changes in GHQ scores. </w:t>
      </w:r>
    </w:p>
    <w:p w14:paraId="3E117837" w14:textId="30DF87FA" w:rsidR="009F5AA4" w:rsidRDefault="009F5AA4" w:rsidP="009F5AA4">
      <w:pPr>
        <w:jc w:val="both"/>
        <w:rPr>
          <w:rFonts w:ascii="Times New Roman" w:hAnsi="Times New Roman" w:cs="Times New Roman"/>
        </w:rPr>
      </w:pPr>
      <w:r>
        <w:rPr>
          <w:rFonts w:ascii="Times New Roman" w:hAnsi="Times New Roman" w:cs="Times New Roman"/>
        </w:rPr>
        <w:t xml:space="preserve">The same year, Mason and colleagues </w:t>
      </w:r>
      <w:r w:rsidR="003F67F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cg6fGTsx","properties":{"formattedCitation":"(Mason {\\i{}et al.} 2016)","plainCitation":"(Mason et al. 2016)","noteIndex":0},"citationItems":[{"id":523,"uris":["http://zotero.org/users/9492510/items/EHW67W78"],"itemData":{"id":523,"type":"article-journal","abstract":"Although relationships between participating in physical activity (PA) and positive mental health and wellbeing are well established, little is known about the relative contributions of the different domains of PA —household, occupational, active travel, leisure and sport, family activities— to total PA and, in turn, to mental health and wellbeing. This is particularly important for deprived communities where PA is low and mental health and wellbeing poor. Using multivariate multilevel regression of cross-sectional survey data collected in 2011, we examined self-reported PA levels and the domains and diversity of sources of PA among 2654 residents of 32 deprived neighbourhoods in Glasgow, UK, and their associations with measures of mental health, positive mental wellbeing, and physical and general health. Household chores and active travel were the most commonly cited PAs. People achieving PA from family activities, and those doing more diverse PAs, had better mental wellbeing. Active travel was associated with better mental wellbeing and mental health among the highly and moderately physically active, respectively. Highly active people who engaged in leisure-based PA had better mental health. Long-standing illness was associated with worse health scores, although mental wellbeing was ameliorated amongst those who did domestic or occupational PA. It is important to encourage greater diversity of PA in disadvantaged areas, including leisure and family activities and active travel for those out of work with low PA. Nevertheless, interventions aimed at managing long-term health conditions and providing employment may be of even greater importance.","container-title":"Mental Health and Physical Activity","DOI":"10.1016/j.mhpa.2016.07.001","ISSN":"18780199","note":"publisher: Elsevier Ltd","page":"19-28","title":"Domains and levels of physical activity are linked to adult mental health and wellbeing in deprived neighbourhoods: A cross-sectional study","volume":"11","author":[{"family":"Mason","given":"Phil"},{"family":"Curl","given":"Angela"},{"family":"Kearns","given":"Ade"}],"issued":{"date-parts":[["2016",10,1]]}}}],"schema":"https://github.com/citation-style-language/schema/raw/master/csl-citation.json"} </w:instrText>
      </w:r>
      <w:r w:rsidR="003F67FE">
        <w:rPr>
          <w:rFonts w:ascii="Times New Roman" w:hAnsi="Times New Roman" w:cs="Times New Roman"/>
        </w:rPr>
        <w:fldChar w:fldCharType="separate"/>
      </w:r>
      <w:r w:rsidR="00134EC9" w:rsidRPr="00134EC9">
        <w:rPr>
          <w:rFonts w:ascii="Times New Roman" w:hAnsi="Times New Roman" w:cs="Times New Roman"/>
          <w:szCs w:val="24"/>
        </w:rPr>
        <w:t xml:space="preserve">(Maso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6)</w:t>
      </w:r>
      <w:r w:rsidR="003F67FE">
        <w:rPr>
          <w:rFonts w:ascii="Times New Roman" w:hAnsi="Times New Roman" w:cs="Times New Roman"/>
        </w:rPr>
        <w:fldChar w:fldCharType="end"/>
      </w:r>
      <w:r>
        <w:rPr>
          <w:rFonts w:ascii="Times New Roman" w:hAnsi="Times New Roman" w:cs="Times New Roman"/>
        </w:rPr>
        <w:t xml:space="preserve"> examined the relationship between physical activity domains (household, occupational, active travel, leisure and sport, and family activities) and mental health and well-being. The study was conducted in Glasgow, Scotland, as part of the GoWell Research and Learning Programme</w:t>
      </w:r>
      <w:r w:rsidR="003F67FE">
        <w:rPr>
          <w:rFonts w:ascii="Times New Roman" w:hAnsi="Times New Roman" w:cs="Times New Roman"/>
        </w:rPr>
        <w:t xml:space="preserve"> </w:t>
      </w:r>
      <w:r w:rsidR="003F67F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4WXfrQIk","properties":{"formattedCitation":"(GoWell 2010)","plainCitation":"(GoWell 2010)","noteIndex":0},"citationItems":[{"id":604,"uris":["http://zotero.org/users/9492510/items/9FHYE9FM"],"itemData":{"id":604,"type":"webpage","title":"GoWell: Progress for People and Places: Monitoring change in Glasgow's communities. Evidence from the GoWell Surbeys 2006 and 2008.","URL":"https://scholar-google-com.ezproxy.unibo.it/scholar_lookup?title=Progress%20for%20people%20and%20places%3A%20Monitoring%20change%20in%20Glasgow%27s%20communities.%20Evidence%20from%20the%20GoWell%20surveys%202006%20and%202008&amp;author=GoWell&amp;publication_year=2010","author":[{"literal":"GoWell"}],"issued":{"date-parts":[["2010"]]}}}],"schema":"https://github.com/citation-style-language/schema/raw/master/csl-citation.json"} </w:instrText>
      </w:r>
      <w:r w:rsidR="003F67FE">
        <w:rPr>
          <w:rFonts w:ascii="Times New Roman" w:hAnsi="Times New Roman" w:cs="Times New Roman"/>
        </w:rPr>
        <w:fldChar w:fldCharType="separate"/>
      </w:r>
      <w:r w:rsidR="00134EC9" w:rsidRPr="00134EC9">
        <w:rPr>
          <w:rFonts w:ascii="Times New Roman" w:hAnsi="Times New Roman" w:cs="Times New Roman"/>
        </w:rPr>
        <w:t>(GoWell 2010)</w:t>
      </w:r>
      <w:r w:rsidR="003F67FE">
        <w:rPr>
          <w:rFonts w:ascii="Times New Roman" w:hAnsi="Times New Roman" w:cs="Times New Roman"/>
        </w:rPr>
        <w:fldChar w:fldCharType="end"/>
      </w:r>
      <w:r>
        <w:rPr>
          <w:rFonts w:ascii="Times New Roman" w:hAnsi="Times New Roman" w:cs="Times New Roman"/>
        </w:rPr>
        <w:t xml:space="preserve">. It is the only study separating mental health, measured with the </w:t>
      </w:r>
      <w:r w:rsidR="003B41E7">
        <w:rPr>
          <w:rFonts w:ascii="Times New Roman" w:hAnsi="Times New Roman" w:cs="Times New Roman"/>
        </w:rPr>
        <w:t>Mental Component Score</w:t>
      </w:r>
      <w:r>
        <w:rPr>
          <w:rFonts w:ascii="Times New Roman" w:hAnsi="Times New Roman" w:cs="Times New Roman"/>
        </w:rPr>
        <w:t xml:space="preserve"> </w:t>
      </w:r>
      <w:r w:rsidR="003B41E7">
        <w:rPr>
          <w:rFonts w:ascii="Times New Roman" w:hAnsi="Times New Roman" w:cs="Times New Roman"/>
        </w:rPr>
        <w:t xml:space="preserve">(MCS) </w:t>
      </w:r>
      <w:r>
        <w:rPr>
          <w:rFonts w:ascii="Times New Roman" w:hAnsi="Times New Roman" w:cs="Times New Roman"/>
        </w:rPr>
        <w:t>from SF-12</w:t>
      </w:r>
      <w:r w:rsidR="00DE0D8A">
        <w:rPr>
          <w:rFonts w:ascii="Times New Roman" w:hAnsi="Times New Roman" w:cs="Times New Roman"/>
        </w:rPr>
        <w:t xml:space="preserve"> </w:t>
      </w:r>
      <w:r w:rsidR="00DE0D8A">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TrM5Jfyt","properties":{"formattedCitation":"(J. E. Jr. Ware et al., 2002)","plainCitation":"(J. E. Jr. Ware et al., 2002)","dontUpdate":true,"noteIndex":0},"citationItems":[{"id":605,"uris":["http://zotero.org/users/9492510/items/HW3WJJPL"],"itemData":{"id":605,"type":"chapter","publisher":"Lincoln, RI: QualityMetric Incorporated.","title":"User's Manual for the SF-12v2® Health Survey With a Supplement Documenting SF-12® Health Survey","author":[{"family":"Ware","given":"J. E. Jr."},{"family":"Kosinski","given":"M."},{"family":"Turner-Bowker","given":"D. M."},{"family":"Gandek","given":"B."}],"issued":{"date-parts":[["2002"]]}}}],"schema":"https://github.com/citation-style-language/schema/raw/master/csl-citation.json"} </w:instrText>
      </w:r>
      <w:r w:rsidR="00DE0D8A">
        <w:rPr>
          <w:rFonts w:ascii="Times New Roman" w:hAnsi="Times New Roman" w:cs="Times New Roman"/>
        </w:rPr>
        <w:fldChar w:fldCharType="separate"/>
      </w:r>
      <w:r w:rsidR="00DE0D8A" w:rsidRPr="00DE0D8A">
        <w:rPr>
          <w:rFonts w:ascii="Times New Roman" w:hAnsi="Times New Roman" w:cs="Times New Roman"/>
        </w:rPr>
        <w:t>( Ware et al., 2002)</w:t>
      </w:r>
      <w:r w:rsidR="00DE0D8A">
        <w:rPr>
          <w:rFonts w:ascii="Times New Roman" w:hAnsi="Times New Roman" w:cs="Times New Roman"/>
        </w:rPr>
        <w:fldChar w:fldCharType="end"/>
      </w:r>
      <w:r>
        <w:rPr>
          <w:rFonts w:ascii="Times New Roman" w:hAnsi="Times New Roman" w:cs="Times New Roman"/>
        </w:rPr>
        <w:t xml:space="preserve">, and positive mental well-being, measured with the Warwick-Edinburgh Mental Well-being Scale (WEMWBS; </w:t>
      </w:r>
      <w:r w:rsidR="00DE0D8A">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M0uLeLvE","properties":{"formattedCitation":"(Tennant {\\i{}et al.} 2007)","plainCitation":"(Tennant et al. 2007)","noteIndex":0},"citationItems":[{"id":606,"uris":["http://zotero.org/users/9492510/items/NNDM2ZTY"],"itemData":{"id":606,"type":"article-journal","abstract":"Background: There is increasing international interest in the concept of mental well-being and its contribution to all aspects of human life. Demand for instruments to monitor mental well-being at a population level and evaluate mental health promotion initiatives is growing. This article describes the development and validation of a new scale, comprised only of positively worded items relating to different aspects of positive mental health: the Warwick-Edinburgh Mental Well-Being Scale (WEMWBS). Methods: WEMWBS was developed by an expert panel drawing on current academic literature, qualitative research with focus groups, and psychometric testing of an existing scale. It was validated on a student and representative population sample. Content validity was assessed by reviewing the frequency of complete responses and the distribution of responses to each item. Confirmatory factor analysis was used to test the hypothesis that the scale measured a single construct. Internal consistency was assessed using Cronbach's alpha. Criterion validity was explored in terms of correlations between WEMWBS and other scales and by testing whether the scale discriminated between population groups in line with pre-specified hypotheses. Test-retest reliability was assessed at one week using intra-class correlation coefficients. Susceptibility to bias was measured using the Balanced Inventory of Desired Responding. Results: WEMWBS showed good content validity. Confirmatory factor analysis supported the single factor hypothesis. A Cronbach's alpha score of 0.89 (student sample) and 0.91 (population sample) suggests some item redundancy in the scale. WEMWBS showed high correlations with other mental health and well-being scales and lower correlations with scales measuring overall health. Its distribution was near normal and the scale did not show ceiling effects in a population sample. It discriminated between population groups in a way that is largely consistent with the results of other population surveys. Test-retest reliability at one week was high (0.83). Social desirability bias was lower or similar to that of other comparable scales. Conclusion: WEMWBS is a measure of mental well-being focusing entirely on positive aspects of mental health. As a short and psychometrically robust scale, with no ceiling effects in a population sample, it offers promise as a tool for monitoring mental well-being at a population level. Whilst WEMWBS should appeal to those evaluating mental health promotion initiatives, it is important that the scale's sensitivity to change is established before it is recommended in this context. © 2007 Tennant et al; licensee BioMed Central Ltd.","container-title":"Health and Quality of Life Outcomes","DOI":"10.1186/1477-7525-5-63","ISSN":"14777525","note":"PMID: 18042300","title":"The Warwick-Dinburgh mental well-being scale (WEMWBS): Development and UK validation","volume":"5","author":[{"family":"Tennant","given":"Ruth"},{"family":"Hiller","given":"Louise"},{"family":"Fishwick","given":"Ruth"},{"family":"Platt","given":"Stephen"},{"family":"Joseph","given":"Stephen"},{"family":"Weich","given":"Scott"},{"family":"Parkinson","given":"Jane"},{"family":"Secker","given":"Jenny"},{"family":"Stewart-Brown","given":"Sarah"}],"accessed":{"date-parts":[["2023",3,25]]},"issued":{"date-parts":[["2007",11,27]]}}}],"schema":"https://github.com/citation-style-language/schema/raw/master/csl-citation.json"} </w:instrText>
      </w:r>
      <w:r w:rsidR="00DE0D8A">
        <w:rPr>
          <w:rFonts w:ascii="Times New Roman" w:hAnsi="Times New Roman" w:cs="Times New Roman"/>
        </w:rPr>
        <w:fldChar w:fldCharType="separate"/>
      </w:r>
      <w:r w:rsidR="00134EC9" w:rsidRPr="00134EC9">
        <w:rPr>
          <w:rFonts w:ascii="Times New Roman" w:hAnsi="Times New Roman" w:cs="Times New Roman"/>
          <w:szCs w:val="24"/>
        </w:rPr>
        <w:t xml:space="preserve">(Tennant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7)</w:t>
      </w:r>
      <w:r w:rsidR="00DE0D8A">
        <w:rPr>
          <w:rFonts w:ascii="Times New Roman" w:hAnsi="Times New Roman" w:cs="Times New Roman"/>
        </w:rPr>
        <w:fldChar w:fldCharType="end"/>
      </w:r>
      <w:r>
        <w:rPr>
          <w:rFonts w:ascii="Times New Roman" w:hAnsi="Times New Roman" w:cs="Times New Roman"/>
        </w:rPr>
        <w:t xml:space="preserve">. </w:t>
      </w:r>
      <w:r w:rsidR="009D5656">
        <w:rPr>
          <w:rFonts w:ascii="Times New Roman" w:hAnsi="Times New Roman" w:cs="Times New Roman"/>
        </w:rPr>
        <w:t>The survey asked participants to “</w:t>
      </w:r>
      <w:r w:rsidR="009D5656" w:rsidRPr="009D5656">
        <w:rPr>
          <w:rFonts w:ascii="Times New Roman" w:hAnsi="Times New Roman" w:cs="Times New Roman"/>
        </w:rPr>
        <w:t>Rank 5 PA domains in order of how much you do each of them</w:t>
      </w:r>
      <w:r w:rsidR="00367AB4">
        <w:rPr>
          <w:rFonts w:ascii="Times New Roman" w:hAnsi="Times New Roman" w:cs="Times New Roman"/>
        </w:rPr>
        <w:t>’</w:t>
      </w:r>
      <w:r w:rsidR="009D5656">
        <w:rPr>
          <w:rFonts w:ascii="Times New Roman" w:hAnsi="Times New Roman" w:cs="Times New Roman"/>
        </w:rPr>
        <w:t xml:space="preserve">”. </w:t>
      </w:r>
      <w:r>
        <w:rPr>
          <w:rFonts w:ascii="Times New Roman" w:hAnsi="Times New Roman" w:cs="Times New Roman"/>
        </w:rPr>
        <w:t>The results recorded higher levels of both mental outcomes significantly related to active travel physical activity.</w:t>
      </w:r>
    </w:p>
    <w:p w14:paraId="3AABF2B0" w14:textId="6C808CC2" w:rsidR="009F5AA4" w:rsidRDefault="009F5AA4" w:rsidP="009F5AA4">
      <w:pPr>
        <w:jc w:val="both"/>
        <w:rPr>
          <w:rFonts w:ascii="Times New Roman" w:hAnsi="Times New Roman" w:cs="Times New Roman"/>
        </w:rPr>
      </w:pPr>
      <w:bookmarkStart w:id="3" w:name="_Hlk125959191"/>
      <w:r w:rsidRPr="0991B196">
        <w:rPr>
          <w:rFonts w:ascii="Times New Roman" w:hAnsi="Times New Roman" w:cs="Times New Roman"/>
        </w:rPr>
        <w:lastRenderedPageBreak/>
        <w:t xml:space="preserve">In </w:t>
      </w:r>
      <w:r w:rsidR="00A15644">
        <w:rPr>
          <w:rFonts w:ascii="Times New Roman" w:hAnsi="Times New Roman" w:cs="Times New Roman"/>
        </w:rPr>
        <w:t>2020</w:t>
      </w:r>
      <w:r w:rsidRPr="0991B196">
        <w:rPr>
          <w:rFonts w:ascii="Times New Roman" w:hAnsi="Times New Roman" w:cs="Times New Roman"/>
        </w:rPr>
        <w:t xml:space="preserve">, Clark and colleagues </w:t>
      </w:r>
      <w:r w:rsidR="003F67F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qvhkkTjM","properties":{"formattedCitation":"(Clark {\\i{}et al.} 2020)","plainCitation":"(Clark et al. 2020)","noteIndex":0},"citationItems":[{"id":383,"uris":["http://zotero.org/users/9492510/items/8ZWJR3LM"],"itemData":{"id":383,"type":"article-journal","abstract":"Commuting between home and work is routinely performed by workers and any wellbeing impacts of commuting will consequently affect a large proportion of the population. This paper presents findings from analyses of the impact of commuting (time and mode) on multiple aspects of Subjective Well-Being (SWB), including: satisfaction with life overall and the SWB sub-domains of job satisfaction, satisfaction with leisure time availability and self-reported health. Measures of strain and mental health (GHQ-12) are also examined. Six waves of individual-level panel data from Understanding Society (2009/10 to 2014/15) are analysed, providing a sample of over 26,000 workers living in England. Associations between commuting and SWB are identified, paying particular attention to those arising from individual changes in commuting circumstances over the six waves. It is found that longer commute times are associated with lower job and leisure time satisfaction, increased strain and poorer mental health. The strongest association is found for leisure time satisfaction. Despite these negative associations with the SWB sub-domains, longer commute times were not associated with lower overall life satisfaction (except where individuals persisted with them over all six waves). Workers in England appear to be successful in balancing the negative aspects of commuting against the wider benefits, e.g. access to employment, earnings and housing. Differences amongst selected population sub-groups are also examined. The job satisfaction of younger adults and lower income groups are not found to be negatively associated with longer commute times; longer commute times are more strongly negatively associated with the job satisfaction of women compared to men. With respect to mode of transport, walking to work is associated with increased leisure time satisfaction and reduced strain. The absence of the commute, via working from home, is associated with increased job satisfaction and leisure time satisfaction. Overall, the study indicates that shorter commute times and walkable commutes can contribute to improved SWB—particularly through the release of leisure time. But life satisfaction overall will only be maintained if the benefits of undertaking the commute (earnings and satisfactory housing/employment) are not compromised.","container-title":"Transportation","DOI":"10.1007/s11116-019-09983-9","ISSN":"15729435","issue":"6","note":"publisher: Springer","page":"2777-2805","title":"How commuting affects subjective wellbeing","volume":"47","author":[{"family":"Clark","given":"Ben"},{"family":"Chatterjee","given":"Kiron"},{"family":"Martin","given":"Adam"},{"family":"Davis","given":"Adrian"}],"issued":{"date-parts":[["2020",12,1]]}}}],"schema":"https://github.com/citation-style-language/schema/raw/master/csl-citation.json"} </w:instrText>
      </w:r>
      <w:r w:rsidR="003F67FE">
        <w:rPr>
          <w:rFonts w:ascii="Times New Roman" w:hAnsi="Times New Roman" w:cs="Times New Roman"/>
        </w:rPr>
        <w:fldChar w:fldCharType="separate"/>
      </w:r>
      <w:r w:rsidR="00134EC9" w:rsidRPr="00134EC9">
        <w:rPr>
          <w:rFonts w:ascii="Times New Roman" w:hAnsi="Times New Roman" w:cs="Times New Roman"/>
          <w:szCs w:val="24"/>
        </w:rPr>
        <w:t xml:space="preserve">(Clark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20)</w:t>
      </w:r>
      <w:r w:rsidR="003F67FE">
        <w:rPr>
          <w:rFonts w:ascii="Times New Roman" w:hAnsi="Times New Roman" w:cs="Times New Roman"/>
        </w:rPr>
        <w:fldChar w:fldCharType="end"/>
      </w:r>
      <w:r w:rsidR="003F67FE">
        <w:rPr>
          <w:rFonts w:ascii="Times New Roman" w:hAnsi="Times New Roman" w:cs="Times New Roman"/>
        </w:rPr>
        <w:t xml:space="preserve"> </w:t>
      </w:r>
      <w:r w:rsidRPr="0991B196">
        <w:rPr>
          <w:rFonts w:ascii="Times New Roman" w:hAnsi="Times New Roman" w:cs="Times New Roman"/>
        </w:rPr>
        <w:t xml:space="preserve">used data from six waves of the Understanding Society - UK Household Longitudinal Study (2009/10 – 2014/15; University of Essex, 2016) (previously known as British Household Panel Survey BPHS) to analyse the impact of commuting in terms of </w:t>
      </w:r>
      <w:r w:rsidR="3306D04F" w:rsidRPr="0991B196">
        <w:rPr>
          <w:rFonts w:ascii="Times New Roman" w:hAnsi="Times New Roman" w:cs="Times New Roman"/>
        </w:rPr>
        <w:t xml:space="preserve">duration </w:t>
      </w:r>
      <w:r w:rsidRPr="0991B196">
        <w:rPr>
          <w:rFonts w:ascii="Times New Roman" w:hAnsi="Times New Roman" w:cs="Times New Roman"/>
        </w:rPr>
        <w:t xml:space="preserve">and mode on what they called subjective well-being, measuring self-reported health, </w:t>
      </w:r>
      <w:r w:rsidR="0042146B" w:rsidRPr="0991B196">
        <w:rPr>
          <w:rFonts w:ascii="Times New Roman" w:hAnsi="Times New Roman" w:cs="Times New Roman"/>
        </w:rPr>
        <w:t>exhaustion</w:t>
      </w:r>
      <w:r w:rsidRPr="0991B196">
        <w:rPr>
          <w:rFonts w:ascii="Times New Roman" w:hAnsi="Times New Roman" w:cs="Times New Roman"/>
        </w:rPr>
        <w:t xml:space="preserve"> and mental health (GHQ-12;</w:t>
      </w:r>
      <w:r w:rsidR="00DE0D8A">
        <w:rPr>
          <w:rFonts w:ascii="Times New Roman" w:hAnsi="Times New Roman" w:cs="Times New Roman"/>
        </w:rPr>
        <w:t xml:space="preserve"> </w:t>
      </w:r>
      <w:r w:rsidR="00DE0D8A">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Rnbq1pGn","properties":{"formattedCitation":"(D. P. Goldberg et al., 1997)","plainCitation":"(D. P. Goldberg et al., 1997)","dontUpdate":true,"noteIndex":0},"citationItems":[{"id":599,"uris":["http://zotero.org/users/9492510/items/WWJLEXSC"],"itemData":{"id":599,"type":"article-journal","abstract":"Background. In recent years the 12-item General Health Questionnaire (GHQ-12) has been extensively used as a short screening instrument, producing results that are comparable to longer versions of the GHQ.Methods. The validity of the GHQ-12 was compared with the GHQ-28 in a World Health Organization study of psychological disorders in general health care. Results are presented for 5438 patients interviewed in 15 centres using the primary care version of the Composite International Diagnostic Instrument, or CIDI-PC.Results. Results were uniformly good, with the average area under the ROC curve 88, range from 83 to 95. Minor variations in the criteria used for defining a case made little difference to the validity of the GHQ, and complex scoring methods offered no advantages over simpler ones. The GHQ was translated into 10 other languages for the purposes of this study, and validity coefficients were almost as high as in the original language. There was no tendency for the GHQ to work less efficiently in developing countries. Finally gender, age and educational level are shown to have no significant effect on the validity of the GHQ.Conclusions. If investigators wish to use a screening instrument as a case detector, the shorter GHQ is remarkably robust and works as well as the longer instrument. The latter should only be preferred if there is an interest in the scaled scores provided in addition to the total score.","container-title":"Psychological Medicine","DOI":"10.1017/S0033291796004242","ISSN":"1469-8978","issue":"1","note":"PMID: 9122299\npublisher: Cambridge University Press","page":"191-197","title":"The validity of two versions of the GHQ in the WHO study of mental illness in general health care","volume":"27","author":[{"family":"Goldberg","given":"D. P."},{"family":"Gater","given":"R."},{"family":"Sartorius","given":"N."},{"family":"Ustun","given":"T. B."},{"family":"Piccinelli","given":"M."},{"family":"Gureje","given":"O."},{"family":"Rutter","given":"C."}],"issued":{"date-parts":[["1997",1]]}}}],"schema":"https://github.com/citation-style-language/schema/raw/master/csl-citation.json"} </w:instrText>
      </w:r>
      <w:r w:rsidR="00DE0D8A">
        <w:rPr>
          <w:rFonts w:ascii="Times New Roman" w:hAnsi="Times New Roman" w:cs="Times New Roman"/>
        </w:rPr>
        <w:fldChar w:fldCharType="separate"/>
      </w:r>
      <w:r w:rsidR="00DE0D8A" w:rsidRPr="00DE0D8A">
        <w:rPr>
          <w:rFonts w:ascii="Times New Roman" w:hAnsi="Times New Roman" w:cs="Times New Roman"/>
        </w:rPr>
        <w:t xml:space="preserve"> Goldberg et al., 1997)</w:t>
      </w:r>
      <w:r w:rsidR="00DE0D8A">
        <w:rPr>
          <w:rFonts w:ascii="Times New Roman" w:hAnsi="Times New Roman" w:cs="Times New Roman"/>
        </w:rPr>
        <w:fldChar w:fldCharType="end"/>
      </w:r>
      <w:r w:rsidRPr="0991B196">
        <w:rPr>
          <w:rFonts w:ascii="Times New Roman" w:hAnsi="Times New Roman" w:cs="Times New Roman"/>
        </w:rPr>
        <w:t>. The results reported a non-significant association between mental health scores and active travel modes. The only significant result in commuting mode was that people travelling by bus reported poorer mental health than car drivers for every additional commuting minute.</w:t>
      </w:r>
    </w:p>
    <w:bookmarkEnd w:id="3"/>
    <w:p w14:paraId="718A251F" w14:textId="77777777" w:rsidR="009F5AA4" w:rsidRDefault="009F5AA4" w:rsidP="009F5AA4">
      <w:pPr>
        <w:jc w:val="both"/>
        <w:rPr>
          <w:rFonts w:ascii="Times New Roman" w:hAnsi="Times New Roman" w:cs="Times New Roman"/>
        </w:rPr>
      </w:pPr>
      <w:r w:rsidRPr="006461D1">
        <w:rPr>
          <w:rFonts w:ascii="Times New Roman" w:hAnsi="Times New Roman" w:cs="Times New Roman"/>
          <w:u w:val="single"/>
        </w:rPr>
        <w:t>LONGITUDINAL</w:t>
      </w:r>
      <w:r w:rsidRPr="006461D1">
        <w:rPr>
          <w:rFonts w:ascii="Times New Roman" w:hAnsi="Times New Roman" w:cs="Times New Roman"/>
        </w:rPr>
        <w:t>:</w:t>
      </w:r>
    </w:p>
    <w:p w14:paraId="5BBF18A3" w14:textId="299A807A" w:rsidR="009F5AA4" w:rsidRDefault="009F5AA4" w:rsidP="009F5AA4">
      <w:pPr>
        <w:jc w:val="both"/>
        <w:rPr>
          <w:rFonts w:ascii="Times New Roman" w:hAnsi="Times New Roman" w:cs="Times New Roman"/>
        </w:rPr>
      </w:pPr>
      <w:r>
        <w:rPr>
          <w:rFonts w:ascii="Times New Roman" w:hAnsi="Times New Roman" w:cs="Times New Roman"/>
        </w:rPr>
        <w:t xml:space="preserve">In 2006, Lampinen and colleagues </w:t>
      </w:r>
      <w:r w:rsidR="003F67F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PkffxtFS","properties":{"formattedCitation":"(Lampinen {\\i{}et al.} 2006)","plainCitation":"(Lampinen et al. 2006)","noteIndex":0},"citationItems":[{"id":513,"uris":["http://zotero.org/users/9492510/items/QHQGTLYL"],"itemData":{"id":513,"type":"article-journal","abstract":"This eight-year follow-up study examines the roles of physical and leisure activity as predictors of mental well-being among older adults born in 1904-1923. As part of the Evergreen project, 1224 (80%) persons aged 65-84 years were interviewed at baseline (1988), and 663 (90%) persons in the follow-up (1996). Mental well-being factors including depressive symptoms, anxiety, loneliness, self-rated mental vigour and meaning in life were constructed using factor analysis. The predictors of mental well-being included physical and leisure activity, mobility status and number of chronic illnesses. We used a path analysis model to examine the predictors of mental well-being. At baseline, low number of chronic illnesses, better mobility status and leisure activity were associated with mental well-being. Baseline mental well-being, better mobility status and younger age predicted mental well-being in the follow-up. Explanatory power of the path analysis model for the mental well-being factor at baseline was 19% and 35% in the follow-up. These findings suggest that mental well-being in later life is associated with activity, better health and mobility status, which should become targets for preventive measures. © 2006 Taylor &amp; Francis.","container-title":"Aging and Mental Health","DOI":"10.1080/13607860600640962","ISSN":"13607863","issue":"5","note":"PMID: 16938681","page":"454-466","title":"Activity as a predictor of mental well-being among older adults","volume":"10","author":[{"family":"Lampinen","given":"P."},{"family":"Heikkinen","given":"R. L."},{"family":"Kauppinen","given":"M."},{"family":"Heikkinen","given":"E."}],"issued":{"date-parts":[["2006",9,1]]}}}],"schema":"https://github.com/citation-style-language/schema/raw/master/csl-citation.json"} </w:instrText>
      </w:r>
      <w:r w:rsidR="003F67FE">
        <w:rPr>
          <w:rFonts w:ascii="Times New Roman" w:hAnsi="Times New Roman" w:cs="Times New Roman"/>
        </w:rPr>
        <w:fldChar w:fldCharType="separate"/>
      </w:r>
      <w:r w:rsidR="00134EC9" w:rsidRPr="00134EC9">
        <w:rPr>
          <w:rFonts w:ascii="Times New Roman" w:hAnsi="Times New Roman" w:cs="Times New Roman"/>
          <w:szCs w:val="24"/>
        </w:rPr>
        <w:t xml:space="preserve">(Lampine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6)</w:t>
      </w:r>
      <w:r w:rsidR="003F67FE">
        <w:rPr>
          <w:rFonts w:ascii="Times New Roman" w:hAnsi="Times New Roman" w:cs="Times New Roman"/>
        </w:rPr>
        <w:fldChar w:fldCharType="end"/>
      </w:r>
      <w:r w:rsidR="003F67FE">
        <w:rPr>
          <w:rFonts w:ascii="Times New Roman" w:hAnsi="Times New Roman" w:cs="Times New Roman"/>
        </w:rPr>
        <w:t xml:space="preserve"> </w:t>
      </w:r>
      <w:r>
        <w:rPr>
          <w:rFonts w:ascii="Times New Roman" w:hAnsi="Times New Roman" w:cs="Times New Roman"/>
        </w:rPr>
        <w:t xml:space="preserve">examined the role of </w:t>
      </w:r>
      <w:r>
        <w:rPr>
          <w:rFonts w:ascii="Times New Roman" w:hAnsi="Times New Roman" w:cs="Times New Roman"/>
          <w:i/>
          <w:iCs/>
        </w:rPr>
        <w:t>mobility status</w:t>
      </w:r>
      <w:r>
        <w:rPr>
          <w:rFonts w:ascii="Times New Roman" w:hAnsi="Times New Roman" w:cs="Times New Roman"/>
        </w:rPr>
        <w:t xml:space="preserve"> as a predictor of mental well-being. The original project was an eight-year follow-up study called the Evergreen project among older adults (aged 65-84) in Jyvaskyla, Finland </w:t>
      </w:r>
      <w:r w:rsidR="00DE0D8A">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TYc7GxQO","properties":{"formattedCitation":"(Heikkinen 1998)","plainCitation":"(Heikkinen 1998)","noteIndex":0},"citationItems":[{"id":609,"uris":["http://zotero.org/users/9492510/items/8D5AZ9PP"],"itemData":{"id":609,"type":"article-journal","container-title":"Journal of Aging &amp; Physical Activity","issue":"2","title":"Background, Design, and Methods of the Evergreen Project","volume":"6","author":[{"family":"Heikkinen","given":"E."}],"issued":{"date-parts":[["1998"]]}}}],"schema":"https://github.com/citation-style-language/schema/raw/master/csl-citation.json"} </w:instrText>
      </w:r>
      <w:r w:rsidR="00DE0D8A">
        <w:rPr>
          <w:rFonts w:ascii="Times New Roman" w:hAnsi="Times New Roman" w:cs="Times New Roman"/>
        </w:rPr>
        <w:fldChar w:fldCharType="separate"/>
      </w:r>
      <w:r w:rsidR="00134EC9" w:rsidRPr="00134EC9">
        <w:rPr>
          <w:rFonts w:ascii="Times New Roman" w:hAnsi="Times New Roman" w:cs="Times New Roman"/>
        </w:rPr>
        <w:t>(Heikkinen 1998)</w:t>
      </w:r>
      <w:r w:rsidR="00DE0D8A">
        <w:rPr>
          <w:rFonts w:ascii="Times New Roman" w:hAnsi="Times New Roman" w:cs="Times New Roman"/>
        </w:rPr>
        <w:fldChar w:fldCharType="end"/>
      </w:r>
      <w:r>
        <w:rPr>
          <w:rFonts w:ascii="Times New Roman" w:hAnsi="Times New Roman" w:cs="Times New Roman"/>
        </w:rPr>
        <w:t>. Mobility status was defined as “the capability to climb stairs or walk two kilometres non-stop”</w:t>
      </w:r>
      <w:r w:rsidR="00DE0D8A">
        <w:rPr>
          <w:rFonts w:ascii="Times New Roman" w:hAnsi="Times New Roman" w:cs="Times New Roman"/>
        </w:rPr>
        <w:t xml:space="preserve"> </w:t>
      </w:r>
      <w:r w:rsidR="00DE0D8A">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r5vx4kxz","properties":{"formattedCitation":"(Guralnik {\\i{}et al.} 1993)","plainCitation":"(Guralnik et al. 1993)","noteIndex":0},"citationItems":[{"id":610,"uris":["http://zotero.org/users/9492510/items/78AC5KK8"],"itemData":{"id":610,"type":"article-journal","abstract":"To assess the role of demographic factors and chronic conditions in maintaining mobility in older persons, this study utilized longitudinal data collected as part of the Established Populations for Epidemiologic Studies of the Elderly between 1981 and 1987 on 6,981 men and women aged 65 years and older in East Boston, Massachusetts; Iowa and Washington counties, Iowa; and New Haven, Connecticut. Results are presented for those who at baseline reported intact mobility, defined as the ability to climb stairs and walk a half mile without help, and who were followed annually for up to 4 years for changes in mobility status. Age, income, education, and chronic conditions present at baseline and occurring during follow-up were evaluated for their association with loss of mobility. Over the follow-up period, 55.1% of subjects maintained mobility, 36.2% lost mobility, and 8.7% died without evidence of mobility loss prior to death. In both men and women, increasing age and lower income levels were associated with increased risk of losing mobility, even after controlling for the presence of chronic conditions at baseline. After adjustment for age, income, and chronic conditions, lower education levels were a significant risk factor for mobility loss in men, but not in women. Baseline reports of previous heart attack, stroke, high blood pressure, diabetes, dyspnea, and exertional leg pain were associated with small but significant risks for mobility loss. There was a stepwise increase in the risk of mobility loss according to the number of chronic conditions present at baseline that was very consistent between men and women. The occurrence during the study of a new heart attack, stroke, cancer, or hip fracture was associated with a substantially greater risk of mobility loss than was associated with the presence of these conditions at baseline. © 1993 by The Johns Hopkins University School of Hygene and Public Health.","container-title":"American Journal of Epidemiology","DOI":"10.1093/oxfordjournals.aje.a116746","ISSN":"00029262","issue":"8","note":"PMID: 8484376\npublisher: Oxford University Press","page":"845-857","title":"Maintaining mobility in late life. I. Demographic characteristics and chronic conditions","volume":"137","author":[{"family":"Guralnik","given":"Jack M."},{"family":"Lacroix","given":"Andre Z."},{"family":"Abbott","given":"Robert D."},{"family":"Berkman","given":"Lisa F."},{"family":"Satterfield","given":"Suzanne"},{"family":"Evans","given":"Denis A."},{"family":"Wallace","given":"Robert B."}],"issued":{"date-parts":[["1993",4,15]]}}}],"schema":"https://github.com/citation-style-language/schema/raw/master/csl-citation.json"} </w:instrText>
      </w:r>
      <w:r w:rsidR="00DE0D8A">
        <w:rPr>
          <w:rFonts w:ascii="Times New Roman" w:hAnsi="Times New Roman" w:cs="Times New Roman"/>
        </w:rPr>
        <w:fldChar w:fldCharType="separate"/>
      </w:r>
      <w:r w:rsidR="00134EC9" w:rsidRPr="00134EC9">
        <w:rPr>
          <w:rFonts w:ascii="Times New Roman" w:hAnsi="Times New Roman" w:cs="Times New Roman"/>
          <w:szCs w:val="24"/>
        </w:rPr>
        <w:t xml:space="preserve">(Guralnik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1993)</w:t>
      </w:r>
      <w:r w:rsidR="00DE0D8A">
        <w:rPr>
          <w:rFonts w:ascii="Times New Roman" w:hAnsi="Times New Roman" w:cs="Times New Roman"/>
        </w:rPr>
        <w:fldChar w:fldCharType="end"/>
      </w:r>
      <w:r>
        <w:rPr>
          <w:rFonts w:ascii="Times New Roman" w:hAnsi="Times New Roman" w:cs="Times New Roman"/>
        </w:rPr>
        <w:t xml:space="preserve">. The summary of the following factors gave the mental well-being score: </w:t>
      </w:r>
    </w:p>
    <w:p w14:paraId="4D210127" w14:textId="669354EE" w:rsidR="009F5AA4" w:rsidRDefault="009F5AA4" w:rsidP="009F5AA4">
      <w:pPr>
        <w:pStyle w:val="ListParagraph"/>
        <w:numPr>
          <w:ilvl w:val="0"/>
          <w:numId w:val="4"/>
        </w:numPr>
        <w:jc w:val="both"/>
        <w:rPr>
          <w:rFonts w:ascii="Times New Roman" w:hAnsi="Times New Roman" w:cs="Times New Roman"/>
        </w:rPr>
      </w:pPr>
      <w:r>
        <w:rPr>
          <w:rFonts w:ascii="Times New Roman" w:hAnsi="Times New Roman" w:cs="Times New Roman"/>
          <w:i/>
          <w:iCs/>
        </w:rPr>
        <w:t xml:space="preserve">Depressive symptoms: </w:t>
      </w:r>
      <w:r>
        <w:rPr>
          <w:rFonts w:ascii="Times New Roman" w:hAnsi="Times New Roman" w:cs="Times New Roman"/>
        </w:rPr>
        <w:t xml:space="preserve">The Revised Beck’s Depression Inquiry (RBDI, </w:t>
      </w:r>
      <w:r w:rsidR="00DE0D8A">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SzYD6i9e","properties":{"formattedCitation":"(Raitasalo, 1995)","plainCitation":"(Raitasalo, 1995)","dontUpdate":true,"noteIndex":0},"citationItems":[{"id":612,"uris":["http://zotero.org/users/9492510/items/JWIQNTZB"],"itemData":{"id":612,"type":"report","event-place":"Helsinki","publisher":"The Social Insurance Institution, Finland, Studies in Social Securitary and Health 1.","publisher-place":"Helsinki","title":"Elämänhallinta sosiaalipolitiikan tavoitteena. (Coping as the target of social policy)","author":[{"family":"Raitasalo","given":"R."}],"issued":{"date-parts":[["1995"]]}}}],"schema":"https://github.com/citation-style-language/schema/raw/master/csl-citation.json"} </w:instrText>
      </w:r>
      <w:r w:rsidR="00DE0D8A">
        <w:rPr>
          <w:rFonts w:ascii="Times New Roman" w:hAnsi="Times New Roman" w:cs="Times New Roman"/>
        </w:rPr>
        <w:fldChar w:fldCharType="separate"/>
      </w:r>
      <w:r w:rsidR="00DE0D8A" w:rsidRPr="00DE0D8A">
        <w:rPr>
          <w:rFonts w:ascii="Times New Roman" w:hAnsi="Times New Roman" w:cs="Times New Roman"/>
        </w:rPr>
        <w:t>Raitasalo, 1995)</w:t>
      </w:r>
      <w:r w:rsidR="00DE0D8A">
        <w:rPr>
          <w:rFonts w:ascii="Times New Roman" w:hAnsi="Times New Roman" w:cs="Times New Roman"/>
        </w:rPr>
        <w:fldChar w:fldCharType="end"/>
      </w:r>
    </w:p>
    <w:p w14:paraId="06360A24" w14:textId="77777777" w:rsidR="009F5AA4" w:rsidRDefault="009F5AA4" w:rsidP="009F5AA4">
      <w:pPr>
        <w:pStyle w:val="ListParagraph"/>
        <w:numPr>
          <w:ilvl w:val="0"/>
          <w:numId w:val="4"/>
        </w:numPr>
        <w:jc w:val="both"/>
        <w:rPr>
          <w:rFonts w:ascii="Times New Roman" w:hAnsi="Times New Roman" w:cs="Times New Roman"/>
        </w:rPr>
      </w:pPr>
      <w:r>
        <w:rPr>
          <w:rFonts w:ascii="Times New Roman" w:hAnsi="Times New Roman" w:cs="Times New Roman"/>
          <w:i/>
          <w:iCs/>
        </w:rPr>
        <w:t>Anxiety</w:t>
      </w:r>
      <w:r>
        <w:rPr>
          <w:rFonts w:ascii="Times New Roman" w:hAnsi="Times New Roman" w:cs="Times New Roman"/>
        </w:rPr>
        <w:t>: from fairly relaxed to continually anxious and distressed; question part of the RBDI</w:t>
      </w:r>
    </w:p>
    <w:p w14:paraId="622FB9CE" w14:textId="77777777" w:rsidR="009F5AA4" w:rsidRDefault="009F5AA4" w:rsidP="009F5AA4">
      <w:pPr>
        <w:pStyle w:val="ListParagraph"/>
        <w:numPr>
          <w:ilvl w:val="0"/>
          <w:numId w:val="4"/>
        </w:numPr>
        <w:jc w:val="both"/>
        <w:rPr>
          <w:rFonts w:ascii="Times New Roman" w:hAnsi="Times New Roman" w:cs="Times New Roman"/>
        </w:rPr>
      </w:pPr>
      <w:r>
        <w:rPr>
          <w:rFonts w:ascii="Times New Roman" w:hAnsi="Times New Roman" w:cs="Times New Roman"/>
          <w:i/>
          <w:iCs/>
        </w:rPr>
        <w:t>Loneliness</w:t>
      </w:r>
      <w:r w:rsidRPr="006461D1">
        <w:rPr>
          <w:rFonts w:ascii="Times New Roman" w:hAnsi="Times New Roman" w:cs="Times New Roman"/>
        </w:rPr>
        <w:t>:</w:t>
      </w:r>
      <w:r>
        <w:rPr>
          <w:rFonts w:ascii="Times New Roman" w:hAnsi="Times New Roman" w:cs="Times New Roman"/>
        </w:rPr>
        <w:t xml:space="preserve"> ‘Do you think you are lonely?’</w:t>
      </w:r>
    </w:p>
    <w:p w14:paraId="5BF7EC8D" w14:textId="77777777" w:rsidR="009F5AA4" w:rsidRDefault="009F5AA4" w:rsidP="009F5AA4">
      <w:pPr>
        <w:pStyle w:val="ListParagraph"/>
        <w:numPr>
          <w:ilvl w:val="0"/>
          <w:numId w:val="4"/>
        </w:numPr>
        <w:jc w:val="both"/>
        <w:rPr>
          <w:rFonts w:ascii="Times New Roman" w:hAnsi="Times New Roman" w:cs="Times New Roman"/>
        </w:rPr>
      </w:pPr>
      <w:r>
        <w:rPr>
          <w:rFonts w:ascii="Times New Roman" w:hAnsi="Times New Roman" w:cs="Times New Roman"/>
          <w:i/>
          <w:iCs/>
        </w:rPr>
        <w:t>Self</w:t>
      </w:r>
      <w:r w:rsidRPr="006461D1">
        <w:rPr>
          <w:rFonts w:ascii="Times New Roman" w:hAnsi="Times New Roman" w:cs="Times New Roman"/>
          <w:i/>
          <w:iCs/>
        </w:rPr>
        <w:t>-rated mental vigour</w:t>
      </w:r>
      <w:r>
        <w:rPr>
          <w:rFonts w:ascii="Times New Roman" w:hAnsi="Times New Roman" w:cs="Times New Roman"/>
        </w:rPr>
        <w:t xml:space="preserve">: ‘How would you describe your self-rated mental vigour at the moment?’ </w:t>
      </w:r>
    </w:p>
    <w:p w14:paraId="513AB975" w14:textId="77777777" w:rsidR="009F5AA4" w:rsidRPr="006461D1" w:rsidRDefault="009F5AA4" w:rsidP="009F5AA4">
      <w:pPr>
        <w:pStyle w:val="ListParagraph"/>
        <w:numPr>
          <w:ilvl w:val="0"/>
          <w:numId w:val="4"/>
        </w:numPr>
        <w:jc w:val="both"/>
        <w:rPr>
          <w:rFonts w:ascii="Times New Roman" w:hAnsi="Times New Roman" w:cs="Times New Roman"/>
        </w:rPr>
      </w:pPr>
      <w:r>
        <w:rPr>
          <w:rFonts w:ascii="Times New Roman" w:hAnsi="Times New Roman" w:cs="Times New Roman"/>
          <w:i/>
          <w:iCs/>
        </w:rPr>
        <w:t>Meaning in life</w:t>
      </w:r>
      <w:r w:rsidRPr="006461D1">
        <w:rPr>
          <w:rFonts w:ascii="Times New Roman" w:hAnsi="Times New Roman" w:cs="Times New Roman"/>
        </w:rPr>
        <w:t>:</w:t>
      </w:r>
      <w:r>
        <w:rPr>
          <w:rFonts w:ascii="Times New Roman" w:hAnsi="Times New Roman" w:cs="Times New Roman"/>
        </w:rPr>
        <w:t xml:space="preserve"> ‘Right now, how meaningful do you consider your life?’</w:t>
      </w:r>
    </w:p>
    <w:p w14:paraId="54E9AE58" w14:textId="77777777" w:rsidR="009F5AA4" w:rsidRDefault="009F5AA4" w:rsidP="009F5AA4">
      <w:pPr>
        <w:jc w:val="both"/>
        <w:rPr>
          <w:rFonts w:ascii="Times New Roman" w:hAnsi="Times New Roman" w:cs="Times New Roman"/>
        </w:rPr>
      </w:pPr>
      <w:r>
        <w:rPr>
          <w:rFonts w:ascii="Times New Roman" w:hAnsi="Times New Roman" w:cs="Times New Roman"/>
        </w:rPr>
        <w:t xml:space="preserve">At baseline (1988), better mobility was associated with better mental well-being. At follow-up (1996), both baseline mental well-being and better mobility status predicted higher scores in mental well-being. </w:t>
      </w:r>
    </w:p>
    <w:p w14:paraId="23D254F1" w14:textId="7D7E8399" w:rsidR="009F5AA4" w:rsidRDefault="009F5AA4" w:rsidP="009F5AA4">
      <w:pPr>
        <w:jc w:val="both"/>
        <w:rPr>
          <w:rFonts w:ascii="Times New Roman" w:hAnsi="Times New Roman" w:cs="Times New Roman"/>
        </w:rPr>
      </w:pPr>
      <w:r>
        <w:rPr>
          <w:rFonts w:ascii="Times New Roman" w:hAnsi="Times New Roman" w:cs="Times New Roman"/>
        </w:rPr>
        <w:t>In 2014, Martin, Goryakin and Suhrcke</w:t>
      </w:r>
      <w:r w:rsidR="00A567CC">
        <w:rPr>
          <w:rFonts w:ascii="Times New Roman" w:hAnsi="Times New Roman" w:cs="Times New Roman"/>
        </w:rPr>
        <w:t xml:space="preserve"> </w:t>
      </w:r>
      <w:r w:rsidR="003F67F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Ojc7DBT6","properties":{"formattedCitation":"(Martin {\\i{}et al.} 2014)","plainCitation":"(Martin et al. 2014)","noteIndex":0},"citationItems":[{"id":515,"uris":["http://zotero.org/users/9492510/items/J48CEPQP"],"itemData":{"id":515,"type":"article-journal","abstract":"Objective: The aim of this study is to explore the relationship between active travel and psychological wellbeing. Method: This study used data on 17,985 adult commuters in eighteen waves of the British Household Panel Survey (1991/2-2008/9). Fixed effects regression models were used to investigate how (i.) travel mode choice, (ii.) commuting time, and (iii.) switching to active travel impacted on overall psychological wellbeing and how (iv.) travel mode choice impacted on specific psychological symptoms included in the General Health Questionnaire. Results: After accounting for changes in individual-level socioeconomic characteristics and potential confounding variables relating to work, residence and health, significant associations were observed between overall psychological wellbeing (on a 36-point Likert scale) and (i.) active travel (0.185, 95% CI: 0.048 to 0.321) and public transport (0.195, 95% CI: 0.035 to 0.355) when compared to car travel, (ii.) time spent (per 10. minute change) walking (0.083, 95% CI: 0.003 to 0.163) and driving (- 0.033, 95% CI: - 0.064 to - 0.001), and (iii.) switching from car travel to active travel (0.479, 95% CI: 0.199 to 0.758). Active travel was also associated with reductions in the odds of experiencing two specific psychological symptoms when compared to car travel. Conclusion: The positive psychological wellbeing effects identified in this study should be considered in cost-benefit assessments of interventions seeking to promote active travel.","container-title":"Preventive Medicine","DOI":"10.1016/j.ypmed.2014.08.023","ISSN":"10960260","note":"PMID: 25152507\npublisher: Academic Press Inc.","page":"296-303","title":"Does active commuting improve psychological wellbeing? Longitudinal evidence from eighteen waves of the British Household Panel Survey","volume":"69","author":[{"family":"Martin","given":"Adam"},{"family":"Goryakin","given":"Yevgeniy"},{"family":"Suhrcke","given":"Marc"}],"issued":{"date-parts":[["2014",12,1]]}}}],"schema":"https://github.com/citation-style-language/schema/raw/master/csl-citation.json"} </w:instrText>
      </w:r>
      <w:r w:rsidR="003F67FE">
        <w:rPr>
          <w:rFonts w:ascii="Times New Roman" w:hAnsi="Times New Roman" w:cs="Times New Roman"/>
        </w:rPr>
        <w:fldChar w:fldCharType="separate"/>
      </w:r>
      <w:r w:rsidR="00134EC9" w:rsidRPr="00134EC9">
        <w:rPr>
          <w:rFonts w:ascii="Times New Roman" w:hAnsi="Times New Roman" w:cs="Times New Roman"/>
          <w:szCs w:val="24"/>
        </w:rPr>
        <w:t xml:space="preserve">(Marti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4)</w:t>
      </w:r>
      <w:r w:rsidR="003F67FE">
        <w:rPr>
          <w:rFonts w:ascii="Times New Roman" w:hAnsi="Times New Roman" w:cs="Times New Roman"/>
        </w:rPr>
        <w:fldChar w:fldCharType="end"/>
      </w:r>
      <w:r w:rsidR="56CACCCC" w:rsidRPr="0991B196">
        <w:rPr>
          <w:rFonts w:ascii="Times New Roman" w:hAnsi="Times New Roman" w:cs="Times New Roman"/>
        </w:rPr>
        <w:t xml:space="preserve"> </w:t>
      </w:r>
      <w:r>
        <w:rPr>
          <w:rFonts w:ascii="Times New Roman" w:hAnsi="Times New Roman" w:cs="Times New Roman"/>
        </w:rPr>
        <w:t>conducted a study to counterprove Humphreys’ results (Humphreys et al., 2013). Using data from the British Household Panel Survey (BHPS, 18 waves from 1991/2 to 2008/9</w:t>
      </w:r>
      <w:r w:rsidR="0025125D">
        <w:rPr>
          <w:rFonts w:ascii="Times New Roman" w:hAnsi="Times New Roman" w:cs="Times New Roman"/>
        </w:rPr>
        <w:t xml:space="preserve">; </w:t>
      </w:r>
      <w:r w:rsidR="003F67F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exzNrwfx","properties":{"formattedCitation":"(Taylor {\\i{}et al.} 2001)","plainCitation":"(Taylor et al. 2001)","noteIndex":0},"citationItems":[{"id":613,"uris":["http://zotero.org/users/9492510/items/Z988HEU5"],"itemData":{"id":613,"type":"report","event-place":"Colchester","publisher":"Institute for Social and Economic Research, University of Essex","publisher-place":"Colchester","title":"British Household Panel Survey-User-Manual-Volume A: Introduction, Technical Report and Appendices","author":[{"family":"Taylor","given":"M."},{"family":"Brice","given":"J."},{"family":"Buck","given":"N."},{"family":"Prentice-Lane","given":"E."}],"issued":{"date-parts":[["2001"]]}}}],"schema":"https://github.com/citation-style-language/schema/raw/master/csl-citation.json"} </w:instrText>
      </w:r>
      <w:r w:rsidR="003F67FE">
        <w:rPr>
          <w:rFonts w:ascii="Times New Roman" w:hAnsi="Times New Roman" w:cs="Times New Roman"/>
        </w:rPr>
        <w:fldChar w:fldCharType="separate"/>
      </w:r>
      <w:r w:rsidR="00134EC9" w:rsidRPr="00134EC9">
        <w:rPr>
          <w:rFonts w:ascii="Times New Roman" w:hAnsi="Times New Roman" w:cs="Times New Roman"/>
          <w:szCs w:val="24"/>
        </w:rPr>
        <w:t xml:space="preserve">(Taylor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1)</w:t>
      </w:r>
      <w:r w:rsidR="003F67FE">
        <w:rPr>
          <w:rFonts w:ascii="Times New Roman" w:hAnsi="Times New Roman" w:cs="Times New Roman"/>
        </w:rPr>
        <w:fldChar w:fldCharType="end"/>
      </w:r>
      <w:r>
        <w:rPr>
          <w:rFonts w:ascii="Times New Roman" w:hAnsi="Times New Roman" w:cs="Times New Roman"/>
        </w:rPr>
        <w:t xml:space="preserve">, the authors explored the relationship between active travel </w:t>
      </w:r>
      <w:r w:rsidR="00DF622C">
        <w:rPr>
          <w:rFonts w:ascii="Times New Roman" w:hAnsi="Times New Roman" w:cs="Times New Roman"/>
        </w:rPr>
        <w:t>(</w:t>
      </w:r>
      <w:r w:rsidR="00367AB4">
        <w:rPr>
          <w:rFonts w:ascii="Times New Roman" w:hAnsi="Times New Roman" w:cs="Times New Roman"/>
        </w:rPr>
        <w:t>“</w:t>
      </w:r>
      <w:r w:rsidR="00DF622C" w:rsidRPr="00DF622C">
        <w:rPr>
          <w:rFonts w:ascii="Times New Roman" w:hAnsi="Times New Roman" w:cs="Times New Roman"/>
        </w:rPr>
        <w:t>What usually is your means of travel to work?</w:t>
      </w:r>
      <w:r w:rsidR="00367AB4">
        <w:rPr>
          <w:rFonts w:ascii="Times New Roman" w:hAnsi="Times New Roman" w:cs="Times New Roman"/>
        </w:rPr>
        <w:t>’</w:t>
      </w:r>
      <w:r w:rsidR="00DF622C">
        <w:rPr>
          <w:rFonts w:ascii="Times New Roman" w:hAnsi="Times New Roman" w:cs="Times New Roman"/>
        </w:rPr>
        <w:t xml:space="preserve">) </w:t>
      </w:r>
      <w:r>
        <w:rPr>
          <w:rFonts w:ascii="Times New Roman" w:hAnsi="Times New Roman" w:cs="Times New Roman"/>
        </w:rPr>
        <w:t xml:space="preserve">and </w:t>
      </w:r>
      <w:r w:rsidRPr="0991B196">
        <w:rPr>
          <w:rFonts w:ascii="Times New Roman" w:hAnsi="Times New Roman" w:cs="Times New Roman"/>
          <w:i/>
          <w:iCs/>
        </w:rPr>
        <w:t>psychological well-being</w:t>
      </w:r>
      <w:r>
        <w:rPr>
          <w:rFonts w:ascii="Times New Roman" w:hAnsi="Times New Roman" w:cs="Times New Roman"/>
        </w:rPr>
        <w:t xml:space="preserve">. Despite the name, the instrument used to measure the outcome was the </w:t>
      </w:r>
      <w:r w:rsidR="003B41E7">
        <w:rPr>
          <w:rFonts w:ascii="Times New Roman" w:hAnsi="Times New Roman" w:cs="Times New Roman"/>
        </w:rPr>
        <w:t>General Health Questionnaire</w:t>
      </w:r>
      <w:r>
        <w:rPr>
          <w:rFonts w:ascii="Times New Roman" w:hAnsi="Times New Roman" w:cs="Times New Roman"/>
        </w:rPr>
        <w:t>-12 (</w:t>
      </w:r>
      <w:r w:rsidR="003B41E7">
        <w:rPr>
          <w:rFonts w:ascii="Times New Roman" w:hAnsi="Times New Roman" w:cs="Times New Roman"/>
        </w:rPr>
        <w:t xml:space="preserve">GHQ; </w:t>
      </w:r>
      <w:r>
        <w:rPr>
          <w:rFonts w:ascii="Times New Roman" w:hAnsi="Times New Roman" w:cs="Times New Roman"/>
        </w:rPr>
        <w:t>Goldberg et al., 1997). After adjusting for confounding factors like work, residence and health status, they found a significant association between GHQ-12 scores and active travel and public transport compared to car travel. Lastly, switching from car to active travel was related to improved well-being. It was also associated with a reduced likelihood of experiencing two specific psychological symptoms than car drivers (as the GHQ-12 reports, “being constantly under strain or unable to concentrate”).</w:t>
      </w:r>
    </w:p>
    <w:p w14:paraId="57115566" w14:textId="4B2D11F9" w:rsidR="009F5AA4" w:rsidRPr="00C77BC4" w:rsidRDefault="02B03387" w:rsidP="009F5AA4">
      <w:pPr>
        <w:jc w:val="both"/>
        <w:rPr>
          <w:rFonts w:ascii="Times New Roman" w:hAnsi="Times New Roman" w:cs="Times New Roman"/>
        </w:rPr>
      </w:pPr>
      <w:r w:rsidRPr="1097E23E">
        <w:rPr>
          <w:rFonts w:ascii="Times New Roman" w:hAnsi="Times New Roman" w:cs="Times New Roman"/>
        </w:rPr>
        <w:t xml:space="preserve">In 2016, Mytton and colleagues </w:t>
      </w:r>
      <w:r w:rsidR="003F67F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Q7nsp85W","properties":{"formattedCitation":"(Mytton {\\i{}et al.} 2016)","plainCitation":"(Mytton et al. 2016)","noteIndex":0},"citationItems":[{"id":115,"uris":["http://zotero.org/users/9492510/items/M4TRRINX"],"itemData":{"id":115,"type":"article-journal","container-title":"Preventive medicine","DOI":"10.1016/j.ypmed.2015.12.010","language":"English","note":"number-of-pages: 8","page":"19-26","source":"ProQuest","title":"Longitudinal associations of active commuting with wellbeing and sickness absence.","volume":"84","author":[{"family":"Mytton","given":"Oliver Tristan"},{"family":"Panter","given":"Jenna"},{"family":"Ogilvie","given":"David"}],"issued":{"date-parts":[["2016"]]}}}],"schema":"https://github.com/citation-style-language/schema/raw/master/csl-citation.json"} </w:instrText>
      </w:r>
      <w:r w:rsidR="003F67FE">
        <w:rPr>
          <w:rFonts w:ascii="Times New Roman" w:hAnsi="Times New Roman" w:cs="Times New Roman"/>
        </w:rPr>
        <w:fldChar w:fldCharType="separate"/>
      </w:r>
      <w:r w:rsidR="00134EC9" w:rsidRPr="00134EC9">
        <w:rPr>
          <w:rFonts w:ascii="Times New Roman" w:hAnsi="Times New Roman" w:cs="Times New Roman"/>
          <w:szCs w:val="24"/>
        </w:rPr>
        <w:t xml:space="preserve">(Mytto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6)</w:t>
      </w:r>
      <w:r w:rsidR="003F67FE">
        <w:rPr>
          <w:rFonts w:ascii="Times New Roman" w:hAnsi="Times New Roman" w:cs="Times New Roman"/>
        </w:rPr>
        <w:fldChar w:fldCharType="end"/>
      </w:r>
      <w:r w:rsidR="003F67FE">
        <w:rPr>
          <w:rFonts w:ascii="Times New Roman" w:hAnsi="Times New Roman" w:cs="Times New Roman"/>
        </w:rPr>
        <w:t xml:space="preserve"> </w:t>
      </w:r>
      <w:r w:rsidR="5711CA0D" w:rsidRPr="1097E23E">
        <w:rPr>
          <w:rFonts w:ascii="Times New Roman" w:hAnsi="Times New Roman" w:cs="Times New Roman"/>
        </w:rPr>
        <w:t xml:space="preserve">conducted </w:t>
      </w:r>
      <w:r w:rsidRPr="1097E23E">
        <w:rPr>
          <w:rFonts w:ascii="Times New Roman" w:hAnsi="Times New Roman" w:cs="Times New Roman"/>
        </w:rPr>
        <w:t xml:space="preserve">a longitudinal study built on Humphreys’s cross-sectional evidence (2013). The authors analysed data from the Commuting and Health in Cambridge study (Ogilvie et al., 2010) to explore longitudinal associations of maintenance and changes in active commuting, physical and mental well-being, and sickness absence. </w:t>
      </w:r>
      <w:r w:rsidR="57E136F3" w:rsidRPr="1097E23E">
        <w:rPr>
          <w:rFonts w:ascii="Times New Roman" w:hAnsi="Times New Roman" w:cs="Times New Roman"/>
        </w:rPr>
        <w:t>Weekly time spent walking or cycling to work was recorded on a 7-day travel diary in terms of frequency (number of trips) and duration of each trip. Maintenance of walking</w:t>
      </w:r>
      <w:r w:rsidR="1BFF0BF6" w:rsidRPr="1097E23E">
        <w:rPr>
          <w:rFonts w:ascii="Times New Roman" w:hAnsi="Times New Roman" w:cs="Times New Roman"/>
        </w:rPr>
        <w:t xml:space="preserve"> or </w:t>
      </w:r>
      <w:r w:rsidR="57E136F3" w:rsidRPr="1097E23E">
        <w:rPr>
          <w:rFonts w:ascii="Times New Roman" w:hAnsi="Times New Roman" w:cs="Times New Roman"/>
        </w:rPr>
        <w:t xml:space="preserve">cycling to work was assessed as ‘weekly walking/cycling time&gt;0min at both baseline and follow-up. </w:t>
      </w:r>
      <w:r w:rsidRPr="1097E23E">
        <w:rPr>
          <w:rFonts w:ascii="Times New Roman" w:hAnsi="Times New Roman" w:cs="Times New Roman"/>
        </w:rPr>
        <w:t xml:space="preserve">Mental well-being was measured with the </w:t>
      </w:r>
      <w:r w:rsidR="059FF255" w:rsidRPr="1097E23E">
        <w:rPr>
          <w:rFonts w:ascii="Times New Roman" w:hAnsi="Times New Roman" w:cs="Times New Roman"/>
        </w:rPr>
        <w:t>Mental Component Score-8 (MCS</w:t>
      </w:r>
      <w:r w:rsidRPr="1097E23E">
        <w:rPr>
          <w:rFonts w:ascii="Times New Roman" w:hAnsi="Times New Roman" w:cs="Times New Roman"/>
        </w:rPr>
        <w:t xml:space="preserve"> from SF-8, Ware et al., 2001). Commuters maintaining </w:t>
      </w:r>
      <w:r w:rsidR="2735AE33" w:rsidRPr="1097E23E">
        <w:rPr>
          <w:rFonts w:ascii="Times New Roman" w:hAnsi="Times New Roman" w:cs="Times New Roman"/>
        </w:rPr>
        <w:t xml:space="preserve">cycling as travel </w:t>
      </w:r>
      <w:r w:rsidRPr="1097E23E">
        <w:rPr>
          <w:rFonts w:ascii="Times New Roman" w:hAnsi="Times New Roman" w:cs="Times New Roman"/>
        </w:rPr>
        <w:t xml:space="preserve">behaviour reported better mental well-being at follow-up - no significant associations between any change in cycling and MCS. Also, no significant associations were observed for walking. </w:t>
      </w:r>
    </w:p>
    <w:p w14:paraId="3035F2FD" w14:textId="0CE4B9EE" w:rsidR="009F5AA4" w:rsidRDefault="009F5AA4" w:rsidP="0991B196">
      <w:pPr>
        <w:jc w:val="both"/>
        <w:rPr>
          <w:rFonts w:ascii="Calibri" w:hAnsi="Calibri" w:cs="Calibri"/>
          <w:color w:val="000000" w:themeColor="text1"/>
        </w:rPr>
      </w:pPr>
      <w:r w:rsidRPr="0991B196">
        <w:rPr>
          <w:rFonts w:ascii="Times New Roman" w:hAnsi="Times New Roman" w:cs="Times New Roman"/>
        </w:rPr>
        <w:t xml:space="preserve">In 2018, the authors working on the Physical Activity through Sustainable Transport Approaches project (PASTA project, </w:t>
      </w:r>
      <w:r w:rsidR="003F67F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n2mW0Lfo","properties":{"formattedCitation":"(Gerike {\\i{}et al.} 2016)","plainCitation":"(Gerike et al. 2016)","noteIndex":0},"citationItems":[{"id":412,"uris":["http://zotero.org/users/9492510/items/V7X8KD9V"],"itemData":{"id":412,"type":"article-journal","abstract":"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Ö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container-title":"BMJ Open","DOI":"10.1136/bmjopen-2015-009924","ISSN":"20446055","issue":"1","note":"PMID: 26743706\npublisher: BMJ Publishing Group","title":"Physical Activity through Sustainable Transport Approaches (PASTA): A study protocol for a multicentre project","volume":"6","author":[{"family":"Gerike","given":"Regine"},{"family":"De Nazelle","given":"Audrey"},{"family":"Nieuwenhuijsen","given":"Mark"},{"family":"Panis","given":"Luc Int"},{"family":"Anaya","given":"Esther"},{"family":"Avila-Palencia","given":"Ione"},{"family":"Boschetti","given":"Florinda"},{"family":"Brand","given":"Christian"},{"family":"Cole-Hunter","given":"Tom"},{"family":"Dons","given":"Evi"},{"family":"Eriksson","given":"Ulf"},{"family":"Gaupp-Berghausen","given":"Mailin"},{"family":"Kahlmeier","given":"Sonja"},{"family":"Laeremans","given":"Michelle"},{"family":"Mueller","given":"Natalie"},{"family":"Orjuela","given":"Juan Pablo"},{"family":"Racioppi","given":"Francesca"},{"family":"Raser","given":"Elisabeth"},{"family":"Rojas-Rueda","given":"David"},{"family":"Schweizer","given":"Christian"},{"family":"Standaert","given":"Arnout"},{"family":"Uhlmann","given":"Tina"},{"family":"Wegener","given":"Sandra"},{"family":"Götschi","given":"Thomas"}],"issued":{"date-parts":[["2016"]]}}}],"schema":"https://github.com/citation-style-language/schema/raw/master/csl-citation.json"} </w:instrText>
      </w:r>
      <w:r w:rsidR="003F67FE">
        <w:rPr>
          <w:rFonts w:ascii="Times New Roman" w:hAnsi="Times New Roman" w:cs="Times New Roman"/>
        </w:rPr>
        <w:fldChar w:fldCharType="separate"/>
      </w:r>
      <w:r w:rsidR="00134EC9" w:rsidRPr="00134EC9">
        <w:rPr>
          <w:rFonts w:ascii="Times New Roman" w:hAnsi="Times New Roman" w:cs="Times New Roman"/>
          <w:szCs w:val="24"/>
        </w:rPr>
        <w:t xml:space="preserve">(Gerike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6)</w:t>
      </w:r>
      <w:r w:rsidR="003F67FE">
        <w:rPr>
          <w:rFonts w:ascii="Times New Roman" w:hAnsi="Times New Roman" w:cs="Times New Roman"/>
        </w:rPr>
        <w:fldChar w:fldCharType="end"/>
      </w:r>
      <w:r w:rsidRPr="0991B196">
        <w:rPr>
          <w:rFonts w:ascii="Times New Roman" w:hAnsi="Times New Roman" w:cs="Times New Roman"/>
        </w:rPr>
        <w:t xml:space="preserve"> analysed the data collected between 2014 and 2016 to evaluate the association between transport modes</w:t>
      </w:r>
      <w:r w:rsidR="00DF622C" w:rsidRPr="0991B196">
        <w:rPr>
          <w:rFonts w:ascii="Times New Roman" w:hAnsi="Times New Roman" w:cs="Times New Roman"/>
        </w:rPr>
        <w:t xml:space="preserve"> (</w:t>
      </w:r>
      <w:r w:rsidR="00367AB4" w:rsidRPr="0991B196">
        <w:rPr>
          <w:rFonts w:ascii="Times New Roman" w:hAnsi="Times New Roman" w:cs="Times New Roman"/>
          <w:color w:val="000000" w:themeColor="text1"/>
        </w:rPr>
        <w:t>“</w:t>
      </w:r>
      <w:r w:rsidR="00DF622C" w:rsidRPr="0991B196">
        <w:rPr>
          <w:rFonts w:ascii="Times New Roman" w:hAnsi="Times New Roman" w:cs="Times New Roman"/>
          <w:color w:val="000000" w:themeColor="text1"/>
        </w:rPr>
        <w:t>How often do you currently use each of the following methods of travel to get to and from places?</w:t>
      </w:r>
      <w:r w:rsidR="00367AB4" w:rsidRPr="0991B196">
        <w:rPr>
          <w:rFonts w:ascii="Times New Roman" w:hAnsi="Times New Roman" w:cs="Times New Roman"/>
          <w:color w:val="000000" w:themeColor="text1"/>
        </w:rPr>
        <w:t>”</w:t>
      </w:r>
      <w:r w:rsidR="00DF622C" w:rsidRPr="0991B196">
        <w:rPr>
          <w:rFonts w:ascii="Times New Roman" w:hAnsi="Times New Roman" w:cs="Times New Roman"/>
          <w:color w:val="000000" w:themeColor="text1"/>
        </w:rPr>
        <w:t>)</w:t>
      </w:r>
      <w:r w:rsidRPr="0991B196">
        <w:rPr>
          <w:rFonts w:ascii="Times New Roman" w:hAnsi="Times New Roman" w:cs="Times New Roman"/>
        </w:rPr>
        <w:t xml:space="preserve"> and health and social contact measures in seven </w:t>
      </w:r>
      <w:r w:rsidRPr="0991B196">
        <w:rPr>
          <w:rFonts w:ascii="Times New Roman" w:hAnsi="Times New Roman" w:cs="Times New Roman"/>
        </w:rPr>
        <w:lastRenderedPageBreak/>
        <w:t>European cities</w:t>
      </w:r>
      <w:r w:rsidR="003F67FE">
        <w:rPr>
          <w:rFonts w:ascii="Times New Roman" w:hAnsi="Times New Roman" w:cs="Times New Roman"/>
        </w:rPr>
        <w:t xml:space="preserve"> </w:t>
      </w:r>
      <w:r w:rsidR="003F67F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nKjXySeq","properties":{"formattedCitation":"(Avila-Palencia {\\i{}et al.} 2018)","plainCitation":"(Avila-Palencia et al. 2018)","noteIndex":0},"citationItems":[{"id":147,"uris":["http://zotero.org/users/9492510/items/D8QXVMDC"],"itemData":{"id":147,"type":"article-journal","abstract":"BACKGROUND: Transport mode choice has been associated with different health risks and benefits depending on which transport mode is used. We aimed to evaluate the association between different transport modes use and several health and social contact measures.\nMETHODS: We based our analyses on the Physical Activity through Sustainable Transport Approaches (PASTA) longitudinal study, conducted over a period of two years in seven European cities. 8802 participants finished the baseline questionnaire, and 3567 answered the final questionnaire. Participants were 18 years of age or older (16 years of age or older in Zurich) and lived, worked and/or studied in one of the case-study cities. Associations between transport mode use and health/social contact measures were estimated using mixed-effects logistic regression models, linear regression models, and logistic regression models according to the data available. All the associations were assessed with single and multiple transport mode models. All models were adjusted for potential confounders.\nRESULTS: In multiple transport mode models, bicycle use was associated with good self-perceived health [OR (CI 95%) = 1.07 (1.05, 1.08)], all the mental health measures [perceived stress: coef (CI 95%) = -0.016 (-0.028, -0.004); mental health: coef (CI 95%) = 0.11 (0.05, 0.18); vitality: coef (CI 95%) = 0.14 (0.07, 0.22)], and with fewer feelings of loneliness [coef (CI 95%) = -0.03 (-0.05, -0.01)]. Walking was associated with good self-perceived health [OR (CI 95%) = 1.02 (1.00, 1.03)], higher vitality [coef (CI 95%) = 0.14 (0.05, 0.23)], and more frequent contact with friends/family [OR (CI 95%) = 1.03 (1.00, 1.05)]. Car use was associated with fewer feelings of loneliness [coef (CI 95%) = -0.04 (-0.06, -0.02)]. The results for e-bike and public transport use were non-significant, and the results for motorbike use were inconclusive.\nCONCLUSIONS: Similarity of findings across cities suggested that active transport, especially bicycle use, should be encouraged to improve population health and social outcomes.","container-title":"Environment International","DOI":"10.1016/j.envint.2018.08.002","ISSN":"1873-6750","journalAbbreviation":"Environ Int","language":"eng","note":"PMID: 30098553","page":"199-206","source":"PubMed","title":"The effects of transport mode use on self-perceived health, mental health, and social contact measures: A cross-sectional and longitudinal study","title-short":"The effects of transport mode use on self-perceived health, mental health, and social contact measures","volume":"120","author":[{"family":"Avila-Palencia","given":"Ione"},{"family":"Int Panis","given":"Luc"},{"family":"Dons","given":"Evi"},{"family":"Gaupp-Berghausen","given":"Mailin"},{"family":"Raser","given":"Elisabeth"},{"family":"Götschi","given":"Thomas"},{"family":"Gerike","given":"Regine"},{"family":"Brand","given":"Christian"},{"family":"Nazelle","given":"Audrey","non-dropping-particle":"de"},{"family":"Orjuela","given":"Juan Pablo"},{"family":"Anaya-Boig","given":"Esther"},{"family":"Stigell","given":"Erik"},{"family":"Kahlmeier","given":"Sonja"},{"family":"Iacorossi","given":"Francesco"},{"family":"Nieuwenhuijsen","given":"Mark J."}],"issued":{"date-parts":[["2018",11]]}}}],"schema":"https://github.com/citation-style-language/schema/raw/master/csl-citation.json"} </w:instrText>
      </w:r>
      <w:r w:rsidR="003F67FE">
        <w:rPr>
          <w:rFonts w:ascii="Times New Roman" w:hAnsi="Times New Roman" w:cs="Times New Roman"/>
        </w:rPr>
        <w:fldChar w:fldCharType="separate"/>
      </w:r>
      <w:r w:rsidR="00134EC9" w:rsidRPr="00134EC9">
        <w:rPr>
          <w:rFonts w:ascii="Times New Roman" w:hAnsi="Times New Roman" w:cs="Times New Roman"/>
          <w:szCs w:val="24"/>
        </w:rPr>
        <w:t xml:space="preserve">(Avila-Palencia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8)</w:t>
      </w:r>
      <w:r w:rsidR="003F67FE">
        <w:rPr>
          <w:rFonts w:ascii="Times New Roman" w:hAnsi="Times New Roman" w:cs="Times New Roman"/>
        </w:rPr>
        <w:fldChar w:fldCharType="end"/>
      </w:r>
      <w:r w:rsidRPr="0991B196">
        <w:rPr>
          <w:rFonts w:ascii="Times New Roman" w:hAnsi="Times New Roman" w:cs="Times New Roman"/>
        </w:rPr>
        <w:t xml:space="preserve">. </w:t>
      </w:r>
      <w:r w:rsidR="3A7AA0DE" w:rsidRPr="0991B196">
        <w:rPr>
          <w:rFonts w:ascii="Times New Roman" w:hAnsi="Times New Roman" w:cs="Times New Roman"/>
        </w:rPr>
        <w:t>The authors evaluated the impact of single and multiple transport mode</w:t>
      </w:r>
      <w:r w:rsidR="00514A7D">
        <w:rPr>
          <w:rFonts w:ascii="Times New Roman" w:hAnsi="Times New Roman" w:cs="Times New Roman"/>
        </w:rPr>
        <w:t>s</w:t>
      </w:r>
      <w:r w:rsidR="3A7AA0DE" w:rsidRPr="0991B196">
        <w:rPr>
          <w:rFonts w:ascii="Times New Roman" w:hAnsi="Times New Roman" w:cs="Times New Roman"/>
        </w:rPr>
        <w:t xml:space="preserve"> on the outcomes. </w:t>
      </w:r>
      <w:r w:rsidRPr="0991B196">
        <w:rPr>
          <w:rFonts w:ascii="Times New Roman" w:hAnsi="Times New Roman" w:cs="Times New Roman"/>
        </w:rPr>
        <w:t xml:space="preserve">Perceived stress, vitality and mental health were components of overall mental health outcomes. The </w:t>
      </w:r>
      <w:r w:rsidR="003B41E7" w:rsidRPr="0991B196">
        <w:rPr>
          <w:rFonts w:ascii="Times New Roman" w:hAnsi="Times New Roman" w:cs="Times New Roman"/>
        </w:rPr>
        <w:t xml:space="preserve">Mental Health Inventory </w:t>
      </w:r>
      <w:r w:rsidRPr="0991B196">
        <w:rPr>
          <w:rFonts w:ascii="Times New Roman" w:hAnsi="Times New Roman" w:cs="Times New Roman"/>
        </w:rPr>
        <w:t>(</w:t>
      </w:r>
      <w:bookmarkStart w:id="4" w:name="_Hlk127864579"/>
      <w:r w:rsidR="003B41E7" w:rsidRPr="0991B196">
        <w:rPr>
          <w:rFonts w:ascii="Times New Roman" w:hAnsi="Times New Roman" w:cs="Times New Roman"/>
        </w:rPr>
        <w:t xml:space="preserve">MHI; </w:t>
      </w:r>
      <w:r w:rsidRPr="0991B196">
        <w:rPr>
          <w:rFonts w:ascii="Times New Roman" w:hAnsi="Times New Roman" w:cs="Times New Roman"/>
        </w:rPr>
        <w:t>the 5-item mental health scale of SF-36</w:t>
      </w:r>
      <w:bookmarkEnd w:id="4"/>
      <w:r w:rsidRPr="0991B196">
        <w:rPr>
          <w:rFonts w:ascii="Times New Roman" w:hAnsi="Times New Roman" w:cs="Times New Roman"/>
        </w:rPr>
        <w:t xml:space="preserve">; </w:t>
      </w:r>
      <w:r w:rsidR="003F67F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eycyrAnj","properties":{"formattedCitation":"(Ware {\\i{}et al.} 1993)","plainCitation":"(Ware et al. 1993)","noteIndex":0},"citationItems":[{"id":484,"uris":["http://zotero.org/users/9492510/items/8ZUJKPTN"],"itemData":{"id":484,"type":"book","title":"SF-36 health survey. Manual and Interpretation guide, 2.","author":[{"family":"Ware","given":"J. E."},{"family":"Snow","given":"K. K."},{"family":"Kosinski","given":"M."},{"family":"Gandek","given":"B."}],"issued":{"date-parts":[["1993"]]}}}],"schema":"https://github.com/citation-style-language/schema/raw/master/csl-citation.json"} </w:instrText>
      </w:r>
      <w:r w:rsidR="003F67FE">
        <w:rPr>
          <w:rFonts w:ascii="Times New Roman" w:hAnsi="Times New Roman" w:cs="Times New Roman"/>
        </w:rPr>
        <w:fldChar w:fldCharType="separate"/>
      </w:r>
      <w:r w:rsidR="00134EC9" w:rsidRPr="00134EC9">
        <w:rPr>
          <w:rFonts w:ascii="Times New Roman" w:hAnsi="Times New Roman" w:cs="Times New Roman"/>
          <w:szCs w:val="24"/>
        </w:rPr>
        <w:t xml:space="preserve">(Ware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1993)</w:t>
      </w:r>
      <w:r w:rsidR="003F67FE">
        <w:rPr>
          <w:rFonts w:ascii="Times New Roman" w:hAnsi="Times New Roman" w:cs="Times New Roman"/>
        </w:rPr>
        <w:fldChar w:fldCharType="end"/>
      </w:r>
      <w:r w:rsidRPr="0991B196">
        <w:rPr>
          <w:rFonts w:ascii="Times New Roman" w:hAnsi="Times New Roman" w:cs="Times New Roman"/>
        </w:rPr>
        <w:t xml:space="preserve"> scores reported that </w:t>
      </w:r>
      <w:r w:rsidR="0E854CB7" w:rsidRPr="0991B196">
        <w:rPr>
          <w:rFonts w:ascii="Times New Roman" w:hAnsi="Times New Roman" w:cs="Times New Roman"/>
        </w:rPr>
        <w:t xml:space="preserve">cycling was associated with higher mental health </w:t>
      </w:r>
      <w:r w:rsidR="00514A7D">
        <w:rPr>
          <w:rFonts w:ascii="Times New Roman" w:hAnsi="Times New Roman" w:cs="Times New Roman"/>
        </w:rPr>
        <w:t>than other transport modes</w:t>
      </w:r>
      <w:r w:rsidR="0E854CB7" w:rsidRPr="0991B196">
        <w:rPr>
          <w:rFonts w:ascii="Times New Roman" w:hAnsi="Times New Roman" w:cs="Times New Roman"/>
        </w:rPr>
        <w:t xml:space="preserve"> in unimodal and multimodal trips.</w:t>
      </w:r>
    </w:p>
    <w:p w14:paraId="38CF8BD3" w14:textId="36D2F770" w:rsidR="009F5AA4" w:rsidRDefault="009F5AA4" w:rsidP="009F5AA4">
      <w:pPr>
        <w:jc w:val="both"/>
        <w:rPr>
          <w:rFonts w:ascii="Times New Roman" w:hAnsi="Times New Roman" w:cs="Times New Roman"/>
        </w:rPr>
      </w:pPr>
      <w:r w:rsidRPr="0991B196">
        <w:rPr>
          <w:rFonts w:ascii="Times New Roman" w:hAnsi="Times New Roman" w:cs="Times New Roman"/>
        </w:rPr>
        <w:t>In 2020, Kroesen and De Vos</w:t>
      </w:r>
      <w:r w:rsidR="003F67FE">
        <w:rPr>
          <w:rFonts w:ascii="Times New Roman" w:hAnsi="Times New Roman" w:cs="Times New Roman"/>
        </w:rPr>
        <w:t xml:space="preserve"> </w:t>
      </w:r>
      <w:r w:rsidR="003A3632">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HlH0Uega","properties":{"formattedCitation":"(Kroesen and De Vos 2020)","plainCitation":"(Kroesen and De Vos 2020)","noteIndex":0},"citationItems":[{"id":164,"uris":["http://zotero.org/users/9492510/items/22NEDVVY"],"itemData":{"id":164,"type":"article-journal","abstract":"Introduction: Active travel (walking and cycling) is increasingly being recognised as a potentially effective means of increasing physical activity levels and thereby contribute to physical and mental health. To date, however, much of the empirical evidence related to the health benefits of active travel is based on cross-sectional data. As such, the direction of causation remains uncertain, i.e. does active travel lead to improved health or vice-versa, are healthier individuals more inclined to participate in active travel? This study aims to systematically assess the bidirectional relationships between active travel, on the one hand, and two relevant health outcomes on the other, namely body-mass index (BMI) and mental health. Method: To this end, random-intercept cross-lagged panel models are estimated using data from 10 waves (years) of the Longitudinal Internet Studies for the Social sciences panel, a panel that is representative for the Dutch population. Active travel was assessed using a measure of walking frequency and mental health was measured using the 5-item mental health inventory (MHI-5). Results: The results indicate that active travel does not affect later BMI levels, but, vice versa, BMI does negatively influence later levels of active travel, a pattern that is in line with earlier research related to general physical activity and BMI. Regarding mental health, the pattern is exactly opposite. In this case, the effect of active travel on mental health is significant, while the reverse effect is not (at the 5% level of statistical significance). Conclusion: Overall, the results underline the notion that cross-sectional estimates of the effects between active travel and health outcomes should be interpreted with care, as they can be the result of effects in either direction. In addition, the results suggest that the uptake of active travel may be increased by decreasing BMI levels in the population, e.g. via dietary programs. © 2020 The Author(s)","archive":"Scopus","container-title":"Journal of Transport and Health","DOI":"10.1016/j.jth.2020.100844","source":"Scopus","title":"Does active travel make people healthier, or are healthy people more inclined to travel actively?","volume":"16","author":[{"family":"Kroesen","given":"M."},{"family":"De Vos","given":"J."}],"issued":{"date-parts":[["2020"]]}}}],"schema":"https://github.com/citation-style-language/schema/raw/master/csl-citation.json"} </w:instrText>
      </w:r>
      <w:r w:rsidR="003A3632">
        <w:rPr>
          <w:rFonts w:ascii="Times New Roman" w:hAnsi="Times New Roman" w:cs="Times New Roman"/>
        </w:rPr>
        <w:fldChar w:fldCharType="separate"/>
      </w:r>
      <w:r w:rsidR="00134EC9" w:rsidRPr="00134EC9">
        <w:rPr>
          <w:rFonts w:ascii="Times New Roman" w:hAnsi="Times New Roman" w:cs="Times New Roman"/>
        </w:rPr>
        <w:t>(Kroesen and De Vos 2020)</w:t>
      </w:r>
      <w:r w:rsidR="003A3632">
        <w:rPr>
          <w:rFonts w:ascii="Times New Roman" w:hAnsi="Times New Roman" w:cs="Times New Roman"/>
        </w:rPr>
        <w:fldChar w:fldCharType="end"/>
      </w:r>
      <w:r w:rsidRPr="0991B196">
        <w:rPr>
          <w:rFonts w:ascii="Times New Roman" w:hAnsi="Times New Roman" w:cs="Times New Roman"/>
        </w:rPr>
        <w:t xml:space="preserve"> examined the “health commuter effect” mentioned above</w:t>
      </w:r>
      <w:r w:rsidR="056880B6" w:rsidRPr="0991B196">
        <w:rPr>
          <w:rFonts w:ascii="Times New Roman" w:hAnsi="Times New Roman" w:cs="Times New Roman"/>
        </w:rPr>
        <w:t xml:space="preserve"> (Hansson et al., 2011)</w:t>
      </w:r>
      <w:r w:rsidRPr="0991B196">
        <w:rPr>
          <w:rFonts w:ascii="Times New Roman" w:hAnsi="Times New Roman" w:cs="Times New Roman"/>
        </w:rPr>
        <w:t>. The authors used data from 10 waves (</w:t>
      </w:r>
      <w:r w:rsidR="0DB3D43E" w:rsidRPr="0991B196">
        <w:rPr>
          <w:rFonts w:ascii="Times New Roman" w:hAnsi="Times New Roman" w:cs="Times New Roman"/>
        </w:rPr>
        <w:t>2007-2017</w:t>
      </w:r>
      <w:r w:rsidRPr="0991B196">
        <w:rPr>
          <w:rFonts w:ascii="Times New Roman" w:hAnsi="Times New Roman" w:cs="Times New Roman"/>
        </w:rPr>
        <w:t xml:space="preserve">) of the Longitudinal Internet studies for the Social Sciences (LISS; www.lissdata.nl) panel, representing the Dutch population. They measured the effect of active travel on mental health and vice versa. </w:t>
      </w:r>
      <w:r w:rsidR="00367AB4" w:rsidRPr="0991B196">
        <w:rPr>
          <w:rFonts w:ascii="Times New Roman" w:hAnsi="Times New Roman" w:cs="Times New Roman"/>
        </w:rPr>
        <w:t>First, a</w:t>
      </w:r>
      <w:r w:rsidR="00206860" w:rsidRPr="0991B196">
        <w:rPr>
          <w:rFonts w:ascii="Times New Roman" w:hAnsi="Times New Roman" w:cs="Times New Roman"/>
        </w:rPr>
        <w:t xml:space="preserve">ctive travelling was assessed with one question </w:t>
      </w:r>
      <w:r w:rsidR="00367AB4" w:rsidRPr="0991B196">
        <w:rPr>
          <w:rFonts w:ascii="Times New Roman" w:hAnsi="Times New Roman" w:cs="Times New Roman"/>
        </w:rPr>
        <w:t>“</w:t>
      </w:r>
      <w:r w:rsidR="00206860" w:rsidRPr="0991B196">
        <w:rPr>
          <w:rFonts w:ascii="Times New Roman" w:hAnsi="Times New Roman" w:cs="Times New Roman"/>
        </w:rPr>
        <w:t>If you look back on the past 7 days</w:t>
      </w:r>
      <w:r w:rsidR="00367AB4" w:rsidRPr="0991B196">
        <w:rPr>
          <w:rFonts w:ascii="Times New Roman" w:hAnsi="Times New Roman" w:cs="Times New Roman"/>
        </w:rPr>
        <w:t>,</w:t>
      </w:r>
      <w:r w:rsidR="00206860" w:rsidRPr="0991B196">
        <w:rPr>
          <w:rFonts w:ascii="Times New Roman" w:hAnsi="Times New Roman" w:cs="Times New Roman"/>
        </w:rPr>
        <w:t xml:space="preserve"> how many of those days did you spend at least 10</w:t>
      </w:r>
      <w:r w:rsidR="00367AB4" w:rsidRPr="0991B196">
        <w:rPr>
          <w:rFonts w:ascii="Times New Roman" w:hAnsi="Times New Roman" w:cs="Times New Roman"/>
        </w:rPr>
        <w:t>’</w:t>
      </w:r>
      <w:r w:rsidR="00206860" w:rsidRPr="0991B196">
        <w:rPr>
          <w:rFonts w:ascii="Times New Roman" w:hAnsi="Times New Roman" w:cs="Times New Roman"/>
        </w:rPr>
        <w:t xml:space="preserve"> walking?</w:t>
      </w:r>
      <w:r w:rsidR="00367AB4" w:rsidRPr="0991B196">
        <w:rPr>
          <w:rFonts w:ascii="Times New Roman" w:hAnsi="Times New Roman" w:cs="Times New Roman"/>
        </w:rPr>
        <w:t>”</w:t>
      </w:r>
      <w:r w:rsidR="00206860" w:rsidRPr="0991B196">
        <w:rPr>
          <w:rFonts w:ascii="Times New Roman" w:hAnsi="Times New Roman" w:cs="Times New Roman"/>
        </w:rPr>
        <w:t xml:space="preserve">. </w:t>
      </w:r>
      <w:r w:rsidRPr="0991B196">
        <w:rPr>
          <w:rFonts w:ascii="Times New Roman" w:hAnsi="Times New Roman" w:cs="Times New Roman"/>
        </w:rPr>
        <w:t xml:space="preserve">In addition, mental health was measured with the Mental Health Inventory-5 (MHI-5; </w:t>
      </w:r>
      <w:r w:rsidR="003A3632">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sDxAQo9V","properties":{"formattedCitation":"(Berwick et al., 1991)","plainCitation":"(Berwick et al., 1991)","dontUpdate":true,"noteIndex":0},"citationItems":[{"id":505,"uris":["http://zotero.org/users/9492510/items/PRAI7B6Y"],"itemData":{"id":505,"type":"article-journal","issue":"2","page":"169-176","title":"Performance of a Five-Item Mental Health Screening Test","volume":"29","author":[{"family":"Berwick","given":"Donald M"},{"family":"Murphy","given":"Jane M"},{"family":"Goldman","given":"Paula A"},{"family":"Ware","given":"John E"},{"family":"Barsky","given":"Arthur J"},{"family":"Weinstein","given":"Milton C"}],"issued":{"date-parts":[["1991"]]}}}],"schema":"https://github.com/citation-style-language/schema/raw/master/csl-citation.json"} </w:instrText>
      </w:r>
      <w:r w:rsidR="003A3632">
        <w:rPr>
          <w:rFonts w:ascii="Times New Roman" w:hAnsi="Times New Roman" w:cs="Times New Roman"/>
        </w:rPr>
        <w:fldChar w:fldCharType="separate"/>
      </w:r>
      <w:r w:rsidR="003A3632" w:rsidRPr="003A3632">
        <w:rPr>
          <w:rFonts w:ascii="Times New Roman" w:hAnsi="Times New Roman" w:cs="Times New Roman"/>
        </w:rPr>
        <w:t>Berwick et al., 1991)</w:t>
      </w:r>
      <w:r w:rsidR="003A3632">
        <w:rPr>
          <w:rFonts w:ascii="Times New Roman" w:hAnsi="Times New Roman" w:cs="Times New Roman"/>
        </w:rPr>
        <w:fldChar w:fldCharType="end"/>
      </w:r>
      <w:r w:rsidRPr="0991B196">
        <w:rPr>
          <w:rFonts w:ascii="Times New Roman" w:hAnsi="Times New Roman" w:cs="Times New Roman"/>
        </w:rPr>
        <w:t>. The analysis discovered that active travel significantly impacts mental health, while the opposite direction was not statistically significant. However, this study only asked about active travelling as walking without specifying between leisure and utilitarian purposes.</w:t>
      </w:r>
    </w:p>
    <w:p w14:paraId="0D33EDC1" w14:textId="77777777" w:rsidR="009F5AA4" w:rsidRDefault="009F5AA4" w:rsidP="009F5AA4">
      <w:pPr>
        <w:jc w:val="both"/>
        <w:rPr>
          <w:rFonts w:ascii="Times New Roman" w:hAnsi="Times New Roman" w:cs="Times New Roman"/>
        </w:rPr>
      </w:pPr>
      <w:r w:rsidRPr="006461D1">
        <w:rPr>
          <w:rFonts w:ascii="Times New Roman" w:hAnsi="Times New Roman" w:cs="Times New Roman"/>
          <w:u w:val="single"/>
        </w:rPr>
        <w:t>QUASI</w:t>
      </w:r>
      <w:r>
        <w:rPr>
          <w:rFonts w:ascii="Times New Roman" w:hAnsi="Times New Roman" w:cs="Times New Roman"/>
          <w:u w:val="single"/>
        </w:rPr>
        <w:t>-</w:t>
      </w:r>
      <w:r w:rsidRPr="006461D1">
        <w:rPr>
          <w:rFonts w:ascii="Times New Roman" w:hAnsi="Times New Roman" w:cs="Times New Roman"/>
          <w:u w:val="single"/>
        </w:rPr>
        <w:t>EXPERIMENTAL</w:t>
      </w:r>
      <w:r w:rsidRPr="006461D1">
        <w:rPr>
          <w:rFonts w:ascii="Times New Roman" w:hAnsi="Times New Roman" w:cs="Times New Roman"/>
        </w:rPr>
        <w:t>:</w:t>
      </w:r>
    </w:p>
    <w:p w14:paraId="1C34BF43" w14:textId="2A3C418A" w:rsidR="009F5AA4" w:rsidRPr="00F10D11" w:rsidRDefault="009F5AA4" w:rsidP="0991B196">
      <w:pPr>
        <w:jc w:val="both"/>
        <w:rPr>
          <w:rFonts w:ascii="Times New Roman" w:hAnsi="Times New Roman" w:cs="Times New Roman"/>
        </w:rPr>
      </w:pPr>
      <w:r w:rsidRPr="0991B196">
        <w:rPr>
          <w:rFonts w:ascii="Times New Roman" w:hAnsi="Times New Roman" w:cs="Times New Roman"/>
        </w:rPr>
        <w:t xml:space="preserve">In 2017, Page and Nilsson </w:t>
      </w:r>
      <w:r w:rsidR="003A3632">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LoLhKG8E","properties":{"formattedCitation":"(Page and Nilsson 2017)","plainCitation":"(Page and Nilsson 2017)","noteIndex":0},"citationItems":[{"id":529,"uris":["http://zotero.org/users/9492510/items/DB38ICHB"],"itemData":{"id":529,"type":"article-journal","abstract":"Objective: This paper describes a behavior change intervention that encourages active commuting using electrically assisted bikes (e-bikes) for health promotion in the workplace. This paper presents the preliminary findings of the intervention's impact on improving employee well-being and organizational behavior, as an indicator of potential business success. Method: Employees of a UK-based organization participated in a workplace travel behavior change intervention and used e-bikes as an active commuting mode; this was a change to their usual passive commuting behavior. The purpose of the intervention was to develop employee well-being and organizational behavior for improved business success. We explored the personal benefits and organizational co-benefits of active commuting and compared these to a travel-as-usual group of employees who did not change their behavior and continued taking non-active commutes. Results: Employees who changed their behavior to active commuting reported more positive affect, better physical health and more productive organizational behavior outcomes compared with passive commuters. In addition, there was an interactive effect of commuting mode and commuting distance: a more frequent active commute was positively associated with more productive organizational behavior and stronger overall positive employee well-being whereas a longer passive commute was associated with poorer well-being, although there was no impact on organizational behavior. Conclusion: This research provides emerging evidence of the value of an innovative workplace health promotion initiative focused on active commuting in protecting and improving employee well-being and organizational behavior for stronger business performance. It considers the significant opportunities for organizations pursuing improved workforce well-being, both in terms of employee health, and for improved organizational behavior and business success.","container-title":"Frontiers in Psychology","DOI":"10.3389/fpsyg.2016.01994","ISSN":"16641078","issue":"JAN","note":"PMID: 28119640\npublisher: Frontiers Media S.A.","title":"Active commuting: Workplace health promotion for improved employee well-being and organizational behavior","volume":"7","author":[{"family":"Page","given":"Nadine C."},{"family":"Nilsson","given":"Viktor O."}],"issued":{"date-parts":[["2017",1,10]]}}}],"schema":"https://github.com/citation-style-language/schema/raw/master/csl-citation.json"} </w:instrText>
      </w:r>
      <w:r w:rsidR="003A3632">
        <w:rPr>
          <w:rFonts w:ascii="Times New Roman" w:hAnsi="Times New Roman" w:cs="Times New Roman"/>
        </w:rPr>
        <w:fldChar w:fldCharType="separate"/>
      </w:r>
      <w:r w:rsidR="00134EC9" w:rsidRPr="00134EC9">
        <w:rPr>
          <w:rFonts w:ascii="Times New Roman" w:hAnsi="Times New Roman" w:cs="Times New Roman"/>
        </w:rPr>
        <w:t>(Page and Nilsson 2017)</w:t>
      </w:r>
      <w:r w:rsidR="003A3632">
        <w:rPr>
          <w:rFonts w:ascii="Times New Roman" w:hAnsi="Times New Roman" w:cs="Times New Roman"/>
        </w:rPr>
        <w:fldChar w:fldCharType="end"/>
      </w:r>
      <w:r w:rsidR="003A3632">
        <w:rPr>
          <w:rFonts w:ascii="Times New Roman" w:hAnsi="Times New Roman" w:cs="Times New Roman"/>
        </w:rPr>
        <w:t xml:space="preserve"> </w:t>
      </w:r>
      <w:r w:rsidRPr="0991B196">
        <w:rPr>
          <w:rFonts w:ascii="Times New Roman" w:hAnsi="Times New Roman" w:cs="Times New Roman"/>
        </w:rPr>
        <w:t xml:space="preserve">conducted a quasi-experimental study implementing a behaviour-changing intervention in a UK-based workplace. Participants were invited to change their commute behaviour to work using electrically assisted bikes (e-bikes). It was a quasi-experimental design since the authors allowed participants to borrow and use an e-bike for up to 5 months, as and when they pleased. Both qualitative and quantitative data were collected. </w:t>
      </w:r>
      <w:r w:rsidR="3369A65B" w:rsidRPr="0991B196">
        <w:rPr>
          <w:rFonts w:ascii="Times New Roman" w:hAnsi="Times New Roman" w:cs="Times New Roman"/>
        </w:rPr>
        <w:t>Specifically, a</w:t>
      </w:r>
      <w:r w:rsidR="00206860" w:rsidRPr="0991B196">
        <w:rPr>
          <w:rFonts w:ascii="Times New Roman" w:hAnsi="Times New Roman" w:cs="Times New Roman"/>
        </w:rPr>
        <w:t xml:space="preserve"> weekly diary was used to record the commute to the workplace, noting </w:t>
      </w:r>
      <w:r w:rsidR="00367AB4" w:rsidRPr="0991B196">
        <w:rPr>
          <w:rFonts w:ascii="Times New Roman" w:hAnsi="Times New Roman" w:cs="Times New Roman"/>
        </w:rPr>
        <w:t xml:space="preserve">the </w:t>
      </w:r>
      <w:r w:rsidR="00206860" w:rsidRPr="0991B196">
        <w:rPr>
          <w:rFonts w:ascii="Times New Roman" w:hAnsi="Times New Roman" w:cs="Times New Roman"/>
        </w:rPr>
        <w:t xml:space="preserve">frequency and duration of the active trips. </w:t>
      </w:r>
      <w:r w:rsidR="00F3EE9D" w:rsidRPr="0991B196">
        <w:rPr>
          <w:rFonts w:ascii="Times New Roman" w:hAnsi="Times New Roman" w:cs="Times New Roman"/>
        </w:rPr>
        <w:t>Also,</w:t>
      </w:r>
      <w:r w:rsidRPr="0991B196">
        <w:rPr>
          <w:rFonts w:ascii="Times New Roman" w:hAnsi="Times New Roman" w:cs="Times New Roman"/>
        </w:rPr>
        <w:t xml:space="preserve"> the study used the </w:t>
      </w:r>
      <w:r w:rsidR="003B41E7" w:rsidRPr="0991B196">
        <w:rPr>
          <w:rFonts w:ascii="Times New Roman" w:hAnsi="Times New Roman" w:cs="Times New Roman"/>
        </w:rPr>
        <w:t>General Health Questionnaire</w:t>
      </w:r>
      <w:r w:rsidRPr="0991B196">
        <w:rPr>
          <w:rFonts w:ascii="Times New Roman" w:hAnsi="Times New Roman" w:cs="Times New Roman"/>
        </w:rPr>
        <w:t>-12 (</w:t>
      </w:r>
      <w:r w:rsidR="003B41E7" w:rsidRPr="0991B196">
        <w:rPr>
          <w:rFonts w:ascii="Times New Roman" w:hAnsi="Times New Roman" w:cs="Times New Roman"/>
        </w:rPr>
        <w:t xml:space="preserve">GHQ; </w:t>
      </w:r>
      <w:r w:rsidRPr="0991B196">
        <w:rPr>
          <w:rFonts w:ascii="Times New Roman" w:hAnsi="Times New Roman" w:cs="Times New Roman"/>
        </w:rPr>
        <w:t xml:space="preserve">Goldberg et al., 1997) as “an indicator of physical health” (even if it is a mental health/illness instrument). </w:t>
      </w:r>
      <w:r w:rsidR="338E1CBD" w:rsidRPr="0991B196">
        <w:rPr>
          <w:rFonts w:ascii="Times New Roman" w:hAnsi="Times New Roman" w:cs="Times New Roman"/>
        </w:rPr>
        <w:t>At the end of the intervention, t</w:t>
      </w:r>
      <w:r w:rsidRPr="0991B196">
        <w:rPr>
          <w:rFonts w:ascii="Times New Roman" w:hAnsi="Times New Roman" w:cs="Times New Roman"/>
        </w:rPr>
        <w:t xml:space="preserve">he active transport group reported significantly higher GHQ-12 scores than the passive travel group. </w:t>
      </w:r>
    </w:p>
    <w:p w14:paraId="2E9A1F05" w14:textId="2587E551" w:rsidR="009F5AA4" w:rsidRPr="00206860" w:rsidRDefault="009F5AA4" w:rsidP="009F5AA4">
      <w:pPr>
        <w:jc w:val="both"/>
        <w:rPr>
          <w:rFonts w:ascii="Calibri" w:hAnsi="Calibri" w:cs="Calibri"/>
          <w:color w:val="000000"/>
        </w:rPr>
      </w:pPr>
      <w:r w:rsidRPr="0991B196">
        <w:rPr>
          <w:rFonts w:ascii="Times New Roman" w:hAnsi="Times New Roman" w:cs="Times New Roman"/>
        </w:rPr>
        <w:t xml:space="preserve">In 2021, Jacob and colleagues </w:t>
      </w:r>
      <w:r w:rsidR="003A3632">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nxSr6k6c","properties":{"formattedCitation":"(Jacob {\\i{}et al.} 2021)","plainCitation":"(Jacob et al. 2021)","noteIndex":0},"citationItems":[{"id":160,"uris":["http://zotero.org/users/9492510/items/HNNASNXJ"],"itemData":{"id":160,"type":"article-journal","abstract":"Governments around the world are encouraging people to switch away from sedentary modes of travel towards more active modes, including walking and cycling. The aim of these schemes is to improve population health and to reduce emissions. There is considerable evidence on the latter, but relatively little on the former. This paper investigates the impact of mode choice on physical and mental health. Using data from the UK Household Longitudinal Study, we exploit changes in mode of commute to identify health outcome responses. Individuals who change modes are matched with those whose mode remains constant. Overall we find that mode switches affect both physical and mental health. When switching from car to active travel we see an increase in physical health for women and in mental health for both genders. In contrast, both men and women who switch from active travel to car are shown to experience a significant reduction in their physical health and health satisfaction, and a decline in their mental health when they change from active to public transport. © 2020 The Authors. Health Economics published by John Wiley &amp; Sons Ltd.","archive":"Scopus","container-title":"Health Economics (United Kingdom)","DOI":"10.1002/hec.4184","issue":"2","page":"207-230","source":"Scopus","title":"Does commuting mode choice impact health?","volume":"30","author":[{"family":"Jacob","given":"N."},{"family":"Munford","given":"L."},{"family":"Rice","given":"N."},{"family":"Roberts","given":"J."}],"issued":{"date-parts":[["2021"]]}}}],"schema":"https://github.com/citation-style-language/schema/raw/master/csl-citation.json"} </w:instrText>
      </w:r>
      <w:r w:rsidR="003A3632">
        <w:rPr>
          <w:rFonts w:ascii="Times New Roman" w:hAnsi="Times New Roman" w:cs="Times New Roman"/>
        </w:rPr>
        <w:fldChar w:fldCharType="separate"/>
      </w:r>
      <w:r w:rsidR="00134EC9" w:rsidRPr="00134EC9">
        <w:rPr>
          <w:rFonts w:ascii="Times New Roman" w:hAnsi="Times New Roman" w:cs="Times New Roman"/>
          <w:szCs w:val="24"/>
        </w:rPr>
        <w:t xml:space="preserve">(Jacob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21)</w:t>
      </w:r>
      <w:r w:rsidR="003A3632">
        <w:rPr>
          <w:rFonts w:ascii="Times New Roman" w:hAnsi="Times New Roman" w:cs="Times New Roman"/>
        </w:rPr>
        <w:fldChar w:fldCharType="end"/>
      </w:r>
      <w:r w:rsidR="003A3632">
        <w:rPr>
          <w:rFonts w:ascii="Times New Roman" w:hAnsi="Times New Roman" w:cs="Times New Roman"/>
        </w:rPr>
        <w:t xml:space="preserve"> </w:t>
      </w:r>
      <w:r w:rsidRPr="0991B196">
        <w:rPr>
          <w:rFonts w:ascii="Times New Roman" w:hAnsi="Times New Roman" w:cs="Times New Roman"/>
        </w:rPr>
        <w:t xml:space="preserve">analysed data from seven Understanding Society - UK Household Longitudinal Study waves from 2009 to 2016. </w:t>
      </w:r>
      <w:r w:rsidR="00206860" w:rsidRPr="0991B196">
        <w:rPr>
          <w:rFonts w:ascii="Times New Roman" w:hAnsi="Times New Roman" w:cs="Times New Roman"/>
        </w:rPr>
        <w:t>Asking about the travel mode (‘</w:t>
      </w:r>
      <w:r w:rsidR="00206860" w:rsidRPr="0991B196">
        <w:rPr>
          <w:rFonts w:ascii="Times New Roman" w:hAnsi="Times New Roman" w:cs="Times New Roman"/>
          <w:color w:val="000000" w:themeColor="text1"/>
        </w:rPr>
        <w:t>How do you usually get to your place of work?’),</w:t>
      </w:r>
      <w:r w:rsidR="00206860" w:rsidRPr="0991B196">
        <w:rPr>
          <w:rFonts w:ascii="Calibri" w:hAnsi="Calibri" w:cs="Calibri"/>
          <w:color w:val="000000" w:themeColor="text1"/>
        </w:rPr>
        <w:t xml:space="preserve"> </w:t>
      </w:r>
      <w:r w:rsidR="00206860" w:rsidRPr="0991B196">
        <w:rPr>
          <w:rFonts w:ascii="Times New Roman" w:hAnsi="Times New Roman" w:cs="Times New Roman"/>
          <w:color w:val="000000" w:themeColor="text1"/>
        </w:rPr>
        <w:t>th</w:t>
      </w:r>
      <w:r w:rsidRPr="0991B196">
        <w:rPr>
          <w:rFonts w:ascii="Times New Roman" w:hAnsi="Times New Roman" w:cs="Times New Roman"/>
        </w:rPr>
        <w:t xml:space="preserve">e large sample was stratified into ‘treated’ for those who changed commute mode and ‘controls’ for those who did not. Specifically, SF-12 </w:t>
      </w:r>
      <w:r w:rsidR="003A3632">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1xNMmHvA","properties":{"formattedCitation":"(J. E. Ware et al., 1996)","plainCitation":"(J. E. Ware et al., 1996)","dontUpdate":true,"noteIndex":0},"citationItems":[{"id":503,"uris":["http://zotero.org/users/9492510/items/AI6JHTZI"],"itemData":{"id":503,"type":"article-journal","issue":"3","note":"ISBN: 202309:42:59","page":"220-233","title":"A 12-Item Short-Form Health Survey: Construction of Scales and Preliminary Tests of Reliability and Validity","volume":"34","author":[{"family":"Ware","given":"John E"},{"family":"Kosinski","given":"Mark"},{"family":"Keller","given":"Susan D"}],"issued":{"date-parts":[["1996"]]}}}],"schema":"https://github.com/citation-style-language/schema/raw/master/csl-citation.json"} </w:instrText>
      </w:r>
      <w:r w:rsidR="003A3632">
        <w:rPr>
          <w:rFonts w:ascii="Times New Roman" w:hAnsi="Times New Roman" w:cs="Times New Roman"/>
        </w:rPr>
        <w:fldChar w:fldCharType="separate"/>
      </w:r>
      <w:r w:rsidR="003A3632" w:rsidRPr="003A3632">
        <w:rPr>
          <w:rFonts w:ascii="Times New Roman" w:hAnsi="Times New Roman" w:cs="Times New Roman"/>
        </w:rPr>
        <w:t>(Ware et al., 1996)</w:t>
      </w:r>
      <w:r w:rsidR="003A3632">
        <w:rPr>
          <w:rFonts w:ascii="Times New Roman" w:hAnsi="Times New Roman" w:cs="Times New Roman"/>
        </w:rPr>
        <w:fldChar w:fldCharType="end"/>
      </w:r>
      <w:r w:rsidRPr="0991B196">
        <w:rPr>
          <w:rFonts w:ascii="Times New Roman" w:hAnsi="Times New Roman" w:cs="Times New Roman"/>
        </w:rPr>
        <w:t xml:space="preserve"> was the health measure summarising mental (</w:t>
      </w:r>
      <w:r w:rsidR="39F4B321" w:rsidRPr="0991B196">
        <w:rPr>
          <w:rFonts w:ascii="Times New Roman" w:hAnsi="Times New Roman" w:cs="Times New Roman"/>
        </w:rPr>
        <w:t xml:space="preserve">MCS - </w:t>
      </w:r>
      <w:r w:rsidRPr="0991B196">
        <w:rPr>
          <w:rFonts w:ascii="Times New Roman" w:hAnsi="Times New Roman" w:cs="Times New Roman"/>
        </w:rPr>
        <w:t>M</w:t>
      </w:r>
      <w:r w:rsidR="003B41E7" w:rsidRPr="0991B196">
        <w:rPr>
          <w:rFonts w:ascii="Times New Roman" w:hAnsi="Times New Roman" w:cs="Times New Roman"/>
        </w:rPr>
        <w:t xml:space="preserve">ental </w:t>
      </w:r>
      <w:r w:rsidRPr="0991B196">
        <w:rPr>
          <w:rFonts w:ascii="Times New Roman" w:hAnsi="Times New Roman" w:cs="Times New Roman"/>
        </w:rPr>
        <w:t>C</w:t>
      </w:r>
      <w:r w:rsidR="003B41E7" w:rsidRPr="0991B196">
        <w:rPr>
          <w:rFonts w:ascii="Times New Roman" w:hAnsi="Times New Roman" w:cs="Times New Roman"/>
        </w:rPr>
        <w:t xml:space="preserve">omponent </w:t>
      </w:r>
      <w:r w:rsidRPr="0991B196">
        <w:rPr>
          <w:rFonts w:ascii="Times New Roman" w:hAnsi="Times New Roman" w:cs="Times New Roman"/>
        </w:rPr>
        <w:t>S</w:t>
      </w:r>
      <w:r w:rsidR="003B41E7" w:rsidRPr="0991B196">
        <w:rPr>
          <w:rFonts w:ascii="Times New Roman" w:hAnsi="Times New Roman" w:cs="Times New Roman"/>
        </w:rPr>
        <w:t>core</w:t>
      </w:r>
      <w:r w:rsidRPr="0991B196">
        <w:rPr>
          <w:rFonts w:ascii="Times New Roman" w:hAnsi="Times New Roman" w:cs="Times New Roman"/>
        </w:rPr>
        <w:t xml:space="preserve">) and physical scores. The main results indicate a significant increase in physical and mental health for commuters who switch from car to active travel, especially women. Conversely, a decline in reported mental health is registered for those who changed from active to public transport. Notable impacts on health or satisfaction did not accompany car and public transport changes. </w:t>
      </w:r>
    </w:p>
    <w:p w14:paraId="09B82EA2" w14:textId="2AD8D395" w:rsidR="009F5AA4" w:rsidRDefault="00E42C04" w:rsidP="009F5AA4">
      <w:pPr>
        <w:ind w:firstLine="720"/>
        <w:jc w:val="both"/>
        <w:rPr>
          <w:rFonts w:ascii="Times New Roman" w:hAnsi="Times New Roman" w:cs="Times New Roman"/>
        </w:rPr>
      </w:pPr>
      <w:r>
        <w:rPr>
          <w:rFonts w:ascii="Times New Roman" w:hAnsi="Times New Roman" w:cs="Times New Roman"/>
        </w:rPr>
        <w:t xml:space="preserve"> </w:t>
      </w:r>
      <w:r w:rsidR="009F5AA4">
        <w:rPr>
          <w:rFonts w:ascii="Times New Roman" w:hAnsi="Times New Roman" w:cs="Times New Roman"/>
        </w:rPr>
        <w:t>2. Quality of Life</w:t>
      </w:r>
    </w:p>
    <w:p w14:paraId="79E1AC21" w14:textId="77777777" w:rsidR="009F5AA4" w:rsidRDefault="009F5AA4" w:rsidP="009F5AA4">
      <w:pPr>
        <w:jc w:val="both"/>
        <w:rPr>
          <w:rFonts w:ascii="Times New Roman" w:hAnsi="Times New Roman" w:cs="Times New Roman"/>
        </w:rPr>
      </w:pPr>
      <w:r>
        <w:rPr>
          <w:rFonts w:ascii="Times New Roman" w:hAnsi="Times New Roman" w:cs="Times New Roman"/>
          <w:u w:val="single"/>
        </w:rPr>
        <w:t>CROSS-SECTIONAL</w:t>
      </w:r>
      <w:r>
        <w:rPr>
          <w:rFonts w:ascii="Times New Roman" w:hAnsi="Times New Roman" w:cs="Times New Roman"/>
        </w:rPr>
        <w:t>:</w:t>
      </w:r>
    </w:p>
    <w:p w14:paraId="61955F6E" w14:textId="636A352E" w:rsidR="009F5AA4" w:rsidRPr="002C7EF5" w:rsidRDefault="009F5AA4" w:rsidP="009F5AA4">
      <w:pPr>
        <w:jc w:val="both"/>
        <w:rPr>
          <w:rFonts w:ascii="Times New Roman" w:hAnsi="Times New Roman" w:cs="Times New Roman"/>
        </w:rPr>
      </w:pPr>
      <w:r w:rsidRPr="0991B196">
        <w:rPr>
          <w:rFonts w:ascii="Times New Roman" w:hAnsi="Times New Roman" w:cs="Times New Roman"/>
        </w:rPr>
        <w:t xml:space="preserve">In 2009, Cerin and colleagues </w:t>
      </w:r>
      <w:r w:rsidR="003A3632">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NQrj4dUh","properties":{"formattedCitation":"(Cerin {\\i{}et al.} 2009)","plainCitation":"(Cerin et al. 2009)","noteIndex":0},"citationItems":[{"id":614,"uris":["http://zotero.org/users/9492510/items/VNT5AQSF"],"itemData":{"id":614,"type":"article-journal","abstract":"Objective: Physical activity (PA) has consistent associations with mental well-being, but studies have focused primarily on leisure-time activity, and there has been little attention to the roles of other activity domains (household, occupational and transport). We examined the dose-response relationships of PA dimensions (frequency, amount and volume) with mental well-being for all four PA domains. We also assessed the interaction effects of gender, age, body weight status, and PA domains. Method: In 2003-2004, two surveys collected data on PA, socio-demographics, height and weight, perceived neighborhood attributes, barriers to PA, and physical and mental well-being from 2194 Australian adults. Generalized linear models with restricted cubic splines identified the dose-response relationships of PA domains with mental well-being; the interactive effects of PA domains, age, gender and weight status; and the confounding effects of poor mental or physical health as barriers to PA. Results: Leisure-time PA was independently linearly related to mental well-being in most demographic groups. Stronger effects were observed for vigorous-intensity leisure-time PA. Poor health as a barrier to PA explained only a small portion of the relationships of PA with mental well-being. The magnitude and direction of the effects of household, occupational and transport PA depended on age, gender, weight status and/or participation in other PA domains. Conclusions: Individual physical capacities and characteristics, and level of discretionary choice are likely determinants of the effects of PA on mental well-being. Strategies aimed at increasing PA for mental health benefits need to take these diverse and sometimes counterintuitive effects into account. © 2009 Elsevier Ltd. All rights reserved.","container-title":"Mental Health and Physical Activity","DOI":"10.1016/j.mhpa.2009.09.004","ISSN":"17552966","issue":"2","page":"55-64","title":"Associations of multiple physical activity domains with mental well-being","volume":"2","author":[{"family":"Cerin","given":"Ester"},{"family":"Leslie","given":"Eva"},{"family":"Sugiyama","given":"Takemi"},{"family":"Owen","given":"Neville"}],"issued":{"date-parts":[["2009",12]]}}}],"schema":"https://github.com/citation-style-language/schema/raw/master/csl-citation.json"} </w:instrText>
      </w:r>
      <w:r w:rsidR="003A3632">
        <w:rPr>
          <w:rFonts w:ascii="Times New Roman" w:hAnsi="Times New Roman" w:cs="Times New Roman"/>
        </w:rPr>
        <w:fldChar w:fldCharType="separate"/>
      </w:r>
      <w:r w:rsidR="00134EC9" w:rsidRPr="00134EC9">
        <w:rPr>
          <w:rFonts w:ascii="Times New Roman" w:hAnsi="Times New Roman" w:cs="Times New Roman"/>
          <w:szCs w:val="24"/>
        </w:rPr>
        <w:t xml:space="preserve">(Ceri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9)</w:t>
      </w:r>
      <w:r w:rsidR="003A3632">
        <w:rPr>
          <w:rFonts w:ascii="Times New Roman" w:hAnsi="Times New Roman" w:cs="Times New Roman"/>
        </w:rPr>
        <w:fldChar w:fldCharType="end"/>
      </w:r>
      <w:r w:rsidR="003A3632">
        <w:rPr>
          <w:rFonts w:ascii="Times New Roman" w:hAnsi="Times New Roman" w:cs="Times New Roman"/>
        </w:rPr>
        <w:t xml:space="preserve"> </w:t>
      </w:r>
      <w:r w:rsidRPr="0991B196">
        <w:rPr>
          <w:rFonts w:ascii="Times New Roman" w:hAnsi="Times New Roman" w:cs="Times New Roman"/>
        </w:rPr>
        <w:t>measured the relationship between four physical activity domains (leisure, household, occupational, and transport)</w:t>
      </w:r>
      <w:r w:rsidR="742913DD" w:rsidRPr="0991B196">
        <w:rPr>
          <w:rFonts w:ascii="Times New Roman" w:hAnsi="Times New Roman" w:cs="Times New Roman"/>
        </w:rPr>
        <w:t xml:space="preserve"> using the IPAQ</w:t>
      </w:r>
      <w:r w:rsidR="00726AE9">
        <w:rPr>
          <w:rFonts w:ascii="Times New Roman" w:hAnsi="Times New Roman" w:cs="Times New Roman"/>
        </w:rPr>
        <w:t xml:space="preserve"> </w:t>
      </w:r>
      <w:r w:rsidR="00726AE9">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sy9GChti","properties":{"formattedCitation":"(Craig {\\i{}et al.} 2003)","plainCitation":"(Craig et al. 2003)","noteIndex":0},"citationItems":[{"id":616,"uris":["http://zotero.org/users/9492510/items/6JGEWX6I"],"itemData":{"id":616,"type":"article-journal","abstract":"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 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 Results: Overall, the IPAQ questionnaires produced repeatable data (Spearman's clustered around 0.8), with comparable data from short and long forms. Criterion validity had a median of about 0.30, which was comparable to most other self-report validation studies. The \"usual week\" and \"last 7 d\" reference periods performed similarly, and the reliability of telephone administration was similar to the self-administered mode. Conclusions: The IPAQ instruments have acceptable measurement properties, at least as good as other established self-reports. Considering the diverse samples in this study, IPAQ has reasonable measurement properties for monitoring population levels of physical activity among 18-to 65-yr-old adults in diverse settings. The short IPAQ form \"last 7 d recall\" is recommended for national monitoring and the long form for research requiring more detailed assessment.","container-title":"Med. Sci. Sports Exerc","DOI":"10.1249/01.MSS.0000078924.61453.FB","issue":"8","page":"1381-1395","title":"International Physical Activity Questionnaire: 12-Country Reliability and Validity","volume":"35","author":[{"family":"Craig","given":"Cora L"},{"family":"Marshall","given":"Alison L"},{"family":"Sjo¨stro¨m","given":"Michael"},{"family":"Sjo¨stro","given":"Sjo¨"},{"family":"Sjo¨stro¨m","given":"Sjo¨stro¨"},{"family":"Bauman","given":"Adrian E"},{"family":"Booth","given":"Michael L"},{"family":"Ainsworth","given":"Barbara E"},{"family":"Pratt","given":"Michael"},{"family":"Ekelund","given":"Ulf"},{"family":"Yngve","given":"Agneta"},{"family":"Sallis","given":"James F"},{"family":"Oja","given":"Pekka"},{"family":"Craig","given":"C L"},{"family":"Marshall","given":"A L"},{"family":"Sjo¨stro¨m","given":"M"},{"family":"Bauman","given":"A E"},{"family":"Booth","given":"M L"},{"family":"Ainsworth","given":"B E"},{"family":"Pratt","given":"M"},{"family":"Ekelund","given":"U"},{"family":"Yngve","given":"A"},{"family":"Sallis","given":"J F"},{"family":"Oja","given":"P"}],"issued":{"date-parts":[["2003"]]}}}],"schema":"https://github.com/citation-style-language/schema/raw/master/csl-citation.json"} </w:instrText>
      </w:r>
      <w:r w:rsidR="00726AE9">
        <w:rPr>
          <w:rFonts w:ascii="Times New Roman" w:hAnsi="Times New Roman" w:cs="Times New Roman"/>
        </w:rPr>
        <w:fldChar w:fldCharType="separate"/>
      </w:r>
      <w:r w:rsidR="00134EC9" w:rsidRPr="00134EC9">
        <w:rPr>
          <w:rFonts w:ascii="Times New Roman" w:hAnsi="Times New Roman" w:cs="Times New Roman"/>
          <w:szCs w:val="24"/>
        </w:rPr>
        <w:t xml:space="preserve">(Craig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3)</w:t>
      </w:r>
      <w:r w:rsidR="00726AE9">
        <w:rPr>
          <w:rFonts w:ascii="Times New Roman" w:hAnsi="Times New Roman" w:cs="Times New Roman"/>
        </w:rPr>
        <w:fldChar w:fldCharType="end"/>
      </w:r>
      <w:r w:rsidR="49F32012" w:rsidRPr="0991B196">
        <w:rPr>
          <w:rFonts w:ascii="Times New Roman" w:hAnsi="Times New Roman" w:cs="Times New Roman"/>
        </w:rPr>
        <w:t xml:space="preserve"> </w:t>
      </w:r>
      <w:r w:rsidRPr="0991B196">
        <w:rPr>
          <w:rFonts w:ascii="Times New Roman" w:hAnsi="Times New Roman" w:cs="Times New Roman"/>
        </w:rPr>
        <w:t>and mental well-being. Despite a different terminology, the outcome was measured using the SF-12 (Ware et al., 1996). Data came from the Physical Activity in Localities and Community Environments (PLACE) study, Adelaide, Australia. Transport physical activity was unrelated to mental well-being in all demographic groups. However, all physical activity domains showed significant group differences according to age and gender.</w:t>
      </w:r>
    </w:p>
    <w:p w14:paraId="3A7AD91A" w14:textId="1CCDD0CF" w:rsidR="009F5AA4" w:rsidRPr="002C7EF5" w:rsidRDefault="009F5AA4" w:rsidP="0991B196">
      <w:pPr>
        <w:jc w:val="both"/>
        <w:rPr>
          <w:rFonts w:ascii="Times New Roman" w:hAnsi="Times New Roman" w:cs="Times New Roman"/>
        </w:rPr>
      </w:pPr>
      <w:r w:rsidRPr="0991B196">
        <w:rPr>
          <w:rFonts w:ascii="Times New Roman" w:hAnsi="Times New Roman" w:cs="Times New Roman"/>
        </w:rPr>
        <w:t xml:space="preserve">In 2010, </w:t>
      </w:r>
      <w:bookmarkStart w:id="5" w:name="_Hlk127873992"/>
      <w:r w:rsidRPr="0991B196">
        <w:rPr>
          <w:rFonts w:ascii="Times New Roman" w:hAnsi="Times New Roman" w:cs="Times New Roman"/>
        </w:rPr>
        <w:t xml:space="preserve">Jurakić </w:t>
      </w:r>
      <w:bookmarkEnd w:id="5"/>
      <w:r w:rsidRPr="0991B196">
        <w:rPr>
          <w:rFonts w:ascii="Times New Roman" w:hAnsi="Times New Roman" w:cs="Times New Roman"/>
        </w:rPr>
        <w:t xml:space="preserve">and colleagues </w:t>
      </w:r>
      <w:r w:rsidR="00726AE9">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tDCfMMT8","properties":{"formattedCitation":"(Juraki\\uc0\\u263{} {\\i{}et al.} 2010)","plainCitation":"(Jurakić et al. 2010)","noteIndex":0},"citationItems":[{"id":60,"uris":["http://zotero.org/users/9492510/items/TJR9C7M8"],"itemData":{"id":60,"type":"article-journal","abstract":"Purpose: The purpose of this study was to determine the association between physical activity (PA) in different domains (job-related, domestic, transportation, and leisure-time) and health-related quality of life (HRQoL). Methods: We used the long version of IPAQ and SF-36 to assess PA and HRQoL, respectively, in a random sample of 1,076 Croatian inhabitants. Results: Multiple regression analyses showed a significant relationship between PA and Vitality, Mental Health, and mental summary component score in female participants and Physical Functioning, Bodily Pain, Social Functioning, Mental Health, and physical summary component score in male participants (multiple R range, 0.14-0.21). Leisure-time PA was positively related to HRQoL (β range, 0.11-0.18), whereas transportation (β range, −0.10 to −0.14) and domestic (β range, −0.10 to −0.12) PA was inversely related to HRQoL when adjusted for size of settlement, age, educational level, cigarette consumption, alcohol consumption, and body mass index. Conclusions: Our study added useful information to the body of evidence on the positive correlation between leisure-time PA and HRQoL. Since transportation and domestic PA were inversely related with several HRQoL scales, in future studies on the relationship between PA and HRQoL it is important to assess domain-specific PA and not only total PA.","container-title":"Quality of Life Research","DOI":"10.1007/s11136-010-9705-6","ISSN":"09629343","issue":"9","note":"publisher: Springer Nature","page":"1303-1309","source":"EBSCOhost","title":"Physical activity in different domains and health-related quality of life: a population-based study","title-short":"Physical activity in different domains and health-related quality of life","volume":"19","author":[{"family":"Jurakić","given":"Danijel"},{"family":"Pedišić","given":"Željko"},{"family":"Greblo","given":"Zrinka"}],"issued":{"date-parts":[["2010",11]]}}}],"schema":"https://github.com/citation-style-language/schema/raw/master/csl-citation.json"} </w:instrText>
      </w:r>
      <w:r w:rsidR="00726AE9">
        <w:rPr>
          <w:rFonts w:ascii="Times New Roman" w:hAnsi="Times New Roman" w:cs="Times New Roman"/>
        </w:rPr>
        <w:fldChar w:fldCharType="separate"/>
      </w:r>
      <w:r w:rsidR="00134EC9" w:rsidRPr="00134EC9">
        <w:rPr>
          <w:rFonts w:ascii="Times New Roman" w:hAnsi="Times New Roman" w:cs="Times New Roman"/>
          <w:szCs w:val="24"/>
        </w:rPr>
        <w:t xml:space="preserve">(Jurakić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0)</w:t>
      </w:r>
      <w:r w:rsidR="00726AE9">
        <w:rPr>
          <w:rFonts w:ascii="Times New Roman" w:hAnsi="Times New Roman" w:cs="Times New Roman"/>
        </w:rPr>
        <w:fldChar w:fldCharType="end"/>
      </w:r>
      <w:r w:rsidR="00726AE9">
        <w:rPr>
          <w:rFonts w:ascii="Times New Roman" w:hAnsi="Times New Roman" w:cs="Times New Roman"/>
        </w:rPr>
        <w:t xml:space="preserve"> </w:t>
      </w:r>
      <w:r w:rsidRPr="0991B196">
        <w:rPr>
          <w:rFonts w:ascii="Times New Roman" w:hAnsi="Times New Roman" w:cs="Times New Roman"/>
        </w:rPr>
        <w:t>performed one of the first studies about the relationship between different physical activity domains (job-related, domestic, transportation, leisure-time)</w:t>
      </w:r>
      <w:r w:rsidR="29FE5786" w:rsidRPr="0991B196">
        <w:rPr>
          <w:rFonts w:ascii="Times New Roman" w:hAnsi="Times New Roman" w:cs="Times New Roman"/>
        </w:rPr>
        <w:t xml:space="preserve"> using the IPAQ (Craig et al., 2003)</w:t>
      </w:r>
      <w:r w:rsidRPr="0991B196">
        <w:rPr>
          <w:rFonts w:ascii="Times New Roman" w:hAnsi="Times New Roman" w:cs="Times New Roman"/>
        </w:rPr>
        <w:t xml:space="preserve"> and health-related quality of life (HRQoL) in a sample of </w:t>
      </w:r>
      <w:r w:rsidRPr="0991B196">
        <w:rPr>
          <w:rFonts w:ascii="Times New Roman" w:hAnsi="Times New Roman" w:cs="Times New Roman"/>
        </w:rPr>
        <w:lastRenderedPageBreak/>
        <w:t xml:space="preserve">Croatian inhabitants. HRQoL was assessed using the SF-36 </w:t>
      </w:r>
      <w:r w:rsidR="00726AE9">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9Xf1WagE","properties":{"formattedCitation":"(Ware and Gandek 1998)","plainCitation":"(Ware and Gandek 1998)","noteIndex":0},"citationItems":[{"id":618,"uris":["http://zotero.org/users/9492510/items/XZP2IUEU"],"itemData":{"id":618,"type":"article-journal","abstract":"This article presents information about the development and evaluation of the SF-36 Health Survey, a 36-item generic measure of health status. It summarizes studies of reliability and validity and provides administrative and interpretation guidelines for the SF-36. A brief history of the International Quality of Life Assessment (IQOLA) Project is also included. J CLIN EPIDEMIOL 51;11:903-912, 1998.","container-title":"J Clin Epidemiol","issue":"11","page":"903-912","title":"Overview of the SF-36 Health Survey and the International Quality of Life Assessment (IQOLA) Project","volume":"51","author":[{"family":"Ware","given":"John E"},{"family":"Gandek","given":"Barbara"}],"issued":{"date-parts":[["1998"]]}}}],"schema":"https://github.com/citation-style-language/schema/raw/master/csl-citation.json"} </w:instrText>
      </w:r>
      <w:r w:rsidR="00726AE9">
        <w:rPr>
          <w:rFonts w:ascii="Times New Roman" w:hAnsi="Times New Roman" w:cs="Times New Roman"/>
        </w:rPr>
        <w:fldChar w:fldCharType="separate"/>
      </w:r>
      <w:r w:rsidR="00134EC9" w:rsidRPr="00134EC9">
        <w:rPr>
          <w:rFonts w:ascii="Times New Roman" w:hAnsi="Times New Roman" w:cs="Times New Roman"/>
        </w:rPr>
        <w:t>(Ware and Gandek 1998)</w:t>
      </w:r>
      <w:r w:rsidR="00726AE9">
        <w:rPr>
          <w:rFonts w:ascii="Times New Roman" w:hAnsi="Times New Roman" w:cs="Times New Roman"/>
        </w:rPr>
        <w:fldChar w:fldCharType="end"/>
      </w:r>
      <w:r w:rsidRPr="0991B196">
        <w:rPr>
          <w:rFonts w:ascii="Times New Roman" w:hAnsi="Times New Roman" w:cs="Times New Roman"/>
        </w:rPr>
        <w:t>. After adjusting for confounding factors related to physical activity and HRQoL (size of settlement, age, educational level, cigarette and alcohol consumption, BMI)</w:t>
      </w:r>
      <w:r w:rsidR="00726AE9">
        <w:rPr>
          <w:rFonts w:ascii="Times New Roman" w:hAnsi="Times New Roman" w:cs="Times New Roman"/>
        </w:rPr>
        <w:t xml:space="preserve"> </w:t>
      </w:r>
      <w:r w:rsidR="00726AE9">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o38M0cF0","properties":{"formattedCitation":"(Trost {\\i{}et al.} 2002; Vuillemin {\\i{}et al.} 2005)","plainCitation":"(Trost et al. 2002; Vuillemin et al. 2005)","noteIndex":0},"citationItems":[{"id":621,"uris":["http://zotero.org/users/9492510/items/HDYG4QVN"],"itemData":{"id":621,"type":"article-journal","container-title":"Medicine &amp; science in sports &amp; exercise","issue":"12","page":"1996-2001","title":"Correlates of adults' participation in physical activity: Review and update","volume":"34","author":[{"family":"Trost","given":"S. G."},{"family":"Owen","given":"N."},{"family":"Bauman","given":"A. E."},{"family":"Sallis","given":"J. F."},{"family":"Brown","given":"W."}],"issued":{"date-parts":[["2002"]]}}},{"id":620,"uris":["http://zotero.org/users/9492510/items/TIY58M2C"],"itemData":{"id":620,"type":"article-journal","abstract":"Background. There are few data on the relationship between health-related quality of life (HRQoL) and leisure time physical activity (LTPA) in the general population. We investigated the relationships of meeting public health recommendations (PHR) for moderate and vigorous physical activity with HRQoL in French adult subjects. Methods. LTPA and HRQoL were assessed in 1998 in 2333 men and 3321 women from the SU.VI.MAX. cohort using the French versions of the Modifiable Activity Questionnaire (MAQ) and the SF-36 questionnaire, respectively. Relationship between LTPA and HRQoL was assessed using analysis of variance. Results. Results from multivariate analysis showed that meeting physical activity recommended levels was associated with higher HRQoL scores (except in Bodily pain dimension for women): differences in mean HRQoL scores between subjects meeting or not PHR ranged from 2.4 (Mental health) to 4.5 (Vitality) and from 2.2 (Bodily pain) to 5.7 (Vitality) for women and men, respectively. Conclusions. Subjects meeting PHR for physical activity had better HRQoL than those who did not. Our data suggest that 30′ of moderate LTPA per day on a regular basis may be beneficial on HRQoL. Higher intensity LTPA is associated with greater HRQoL. This emphasizes the importance to promote at least moderate physical activity.","container-title":"Preventive Medicine","DOI":"10.1016/J.YPMED.2005.01.006","ISSN":"0091-7435","issue":"2","note":"PMID: 15917053\npublisher: Academic Press","page":"562-569","title":"Leisure time physical activity and health-related quality of life","volume":"41","author":[{"family":"Vuillemin","given":"Anne"},{"family":"Boini","given":"Stéphanie"},{"family":"Bertrais","given":"Sandrine"},{"family":"Tessier","given":"Sabrina"},{"family":"Oppert","given":"Jean Michel"},{"family":"Hercberg","given":"Serge"},{"family":"Guillemin","given":"Francis"},{"family":"Briançon","given":"Serge"}],"issued":{"date-parts":[["2005",8,1]]}}}],"schema":"https://github.com/citation-style-language/schema/raw/master/csl-citation.json"} </w:instrText>
      </w:r>
      <w:r w:rsidR="00726AE9">
        <w:rPr>
          <w:rFonts w:ascii="Times New Roman" w:hAnsi="Times New Roman" w:cs="Times New Roman"/>
        </w:rPr>
        <w:fldChar w:fldCharType="separate"/>
      </w:r>
      <w:r w:rsidR="00134EC9" w:rsidRPr="00134EC9">
        <w:rPr>
          <w:rFonts w:ascii="Times New Roman" w:hAnsi="Times New Roman" w:cs="Times New Roman"/>
          <w:szCs w:val="24"/>
        </w:rPr>
        <w:t xml:space="preserve">(Trost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2; Vuillemi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5)</w:t>
      </w:r>
      <w:r w:rsidR="00726AE9">
        <w:rPr>
          <w:rFonts w:ascii="Times New Roman" w:hAnsi="Times New Roman" w:cs="Times New Roman"/>
        </w:rPr>
        <w:fldChar w:fldCharType="end"/>
      </w:r>
      <w:r w:rsidRPr="0991B196">
        <w:rPr>
          <w:rFonts w:ascii="Times New Roman" w:hAnsi="Times New Roman" w:cs="Times New Roman"/>
        </w:rPr>
        <w:t xml:space="preserve">, the authors described an inverse relationship between transportation physical activity and HRQoL. Moreover, they suggested that future research should assess domain-specific PA effects on this outcome. </w:t>
      </w:r>
    </w:p>
    <w:p w14:paraId="15E781A1" w14:textId="495A128F" w:rsidR="009F5AA4" w:rsidRPr="002C7EF5" w:rsidRDefault="009F5AA4" w:rsidP="0991B196">
      <w:pPr>
        <w:jc w:val="both"/>
        <w:rPr>
          <w:rFonts w:ascii="Times New Roman" w:hAnsi="Times New Roman" w:cs="Times New Roman"/>
        </w:rPr>
      </w:pPr>
      <w:bookmarkStart w:id="6" w:name="_Hlk125960601"/>
      <w:r w:rsidRPr="0991B196">
        <w:rPr>
          <w:rFonts w:ascii="Times New Roman" w:hAnsi="Times New Roman" w:cs="Times New Roman"/>
        </w:rPr>
        <w:t xml:space="preserve">In 2012, Pucci and colleagues </w:t>
      </w:r>
      <w:r w:rsidR="00726AE9">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KtHOsCFP","properties":{"formattedCitation":"(Pucci {\\i{}et al.} 2012)","plainCitation":"(Pucci et al. 2012)","noteIndex":0},"citationItems":[{"id":542,"uris":["http://zotero.org/users/9492510/items/X6WCSX3K"],"itemData":{"id":542,"type":"article-journal","abstract":"Objective To analyze the association between leisuretime physical activity (PA) (walking, moderate- and vigorous- intensity activities) and transport (active commuting) with quality of life (QoL) domains (physical, social relations, environmental and psychological). Methods Participants were 1,461 adults (18-65 years) living in the city of Curitiba, Brazil. QoL was assessed using the abbreviated WHOQoL questionnaire and PA through the IPAQ long version. Multiple linear regression models were used to analyze the relationship between PA types (walking, moderate and vigorous) and domains (leisure and transport) with QoL domains. Results Walking for leisure was positively associated with social relations (β = 1.5; P = 0.011) and environment (β = 3.3; P = 0.015) domains among men and with physical (β = 3.2; P = 0.04), environment (β = 4.1; P = 0.011) and psychological (β = 3.2; P = 0.009) domains among women. Moderate intensity PA was associated with all but the physical QoL domain among women. Among men, this association was observed only between insufficient levels of PA and the physical domain of QoL (β = 3.0; P = 0.016). Vigorous PA was associated with social relations (β = 3.4; P = 0.034) and psychological (β = 4.2; P = 0.009) QoL domains. Transport PA was only associated with the physical QoL domain in men (β = 3.1; P = 0.042). Conclusion There is a positive relationship between PA and QoL, though this association varies according to the type and intensity of PA and differs across QoL domains. Unlike transport PA, leisure-time PA shows consistent association with QoL. © Springer Science+Business Media B.V. 2012.","container-title":"Quality of Life Research","DOI":"10.1007/s11136-011-0083-5","ISSN":"09629343","issue":"9","note":"PMID: 22362520","page":"1537-1543","title":"Quality of life and physical activity among adults: Population-based study in Brazilian adults","volume":"21","author":[{"family":"Pucci","given":"Gabrielle"},{"family":"Reis","given":"Rodrigo S."},{"family":"Rech","given":"Cassiano R."},{"family":"Hallal","given":"Pedro C."}],"issued":{"date-parts":[["2012",11]]}}}],"schema":"https://github.com/citation-style-language/schema/raw/master/csl-citation.json"} </w:instrText>
      </w:r>
      <w:r w:rsidR="00726AE9">
        <w:rPr>
          <w:rFonts w:ascii="Times New Roman" w:hAnsi="Times New Roman" w:cs="Times New Roman"/>
        </w:rPr>
        <w:fldChar w:fldCharType="separate"/>
      </w:r>
      <w:r w:rsidR="00134EC9" w:rsidRPr="00134EC9">
        <w:rPr>
          <w:rFonts w:ascii="Times New Roman" w:hAnsi="Times New Roman" w:cs="Times New Roman"/>
          <w:szCs w:val="24"/>
        </w:rPr>
        <w:t xml:space="preserve">(Pucci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2)</w:t>
      </w:r>
      <w:r w:rsidR="00726AE9">
        <w:rPr>
          <w:rFonts w:ascii="Times New Roman" w:hAnsi="Times New Roman" w:cs="Times New Roman"/>
        </w:rPr>
        <w:fldChar w:fldCharType="end"/>
      </w:r>
      <w:r w:rsidR="00726AE9">
        <w:rPr>
          <w:rFonts w:ascii="Times New Roman" w:hAnsi="Times New Roman" w:cs="Times New Roman"/>
        </w:rPr>
        <w:t xml:space="preserve"> </w:t>
      </w:r>
      <w:r w:rsidRPr="0991B196">
        <w:rPr>
          <w:rFonts w:ascii="Times New Roman" w:hAnsi="Times New Roman" w:cs="Times New Roman"/>
        </w:rPr>
        <w:t xml:space="preserve">conducted a similar analysis in a sample from Brazil. They evaluated the relationship between leisure-time or transport physical activity (active commuting) with quality of life domains (physical, social relations, environmental and psychological). </w:t>
      </w:r>
      <w:r w:rsidR="708C8895" w:rsidRPr="0991B196">
        <w:rPr>
          <w:rFonts w:ascii="Times New Roman" w:hAnsi="Times New Roman" w:cs="Times New Roman"/>
        </w:rPr>
        <w:t xml:space="preserve">Active commuting was only related to walking and measured using the IPAQ (Craig et al., 2003). </w:t>
      </w:r>
      <w:r w:rsidRPr="0991B196">
        <w:rPr>
          <w:rFonts w:ascii="Times New Roman" w:hAnsi="Times New Roman" w:cs="Times New Roman"/>
        </w:rPr>
        <w:t xml:space="preserve">Quality of life was assessed using the short form of the </w:t>
      </w:r>
      <w:r w:rsidR="003B41E7" w:rsidRPr="0991B196">
        <w:rPr>
          <w:rFonts w:ascii="Times New Roman" w:hAnsi="Times New Roman" w:cs="Times New Roman"/>
        </w:rPr>
        <w:t xml:space="preserve">World Health Organisation Quality of Life </w:t>
      </w:r>
      <w:r w:rsidRPr="0991B196">
        <w:rPr>
          <w:rFonts w:ascii="Times New Roman" w:hAnsi="Times New Roman" w:cs="Times New Roman"/>
        </w:rPr>
        <w:t xml:space="preserve">questionnaire </w:t>
      </w:r>
      <w:r w:rsidR="00F12820">
        <w:rPr>
          <w:rFonts w:ascii="Times New Roman" w:hAnsi="Times New Roman" w:cs="Times New Roman"/>
        </w:rPr>
        <w:t xml:space="preserve">in </w:t>
      </w:r>
      <w:r w:rsidR="00514A7D">
        <w:rPr>
          <w:rFonts w:ascii="Times New Roman" w:hAnsi="Times New Roman" w:cs="Times New Roman"/>
        </w:rPr>
        <w:t>P</w:t>
      </w:r>
      <w:r w:rsidR="00F12820">
        <w:rPr>
          <w:rFonts w:ascii="Times New Roman" w:hAnsi="Times New Roman" w:cs="Times New Roman"/>
        </w:rPr>
        <w:t xml:space="preserve">ortuguese </w:t>
      </w:r>
      <w:r w:rsidRPr="0991B196">
        <w:rPr>
          <w:rFonts w:ascii="Times New Roman" w:hAnsi="Times New Roman" w:cs="Times New Roman"/>
        </w:rPr>
        <w:t>(</w:t>
      </w:r>
      <w:r w:rsidR="003B41E7" w:rsidRPr="0991B196">
        <w:rPr>
          <w:rFonts w:ascii="Times New Roman" w:hAnsi="Times New Roman" w:cs="Times New Roman"/>
        </w:rPr>
        <w:t>WHOQoL</w:t>
      </w:r>
      <w:r w:rsidR="00F12820">
        <w:rPr>
          <w:rFonts w:ascii="Times New Roman" w:hAnsi="Times New Roman" w:cs="Times New Roman"/>
        </w:rPr>
        <w:t>-BREF</w:t>
      </w:r>
      <w:r w:rsidR="003B41E7" w:rsidRPr="0991B196">
        <w:rPr>
          <w:rFonts w:ascii="Times New Roman" w:hAnsi="Times New Roman" w:cs="Times New Roman"/>
        </w:rPr>
        <w:t xml:space="preserve">; </w:t>
      </w:r>
      <w:r w:rsidRPr="0991B196">
        <w:rPr>
          <w:rFonts w:ascii="Times New Roman" w:hAnsi="Times New Roman" w:cs="Times New Roman"/>
        </w:rPr>
        <w:t xml:space="preserve">26 items; </w:t>
      </w:r>
      <w:r w:rsidR="00726AE9">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BfNvcmwa","properties":{"formattedCitation":"(Fleck et al., 2000; The Whoqol Group, 1998)","plainCitation":"(Fleck et al., 2000; The Whoqol Group, 1998)","dontUpdate":true,"noteIndex":0},"citationItems":[{"id":540,"uris":["http://zotero.org/users/9492510/items/G2SSR3NA"],"itemData":{"id":540,"type":"article-journal","container-title":"Revista de Saúde Pública","issue":"2","page":"178-183","title":"Aplicação da versão em português do instrumento abreviado de avaliação da quali-dade de vida \"WHOQOL-bref\" Application of the Portuguese version of the abbreviated instrument of quality life WHOQOL-bref","volume":"32","author":[{"family":"Fleck","given":"Marcelo Pa"},{"family":"Louzada","given":"Sérgio"},{"family":"Xavier","given":"Marta"},{"family":"Chachamovich","given":"Eduardo"},{"family":"Vieira","given":"Guilherme"},{"family":"Santos","given":"Lyssandra"},{"family":"Pinzon","given":"Vanessa"}],"issued":{"date-parts":[["2000"]]}}},{"id":546,"uris":["http://zotero.org/users/9492510/items/FT3B8MZ5"],"itemData":{"id":546,"type":"article-journal","abstract":"ÐThis paper reports on the ®eld testing, empirical derivation and psychometric properties of the World Health Organisation Quality of Life assessment (the WHOQOL). The steps are presented from the development of the initial pilot version of the instrument to the ®eld trial version, the so-called WHOQOL-100. The instrument has been developed collaboratively in a number of centres in diverse cultural settings over several years; data are presented on the performance of the instrument in 15 dierent settings worldwide. #","container-title":"Social science &amp; medicine","issue":"12","page":"1569-1585","title":"The World Health Organization quality of life assessment (WHOQOL): Development and general psychometric properties","volume":"46","author":[{"literal":"The Whoqol Group"}],"issued":{"date-parts":[["1998"]]}}}],"schema":"https://github.com/citation-style-language/schema/raw/master/csl-citation.json"} </w:instrText>
      </w:r>
      <w:r w:rsidR="00726AE9">
        <w:rPr>
          <w:rFonts w:ascii="Times New Roman" w:hAnsi="Times New Roman" w:cs="Times New Roman"/>
        </w:rPr>
        <w:fldChar w:fldCharType="separate"/>
      </w:r>
      <w:r w:rsidR="00726AE9" w:rsidRPr="00726AE9">
        <w:rPr>
          <w:rFonts w:ascii="Times New Roman" w:hAnsi="Times New Roman" w:cs="Times New Roman"/>
        </w:rPr>
        <w:t>Fleck et al., 2000; The Whoqol Group, 1998)</w:t>
      </w:r>
      <w:r w:rsidR="00726AE9">
        <w:rPr>
          <w:rFonts w:ascii="Times New Roman" w:hAnsi="Times New Roman" w:cs="Times New Roman"/>
        </w:rPr>
        <w:fldChar w:fldCharType="end"/>
      </w:r>
      <w:r w:rsidRPr="0991B196">
        <w:rPr>
          <w:rFonts w:ascii="Times New Roman" w:hAnsi="Times New Roman" w:cs="Times New Roman"/>
        </w:rPr>
        <w:t xml:space="preserve">. The results showed that transport physical activity had a linear relationship with the physical domain of quality of life and only in men. </w:t>
      </w:r>
    </w:p>
    <w:p w14:paraId="6D64C664" w14:textId="3A6C1DB5" w:rsidR="009F5AA4" w:rsidRPr="002C7EF5" w:rsidRDefault="009F5AA4" w:rsidP="0991B196">
      <w:pPr>
        <w:jc w:val="both"/>
        <w:rPr>
          <w:rFonts w:ascii="Times New Roman" w:hAnsi="Times New Roman" w:cs="Times New Roman"/>
        </w:rPr>
      </w:pPr>
      <w:r w:rsidRPr="0991B196">
        <w:rPr>
          <w:rFonts w:ascii="Times New Roman" w:hAnsi="Times New Roman" w:cs="Times New Roman"/>
        </w:rPr>
        <w:t xml:space="preserve">In 2013, </w:t>
      </w:r>
      <w:r w:rsidR="008F041E">
        <w:rPr>
          <w:rFonts w:ascii="Times New Roman" w:hAnsi="Times New Roman" w:cs="Times New Roman"/>
        </w:rPr>
        <w:t xml:space="preserve">Gómez </w:t>
      </w:r>
      <w:r w:rsidRPr="0991B196">
        <w:rPr>
          <w:rFonts w:ascii="Times New Roman" w:hAnsi="Times New Roman" w:cs="Times New Roman"/>
        </w:rPr>
        <w:t xml:space="preserve">and colleagues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dgPf1C7X","properties":{"formattedCitation":"(G\\uc0\\u243{}mez {\\i{}et al.} 2013)","plainCitation":"(Gómez et al. 2013)","noteIndex":0},"citationItems":[{"id":62,"uris":["http://zotero.org/users/9492510/items/TQFYRIQ6"],"itemData":{"id":62,"type":"article-journal","abstract":"Objectives: To examine the associations of leisure-time physical activity (LTPA) and walking for transportation (WT) with the physical and mental dimensions of health-related quality of life (HR-QOL) among women. Methods: A cross-sectional study was carried out in 2009 among 1,263 women ages 18–59 years living in neighborhoods with low and middle-low socioeconomic status in the urban area of Cali. HR-QOL was assessed using the Short Form 8 (SF-8). LTPA and WT were measured using the long version of the International Physical Activity Questionnaire (IPAQ). Associations were assessed using linear regression models adjusting for potential confounders. Results: Low (10–149 min) and medium–high (at least 150 min) levels of WT were negatively associated with the mental and physical dimensions of HR-QOL. Low (10–149 min of moderate intensity PA, or 10–74 min of vigorous intensity PA) and medium–high (at least 150 or 75 min of moderate or vigorous intensity PA, respectively) levels of LTPA were positively associated with both dimensions. Significant interactions were observed between education level and perceived safety from traffic. Conclusions: This study found that WT and LTPA were associated with HR-QOL both in the physical and mental dimensions; however, the direction and magnitude of the association varied by domain. These results highlight the need to better understand the links between PA and HR-QOL in urban contexts from Latin America.","container-title":"Quality of Life Research","DOI":"10.1007/s11136-013-0378-9","ISSN":"09629343","issue":"9","note":"publisher: Springer Nature","page":"2351-2358","source":"EBSCOhost","title":"Physical activity and health-related quality of life among adult women in Cali, Colombia: a cross-sectional study","title-short":"Physical activity and health-related quality of life among adult women in Cali, Colombia","volume":"22","author":[{"family":"Gómez","given":"Luis F."},{"family":"Moreno","given":"José"},{"family":"Gómez","given":"Olga L."},{"family":"Carvajal","given":"Rocio"},{"family":"Parra","given":"Diana C."}],"issued":{"date-parts":[["2013",11]]}}}],"schema":"https://github.com/citation-style-language/schema/raw/master/csl-citation.json"} </w:instrText>
      </w:r>
      <w:r w:rsidR="002B496E">
        <w:rPr>
          <w:rFonts w:ascii="Times New Roman" w:hAnsi="Times New Roman" w:cs="Times New Roman"/>
        </w:rPr>
        <w:fldChar w:fldCharType="separate"/>
      </w:r>
      <w:r w:rsidR="00134EC9" w:rsidRPr="00134EC9">
        <w:rPr>
          <w:rFonts w:ascii="Times New Roman" w:hAnsi="Times New Roman" w:cs="Times New Roman"/>
          <w:szCs w:val="24"/>
        </w:rPr>
        <w:t xml:space="preserve">(Gómez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3)</w:t>
      </w:r>
      <w:r w:rsidR="002B496E">
        <w:rPr>
          <w:rFonts w:ascii="Times New Roman" w:hAnsi="Times New Roman" w:cs="Times New Roman"/>
        </w:rPr>
        <w:fldChar w:fldCharType="end"/>
      </w:r>
      <w:r w:rsidR="002B496E">
        <w:rPr>
          <w:rFonts w:ascii="Times New Roman" w:hAnsi="Times New Roman" w:cs="Times New Roman"/>
        </w:rPr>
        <w:t xml:space="preserve"> </w:t>
      </w:r>
      <w:r w:rsidR="347AEFC5" w:rsidRPr="0991B196">
        <w:rPr>
          <w:rFonts w:ascii="Times New Roman" w:hAnsi="Times New Roman" w:cs="Times New Roman"/>
        </w:rPr>
        <w:t xml:space="preserve">narrowed </w:t>
      </w:r>
      <w:r w:rsidRPr="0991B196">
        <w:rPr>
          <w:rFonts w:ascii="Times New Roman" w:hAnsi="Times New Roman" w:cs="Times New Roman"/>
        </w:rPr>
        <w:t xml:space="preserve">previous results by studying the relationship between </w:t>
      </w:r>
      <w:r w:rsidR="003B41E7" w:rsidRPr="0991B196">
        <w:rPr>
          <w:rFonts w:ascii="Times New Roman" w:hAnsi="Times New Roman" w:cs="Times New Roman"/>
        </w:rPr>
        <w:t>Health</w:t>
      </w:r>
      <w:r w:rsidR="00367AB4" w:rsidRPr="0991B196">
        <w:rPr>
          <w:rFonts w:ascii="Times New Roman" w:hAnsi="Times New Roman" w:cs="Times New Roman"/>
        </w:rPr>
        <w:t>-</w:t>
      </w:r>
      <w:r w:rsidR="003B41E7" w:rsidRPr="0991B196">
        <w:rPr>
          <w:rFonts w:ascii="Times New Roman" w:hAnsi="Times New Roman" w:cs="Times New Roman"/>
        </w:rPr>
        <w:t>Related Quality of Life (HRQoL)</w:t>
      </w:r>
      <w:r w:rsidRPr="0991B196">
        <w:rPr>
          <w:rFonts w:ascii="Times New Roman" w:hAnsi="Times New Roman" w:cs="Times New Roman"/>
        </w:rPr>
        <w:t xml:space="preserve"> and two physical activity domains (leisure-time and transport) in women residents in Colombia. HRQoL was assessed using the SF-8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FaQbr11F","properties":{"formattedCitation":"(QualityMetrics 2008)","plainCitation":"(QualityMetrics 2008)","noteIndex":0},"citationItems":[{"id":624,"uris":["http://zotero.org/users/9492510/items/QDXSE8UM"],"itemData":{"id":624,"type":"book","publisher":"Metrics","title":"A manual for users of the SF-8_health survey quality","author":[{"literal":"QualityMetrics"}],"issued":{"date-parts":[["2008"]]}}}],"schema":"https://github.com/citation-style-language/schema/raw/master/csl-citation.json"} </w:instrText>
      </w:r>
      <w:r w:rsidR="002B496E">
        <w:rPr>
          <w:rFonts w:ascii="Times New Roman" w:hAnsi="Times New Roman" w:cs="Times New Roman"/>
        </w:rPr>
        <w:fldChar w:fldCharType="separate"/>
      </w:r>
      <w:r w:rsidR="00134EC9" w:rsidRPr="00134EC9">
        <w:rPr>
          <w:rFonts w:ascii="Times New Roman" w:hAnsi="Times New Roman" w:cs="Times New Roman"/>
        </w:rPr>
        <w:t>(QualityMetrics 2008)</w:t>
      </w:r>
      <w:r w:rsidR="002B496E">
        <w:rPr>
          <w:rFonts w:ascii="Times New Roman" w:hAnsi="Times New Roman" w:cs="Times New Roman"/>
        </w:rPr>
        <w:fldChar w:fldCharType="end"/>
      </w:r>
      <w:r w:rsidRPr="0991B196">
        <w:rPr>
          <w:rFonts w:ascii="Times New Roman" w:hAnsi="Times New Roman" w:cs="Times New Roman"/>
        </w:rPr>
        <w:t>, and transport physical activity was related to walking for transportation (WT</w:t>
      </w:r>
      <w:r w:rsidR="1237DD61" w:rsidRPr="0991B196">
        <w:rPr>
          <w:rFonts w:ascii="Times New Roman" w:hAnsi="Times New Roman" w:cs="Times New Roman"/>
        </w:rPr>
        <w:t>; IPAQ - Craig et al., 2003</w:t>
      </w:r>
      <w:r w:rsidRPr="0991B196">
        <w:rPr>
          <w:rFonts w:ascii="Times New Roman" w:hAnsi="Times New Roman" w:cs="Times New Roman"/>
        </w:rPr>
        <w:t>). WT and both mental and physical dimensions of HRQoL showed a negative relationship</w:t>
      </w:r>
      <w:r w:rsidR="078467B8" w:rsidRPr="0991B196">
        <w:rPr>
          <w:rFonts w:ascii="Times New Roman" w:hAnsi="Times New Roman" w:cs="Times New Roman"/>
        </w:rPr>
        <w:t xml:space="preserve">, so the more women used walking </w:t>
      </w:r>
      <w:r w:rsidR="00514A7D">
        <w:rPr>
          <w:rFonts w:ascii="Times New Roman" w:hAnsi="Times New Roman" w:cs="Times New Roman"/>
        </w:rPr>
        <w:t>to</w:t>
      </w:r>
      <w:r w:rsidR="078467B8" w:rsidRPr="0991B196">
        <w:rPr>
          <w:rFonts w:ascii="Times New Roman" w:hAnsi="Times New Roman" w:cs="Times New Roman"/>
        </w:rPr>
        <w:t xml:space="preserve"> transport</w:t>
      </w:r>
      <w:r w:rsidR="00514A7D">
        <w:rPr>
          <w:rFonts w:ascii="Times New Roman" w:hAnsi="Times New Roman" w:cs="Times New Roman"/>
        </w:rPr>
        <w:t>,</w:t>
      </w:r>
      <w:r w:rsidR="078467B8" w:rsidRPr="0991B196">
        <w:rPr>
          <w:rFonts w:ascii="Times New Roman" w:hAnsi="Times New Roman" w:cs="Times New Roman"/>
        </w:rPr>
        <w:t xml:space="preserve"> the less they rated their quality of life</w:t>
      </w:r>
      <w:r w:rsidRPr="0991B196">
        <w:rPr>
          <w:rFonts w:ascii="Times New Roman" w:hAnsi="Times New Roman" w:cs="Times New Roman"/>
        </w:rPr>
        <w:t xml:space="preserve">. </w:t>
      </w:r>
    </w:p>
    <w:p w14:paraId="4E1BE06A" w14:textId="70105E3B" w:rsidR="009F5AA4" w:rsidRPr="002C7EF5" w:rsidRDefault="009F5AA4" w:rsidP="009F5AA4">
      <w:pPr>
        <w:jc w:val="both"/>
        <w:rPr>
          <w:rFonts w:ascii="Times New Roman" w:hAnsi="Times New Roman" w:cs="Times New Roman"/>
        </w:rPr>
      </w:pPr>
      <w:r w:rsidRPr="0991B196">
        <w:rPr>
          <w:rFonts w:ascii="Times New Roman" w:hAnsi="Times New Roman" w:cs="Times New Roman"/>
        </w:rPr>
        <w:t xml:space="preserve">In 2019, Scarabottolo and colleagues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UozoC4TE","properties":{"formattedCitation":"(Scarabottolo {\\i{}et al.} 2019)","plainCitation":"(Scarabottolo et al. 2019)","noteIndex":0},"citationItems":[{"id":94,"uris":["http://zotero.org/users/9492510/items/T8K4XLA9"],"itemData":{"id":94,"type":"article-journal","abstract":"Objective\nTo analyse the association between different domains of physical activity (PA) and health-related domains of health-related quality of life (HRQoL) in older adults, independent of confounding variables.\nDesign\nCross-sectional study.\nParticipants\nIn total, 400 individuals 60 years or above were randomly selected to participate in the study.\nPrimary and secondary outcome measures\nPA was assessed by a questionnaire in three different domains (work/occupational, sports/gym and leisure time) and total PA. The 36-Item Short Form Health Survey was used to evaluate HRQoL. The variables socioeconomic condition, marital status and presence of health professional-diagnosed comorbidities were self-reported.\nResults\nThe mean age of the sample was 71.5 (±8.4) years, of whom 58% (n=232) were female. Male older adults showed higher scores of PA in sports, leisure time and in total PA than female adults. Older adults who were more physically active in the work/occupational domain were associated with better scores in functional capacity (OR=1.73, 95% CI 1.02 to 2.93) and general health perception (OR=1.61, 95% CI 1.02 to 2.56). Those who presented a higher score in the sports/gym domain had better scores in functional capacity, even after adjustment for comorbidities (OR=1.72, 95% CI 1.01 to 2.96). Individuals with higher activity in leisure time were more likely to have better scores in functional capacity (OR=1.75, 95% CI 1.03 to 2.98), body pain (OR=1.74, 95% CI 1.09 to 2.78) and mental health (OR=1.67, 95% CI 1.03 to 2.69). Older adults who were more active in total PA were 77% more likely to have better scores in functional capacity (OR=1.77, 95% CI 1.04 to 3.02).\nConclusion\nPhysically active older adults in the different domains of PA presented better HRQoL parameters, reinforcing the importance of studies analysing PA in different contexts and in countries with low and medium socioeconomic conditions.","container-title":"BMJ Open","DOI":"10.1136/bmjopen-2018-027751","issue":"6","language":"English","license":"© 2019 Author(s) (or their employer(s)) 2019. Re-use permitted under CC BY-NC. No commercial re-use. See rights and permissions. Published by BMJ.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 . Notwithstanding the ProQuest Terms and Conditions, you may use this content in accordance with the terms of the License.","note":"number-of-pages: e027751\npublisher-place: London, United Kingdom\npublisher: BMJ Publishing Group LTD\nsection: Epidemiology","page":"e027751","source":"ProQuest","title":"Relationship of different domains of physical activity practice with health-related quality of life among community-dwelling older people: a cross-sectional study","title-short":"Relationship of different domains of physical activity practice with health-related quality of life among community-dwelling older people","volume":"9","author":[{"family":"Scarabottolo","given":"Catarina Covolo"},{"family":"Cyrino","given":"Edilson Serpeloni"},{"family":"Nakamura","given":"Priscila Missaki"},{"family":"Tebar","given":"William Rodrigues"},{"family":"Canhin","given":"Daniel da Silva"},{"family":"Gobbo","given":"Luis Alberto"},{"family":"Christofaro","given":"Diego Giulliano Destro"}],"issued":{"date-parts":[["2019"]]}}}],"schema":"https://github.com/citation-style-language/schema/raw/master/csl-citation.json"} </w:instrText>
      </w:r>
      <w:r w:rsidR="002B496E">
        <w:rPr>
          <w:rFonts w:ascii="Times New Roman" w:hAnsi="Times New Roman" w:cs="Times New Roman"/>
        </w:rPr>
        <w:fldChar w:fldCharType="separate"/>
      </w:r>
      <w:r w:rsidR="00134EC9" w:rsidRPr="00134EC9">
        <w:rPr>
          <w:rFonts w:ascii="Times New Roman" w:hAnsi="Times New Roman" w:cs="Times New Roman"/>
          <w:szCs w:val="24"/>
        </w:rPr>
        <w:t xml:space="preserve">(Scarabottolo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9)</w:t>
      </w:r>
      <w:r w:rsidR="002B496E">
        <w:rPr>
          <w:rFonts w:ascii="Times New Roman" w:hAnsi="Times New Roman" w:cs="Times New Roman"/>
        </w:rPr>
        <w:fldChar w:fldCharType="end"/>
      </w:r>
      <w:r w:rsidR="002B496E">
        <w:rPr>
          <w:rFonts w:ascii="Times New Roman" w:hAnsi="Times New Roman" w:cs="Times New Roman"/>
        </w:rPr>
        <w:t xml:space="preserve"> </w:t>
      </w:r>
      <w:r w:rsidRPr="0991B196">
        <w:rPr>
          <w:rFonts w:ascii="Times New Roman" w:hAnsi="Times New Roman" w:cs="Times New Roman"/>
        </w:rPr>
        <w:t>implemented a cross-sectional study to investigate the relationship between physical activity domains (work/occupational, leisure-time and transport, sports/gym) and HRQoL in older adults in Brazil. Interestingly, transportation physical activity was considered within the same domain as leisure-time physical activity (</w:t>
      </w:r>
      <w:r w:rsidR="000869E5" w:rsidRPr="0991B196">
        <w:rPr>
          <w:rFonts w:ascii="Times New Roman" w:hAnsi="Times New Roman" w:cs="Times New Roman"/>
        </w:rPr>
        <w:t xml:space="preserve">four items to examine </w:t>
      </w:r>
      <w:r w:rsidRPr="0991B196">
        <w:rPr>
          <w:rFonts w:ascii="Times New Roman" w:hAnsi="Times New Roman" w:cs="Times New Roman"/>
        </w:rPr>
        <w:t>“leisure-time, corresponding to activities in the off-work time and regard</w:t>
      </w:r>
      <w:r w:rsidR="00367AB4" w:rsidRPr="0991B196">
        <w:rPr>
          <w:rFonts w:ascii="Times New Roman" w:hAnsi="Times New Roman" w:cs="Times New Roman"/>
        </w:rPr>
        <w:t>ing</w:t>
      </w:r>
      <w:r w:rsidRPr="0991B196">
        <w:rPr>
          <w:rFonts w:ascii="Times New Roman" w:hAnsi="Times New Roman" w:cs="Times New Roman"/>
        </w:rPr>
        <w:t xml:space="preserve"> active commuting by cycling or walking”;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C7HKAtgA","properties":{"formattedCitation":"(Baecke et al., 1982)","plainCitation":"(Baecke et al., 1982)","dontUpdate":true,"noteIndex":0},"citationItems":[{"id":625,"uris":["http://zotero.org/users/9492510/items/VSU72Y39"],"itemData":{"id":625,"type":"article-journal","container-title":"The American journal of clinical nutrition","issue":"5","page":"936-942","title":"A short questionnaire for the measurement of habitual physical activity in epidemiological studies.","volume":"36","author":[{"family":"Baecke","given":"J. A."},{"family":"Burema","given":"J."},{"family":"Frijters","given":"J. E."}],"issued":{"date-parts":[["1982"]]}}}],"schema":"https://github.com/citation-style-language/schema/raw/master/csl-citation.json"} </w:instrText>
      </w:r>
      <w:r w:rsidR="002B496E">
        <w:rPr>
          <w:rFonts w:ascii="Times New Roman" w:hAnsi="Times New Roman" w:cs="Times New Roman"/>
        </w:rPr>
        <w:fldChar w:fldCharType="separate"/>
      </w:r>
      <w:r w:rsidR="002B496E" w:rsidRPr="002B496E">
        <w:rPr>
          <w:rFonts w:ascii="Times New Roman" w:hAnsi="Times New Roman" w:cs="Times New Roman"/>
        </w:rPr>
        <w:t>Baecke et al., 1982)</w:t>
      </w:r>
      <w:r w:rsidR="002B496E">
        <w:rPr>
          <w:rFonts w:ascii="Times New Roman" w:hAnsi="Times New Roman" w:cs="Times New Roman"/>
        </w:rPr>
        <w:fldChar w:fldCharType="end"/>
      </w:r>
      <w:r w:rsidRPr="0991B196">
        <w:rPr>
          <w:rFonts w:ascii="Times New Roman" w:hAnsi="Times New Roman" w:cs="Times New Roman"/>
        </w:rPr>
        <w:t>. This probably happened because of the sample’s age (</w:t>
      </w:r>
      <w:r w:rsidR="36A918CB" w:rsidRPr="0991B196">
        <w:rPr>
          <w:rFonts w:ascii="Times New Roman" w:hAnsi="Times New Roman" w:cs="Times New Roman"/>
        </w:rPr>
        <w:t xml:space="preserve">over 60 years old) </w:t>
      </w:r>
      <w:r w:rsidRPr="0991B196">
        <w:rPr>
          <w:rFonts w:ascii="Times New Roman" w:hAnsi="Times New Roman" w:cs="Times New Roman"/>
        </w:rPr>
        <w:t>and the</w:t>
      </w:r>
      <w:r w:rsidR="5310DF90" w:rsidRPr="0991B196">
        <w:rPr>
          <w:rFonts w:ascii="Times New Roman" w:hAnsi="Times New Roman" w:cs="Times New Roman"/>
        </w:rPr>
        <w:t>ir</w:t>
      </w:r>
      <w:r w:rsidRPr="0991B196">
        <w:rPr>
          <w:rFonts w:ascii="Times New Roman" w:hAnsi="Times New Roman" w:cs="Times New Roman"/>
        </w:rPr>
        <w:t xml:space="preserve"> life habits. HRQoL was measured using the SF-36 (Ware et al., 1993). Overall, </w:t>
      </w:r>
      <w:r w:rsidRPr="0991B196">
        <w:rPr>
          <w:rFonts w:ascii="Times New Roman" w:hAnsi="Times New Roman" w:cs="Times New Roman"/>
          <w:color w:val="000000" w:themeColor="text1"/>
        </w:rPr>
        <w:t>higher levels of physical activity were associated with better HRQoL. In particular, no significant association was f</w:t>
      </w:r>
      <w:r w:rsidRPr="0991B196">
        <w:rPr>
          <w:rFonts w:ascii="Times New Roman" w:hAnsi="Times New Roman" w:cs="Times New Roman"/>
        </w:rPr>
        <w:t>ound between being highly active in the leisure-time domain or during active travel and HRQoL.</w:t>
      </w:r>
    </w:p>
    <w:bookmarkEnd w:id="6"/>
    <w:p w14:paraId="1E7D268A" w14:textId="332087A8" w:rsidR="009F5AA4" w:rsidRPr="002C7EF5" w:rsidRDefault="009F5AA4" w:rsidP="009F5AA4">
      <w:pPr>
        <w:jc w:val="both"/>
        <w:rPr>
          <w:rFonts w:ascii="Times New Roman" w:hAnsi="Times New Roman" w:cs="Times New Roman"/>
        </w:rPr>
      </w:pPr>
      <w:r w:rsidRPr="0991B196">
        <w:rPr>
          <w:rFonts w:ascii="Times New Roman" w:hAnsi="Times New Roman" w:cs="Times New Roman"/>
        </w:rPr>
        <w:t xml:space="preserve">In 2022, Cobbold and colleagues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7Tq5k9Ve","properties":{"formattedCitation":"(Cobbold {\\i{}et al.} 2022)","plainCitation":"(Cobbold et al. 2022)","noteIndex":0},"citationItems":[{"id":544,"uris":["http://zotero.org/users/9492510/items/F95SIBR4"],"itemData":{"id":544,"type":"article-journal","abstract":"Background: While multimodal travel is generally associated with greater transport system efficiency and lower traveller satisfaction, less is known about its impact on individual travellers’ general health and wellbeing. Methods: An online questionnaire linked to a seven-day travel diary provided demographic, health and detailed trip taking behaviour, across three waves between September 2013 and November 2015 in Sydney, Australia. 532 participants provided 23,776 trips for analysis. Mixed effects logistic regression, clustered by participant ID as a random effect and adjusted for wave as a fixed effect, was used to examine health characteristics of multimodal travellers, and to test associations between taking different modal combinations and an individual's reporting of sufficient physical activity (PA) and quality of life (QoL). Results: Most of the 5,494 trips identified as multimodal involved public transport (PT) with active travel (AT) for access or egress. Individuals taking unimodal AT trips reported better QoL (AOR 1.25, p &lt; 0.001) and increased likelihood to report sufficient PA for health (AOR 1.17, p = 0.046), while individuals taking multimodal PT + AT trips reported better QoL (AOR 1.26, p = 0.005), compared with those taking unimodal private motor trips. Conclusion: While modal interchange is often cited as having a negative impact on traveller satisfaction, our findings suggest there are no discernible impacts on QoL. On the contrary, multimodal trips may be associated with positive QoL outcomes in the case of public transport and active travel combinations. This finding supports the potential of integrated public transport and active travel modes as a sustainable alternative to the car, contributing to overall health and wellbeing.","container-title":"Journal of Transport and Health","DOI":"10.1016/j.jth.2022.101330","ISSN":"22141405","note":"publisher: Elsevier Ltd","title":"Multimodal trips, quality of life and wellbeing: An exploratory analysis","volume":"24","author":[{"family":"Cobbold","given":"Alec"},{"family":"Standen","given":"Christopher"},{"family":"Shepherd","given":"Leah"},{"family":"Greaves","given":"Stephen"},{"family":"Crane","given":"Melanie"}],"issued":{"date-parts":[["2022",3,1]]}}}],"schema":"https://github.com/citation-style-language/schema/raw/master/csl-citation.json"} </w:instrText>
      </w:r>
      <w:r w:rsidR="002B496E">
        <w:rPr>
          <w:rFonts w:ascii="Times New Roman" w:hAnsi="Times New Roman" w:cs="Times New Roman"/>
        </w:rPr>
        <w:fldChar w:fldCharType="separate"/>
      </w:r>
      <w:r w:rsidR="00134EC9" w:rsidRPr="00134EC9">
        <w:rPr>
          <w:rFonts w:ascii="Times New Roman" w:hAnsi="Times New Roman" w:cs="Times New Roman"/>
          <w:szCs w:val="24"/>
        </w:rPr>
        <w:t xml:space="preserve">(Cobbold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22)</w:t>
      </w:r>
      <w:r w:rsidR="002B496E">
        <w:rPr>
          <w:rFonts w:ascii="Times New Roman" w:hAnsi="Times New Roman" w:cs="Times New Roman"/>
        </w:rPr>
        <w:fldChar w:fldCharType="end"/>
      </w:r>
      <w:r w:rsidR="002B496E">
        <w:rPr>
          <w:rFonts w:ascii="Times New Roman" w:hAnsi="Times New Roman" w:cs="Times New Roman"/>
        </w:rPr>
        <w:t xml:space="preserve"> </w:t>
      </w:r>
      <w:r w:rsidRPr="0991B196">
        <w:rPr>
          <w:rFonts w:ascii="Times New Roman" w:hAnsi="Times New Roman" w:cs="Times New Roman"/>
        </w:rPr>
        <w:t xml:space="preserve">broadened these results. They examined the impact of multimodal trips on people’s well-being in Sydney, Australia. </w:t>
      </w:r>
      <w:r w:rsidR="000869E5" w:rsidRPr="0991B196">
        <w:rPr>
          <w:rFonts w:ascii="Times New Roman" w:hAnsi="Times New Roman" w:cs="Times New Roman"/>
        </w:rPr>
        <w:t>Data were collected from the Sydney Travel and Health Study (STAHS;</w:t>
      </w:r>
      <w:r w:rsidR="002B496E">
        <w:rPr>
          <w:rFonts w:ascii="Times New Roman" w:hAnsi="Times New Roman" w:cs="Times New Roman"/>
        </w:rPr>
        <w:t xml:space="preserve">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vo2dv1Yv","properties":{"formattedCitation":"(Rissel et al., 2013)","plainCitation":"(Rissel et al., 2013)","dontUpdate":true,"noteIndex":0},"citationItems":[{"id":626,"uris":["http://zotero.org/users/9492510/items/WAQISQLT"],"itemData":{"id":626,"type":"article-journal","abstract":"Background: There are repeated calls to build better cycling paths in Australian cities if the proportion of people cycling is to increase. Yet the full range of transport, health, environmental and economic impacts of new cycling infrastructure and the extent to which observed changes are sustained is not well understood. The City of Sydney is currently building a new bicycle network, which includes a new bicycle path separated from road traffic in the south Sydney area. This protocol paper describes a comprehensive method to evaluate this new cycling infrastructure. Method. A cohort of residents within two kilometres of the new bicycle path will be surveyed at baseline before a new section of bicycle path is built, and again 12 and 24 months later to assess changes in travel behaviour, sense of community, quality of life and health behaviours. Residents in a comparable area of Sydney that will not get a new separated bike path will act as a comparison group. At baseline a sub-set of residents who volunteer will also take a small GPS device with them for one week to assess travel behaviour. Discussion. This research should contribute to the advancement in evaluation and appraisal methods for cycling projects. © 2013 Rissel et al.; licensee BioMed Central Ltd.","container-title":"BMC Public Health","DOI":"10.1186/1471-2458-13-963","ISSN":"14712458","issue":"1","title":"Evaluating the transport, health and economic impacts of new urban cycling infrastructure in Sydney, Australia - Protocol paper","volume":"13","author":[{"family":"Rissel","given":"Chris"},{"family":"Greaves","given":"Stephen"},{"family":"Wen","given":"Li Ming"},{"family":"Capon","given":"Anthony"},{"family":"Crane","given":"Melanie"},{"family":"Standen","given":"Chris"}],"accessed":{"date-parts":[["2023",3,26]]},"issued":{"date-parts":[["2013"]]}}}],"schema":"https://github.com/citation-style-language/schema/raw/master/csl-citation.json"} </w:instrText>
      </w:r>
      <w:r w:rsidR="002B496E">
        <w:rPr>
          <w:rFonts w:ascii="Times New Roman" w:hAnsi="Times New Roman" w:cs="Times New Roman"/>
        </w:rPr>
        <w:fldChar w:fldCharType="separate"/>
      </w:r>
      <w:r w:rsidR="002B496E" w:rsidRPr="002B496E">
        <w:rPr>
          <w:rFonts w:ascii="Times New Roman" w:hAnsi="Times New Roman" w:cs="Times New Roman"/>
        </w:rPr>
        <w:t>Rissel et al., 2013)</w:t>
      </w:r>
      <w:r w:rsidR="002B496E">
        <w:rPr>
          <w:rFonts w:ascii="Times New Roman" w:hAnsi="Times New Roman" w:cs="Times New Roman"/>
        </w:rPr>
        <w:fldChar w:fldCharType="end"/>
      </w:r>
      <w:r w:rsidR="000869E5" w:rsidRPr="0991B196">
        <w:rPr>
          <w:rFonts w:ascii="Times New Roman" w:hAnsi="Times New Roman" w:cs="Times New Roman"/>
        </w:rPr>
        <w:t>. The travel behaviour was recorded online through a 7-day diary</w:t>
      </w:r>
      <w:r w:rsidR="00367AB4" w:rsidRPr="0991B196">
        <w:rPr>
          <w:rFonts w:ascii="Times New Roman" w:hAnsi="Times New Roman" w:cs="Times New Roman"/>
        </w:rPr>
        <w:t>,</w:t>
      </w:r>
      <w:r w:rsidR="000869E5" w:rsidRPr="0991B196">
        <w:rPr>
          <w:rFonts w:ascii="Times New Roman" w:hAnsi="Times New Roman" w:cs="Times New Roman"/>
        </w:rPr>
        <w:t xml:space="preserve"> and a smartphone application was available for the participants</w:t>
      </w:r>
      <w:r w:rsidR="00367AB4" w:rsidRPr="0991B196">
        <w:rPr>
          <w:rFonts w:ascii="Times New Roman" w:hAnsi="Times New Roman" w:cs="Times New Roman"/>
        </w:rPr>
        <w:t>;</w:t>
      </w:r>
      <w:r w:rsidR="000869E5" w:rsidRPr="0991B196">
        <w:rPr>
          <w:rFonts w:ascii="Times New Roman" w:hAnsi="Times New Roman" w:cs="Times New Roman"/>
        </w:rPr>
        <w:t xml:space="preserve"> however</w:t>
      </w:r>
      <w:r w:rsidR="00367AB4" w:rsidRPr="0991B196">
        <w:rPr>
          <w:rFonts w:ascii="Times New Roman" w:hAnsi="Times New Roman" w:cs="Times New Roman"/>
        </w:rPr>
        <w:t>,</w:t>
      </w:r>
      <w:r w:rsidR="000869E5" w:rsidRPr="0991B196">
        <w:rPr>
          <w:rFonts w:ascii="Times New Roman" w:hAnsi="Times New Roman" w:cs="Times New Roman"/>
        </w:rPr>
        <w:t xml:space="preserve"> its usage was optional. They asked people to record activity type, origin, destination, departure/arrival time, mode, and, importantly, if the trips were multimodal, recording e</w:t>
      </w:r>
      <w:r w:rsidR="1C7F11B5" w:rsidRPr="0991B196">
        <w:rPr>
          <w:rFonts w:ascii="Times New Roman" w:hAnsi="Times New Roman" w:cs="Times New Roman"/>
        </w:rPr>
        <w:t xml:space="preserve">ach </w:t>
      </w:r>
      <w:r w:rsidR="000869E5" w:rsidRPr="0991B196">
        <w:rPr>
          <w:rFonts w:ascii="Times New Roman" w:hAnsi="Times New Roman" w:cs="Times New Roman"/>
        </w:rPr>
        <w:t xml:space="preserve">leg of active travel taken. </w:t>
      </w:r>
      <w:r w:rsidRPr="0991B196">
        <w:rPr>
          <w:rFonts w:ascii="Times New Roman" w:hAnsi="Times New Roman" w:cs="Times New Roman"/>
        </w:rPr>
        <w:t xml:space="preserve">They specified that quality of life was considered an indicator of “individual travellers’ general health and wellbeing” to sum up previously studied outcomes (such as travel satisfaction and subjective well-being). Quality of life was assessed using the short version of the </w:t>
      </w:r>
      <w:r w:rsidR="003B41E7" w:rsidRPr="0991B196">
        <w:rPr>
          <w:rFonts w:ascii="Times New Roman" w:hAnsi="Times New Roman" w:cs="Times New Roman"/>
        </w:rPr>
        <w:t xml:space="preserve">World Health Organisation Quality of Life questionnaire </w:t>
      </w:r>
      <w:r w:rsidR="00F12820">
        <w:rPr>
          <w:rFonts w:ascii="Times New Roman" w:hAnsi="Times New Roman" w:cs="Times New Roman"/>
        </w:rPr>
        <w:t xml:space="preserve">validated in an Australian sample </w:t>
      </w:r>
      <w:r w:rsidRPr="0991B196">
        <w:rPr>
          <w:rFonts w:ascii="Times New Roman" w:hAnsi="Times New Roman" w:cs="Times New Roman"/>
        </w:rPr>
        <w:t xml:space="preserve">(WHOQoL-BREF;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7fKaFdcb","properties":{"formattedCitation":"(Murphy et al., 2000; The Whoqol Group, 1998)","plainCitation":"(Murphy et al., 2000; The Whoqol Group, 1998)","dontUpdate":true,"noteIndex":0},"citationItems":[{"id":628,"uris":["http://zotero.org/users/9492510/items/A9BCC7B6"],"itemData":{"id":628,"type":"report","title":"Australiano WHOQoL Instruments: User's Manual and Interpretation Guide.","author":[{"family":"Murphy","given":"B."},{"family":"Herrman","given":"H."},{"family":"Hawthorne","given":"G."},{"family":"Pinzone","given":"T."},{"family":"Evert","given":"H."}],"issued":{"date-parts":[["2000"]]}}},{"id":546,"uris":["http://zotero.org/users/9492510/items/FT3B8MZ5"],"itemData":{"id":546,"type":"article-journal","abstract":"ÐThis paper reports on the ®eld testing, empirical derivation and psychometric properties of the World Health Organisation Quality of Life assessment (the WHOQOL). The steps are presented from the development of the initial pilot version of the instrument to the ®eld trial version, the so-called WHOQOL-100. The instrument has been developed collaboratively in a number of centres in diverse cultural settings over several years; data are presented on the performance of the instrument in 15 dierent settings worldwide. #","container-title":"Social science &amp; medicine","issue":"12","page":"1569-1585","title":"The World Health Organization quality of life assessment (WHOQOL): Development and general psychometric properties","volume":"46","author":[{"literal":"The Whoqol Group"}],"issued":{"date-parts":[["1998"]]}}}],"schema":"https://github.com/citation-style-language/schema/raw/master/csl-citation.json"} </w:instrText>
      </w:r>
      <w:r w:rsidR="002B496E">
        <w:rPr>
          <w:rFonts w:ascii="Times New Roman" w:hAnsi="Times New Roman" w:cs="Times New Roman"/>
        </w:rPr>
        <w:fldChar w:fldCharType="separate"/>
      </w:r>
      <w:r w:rsidR="002B496E" w:rsidRPr="002B496E">
        <w:rPr>
          <w:rFonts w:ascii="Times New Roman" w:hAnsi="Times New Roman" w:cs="Times New Roman"/>
        </w:rPr>
        <w:t>Murphy et al., 2000; The Whoqol Group, 1998)</w:t>
      </w:r>
      <w:r w:rsidR="002B496E">
        <w:rPr>
          <w:rFonts w:ascii="Times New Roman" w:hAnsi="Times New Roman" w:cs="Times New Roman"/>
        </w:rPr>
        <w:fldChar w:fldCharType="end"/>
      </w:r>
      <w:r w:rsidRPr="0991B196">
        <w:rPr>
          <w:rFonts w:ascii="Times New Roman" w:hAnsi="Times New Roman" w:cs="Times New Roman"/>
        </w:rPr>
        <w:t xml:space="preserve">. The most common transport mode was walking, followed by private motor vehicles. All the public transport and nearly half of the walking trips were multimodal. Bicycle trips were unimodal, virtually always. The sample reported better quality of life scores when taking unimodal active travel trips. The same result was recorded for multimodal public transport and either walking or cycling trips, compared to unimodal private motor trips. </w:t>
      </w:r>
    </w:p>
    <w:p w14:paraId="423C426A" w14:textId="77777777" w:rsidR="009F5AA4" w:rsidRPr="002C7EF5" w:rsidRDefault="009F5AA4" w:rsidP="009F5AA4">
      <w:pPr>
        <w:jc w:val="both"/>
        <w:rPr>
          <w:rFonts w:ascii="Times New Roman" w:hAnsi="Times New Roman" w:cs="Times New Roman"/>
        </w:rPr>
      </w:pPr>
      <w:r w:rsidRPr="002C7EF5">
        <w:rPr>
          <w:rFonts w:ascii="Times New Roman" w:hAnsi="Times New Roman" w:cs="Times New Roman"/>
          <w:u w:val="single"/>
        </w:rPr>
        <w:t>LONGITUDINAL</w:t>
      </w:r>
      <w:r w:rsidRPr="002C7EF5">
        <w:rPr>
          <w:rFonts w:ascii="Times New Roman" w:hAnsi="Times New Roman" w:cs="Times New Roman"/>
        </w:rPr>
        <w:t>:</w:t>
      </w:r>
    </w:p>
    <w:p w14:paraId="32A5E4E8" w14:textId="71826A3D" w:rsidR="009F5AA4" w:rsidRDefault="009F5AA4" w:rsidP="0991B196">
      <w:pPr>
        <w:jc w:val="both"/>
        <w:rPr>
          <w:rFonts w:ascii="Times New Roman" w:hAnsi="Times New Roman" w:cs="Times New Roman"/>
        </w:rPr>
      </w:pPr>
      <w:r w:rsidRPr="0991B196">
        <w:rPr>
          <w:rFonts w:ascii="Times New Roman" w:hAnsi="Times New Roman" w:cs="Times New Roman"/>
        </w:rPr>
        <w:t xml:space="preserve">In 2022, Scarabottolo and colleagues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WOC2hBSw","properties":{"formattedCitation":"(Scarabottolo {\\i{}et al.} 2022)","plainCitation":"(Scarabottolo et al. 2022)","noteIndex":0},"citationItems":[{"id":123,"uris":["http://zotero.org/users/9492510/items/M5LKSXWE"],"itemData":{"id":123,"type":"article-journal","abstract":"Background\nIt is estimated that, worldwide, 9% of deaths occur as a result of insufficient physical activity (PA) practice. Practicing PA can prevent and/or reduce the deleterious effects of different types of diseases and can improve general health aspects related to health-related quality of life (HRQoL).\nPurpose\nTo analyze the relationship of different PA domains with different HRQoL domains over a two-year period.\nMethods\nThis is an observational study with a two-year longitudinal design. The sample, composed of adults, was selected from a randomization of the streets of the different regions (north, south, east, west and center) covering individuals from all areas of the city. To assess the practice of PA, the Baecke questionnaire was used. The instrument Medical Outcomes Study SF-36-Item Short Form Health Survey was used to assess the HRQoL domains. Linear regression models were used to analyzed the association of different PA domains with changes in HRQoL. Multivariate statistical models were adjusted for gender, age, socioeconomic status, marital status, the respective PA score at baseline, smoking, body mass index, and morbidity.\nResults\n331 adults were evaluated. There was a decrease in the practice of PA in the occupational domain and an increase in the leisure/locomotion domain. Regarding HRQoL, there was an increase in the scores of body pain and mental health, and a decrease in scores of general health, vitality, social aspects and emotional aspects. The PA practice in the occupational domain was inversely related to functional capacity (β = − 7.2 [CI 95% − 13.0; − 1.4]). The practice of PA through sports in leisure time was positively associated with vitality (β = 5.5 [CI 95% 0.2; 10.7]) and mental health (β = 15.2 [CI 95% 6.8; 23.7]). PA practice during leisure and locomotion was inversely associated with functional capacity (β = − 5.68 [CI 95% − 10.7; − 0.6]) and positively associated with vitality β = 4.8 [CI 95% 0.8; 8.7]) and mental health (β = 8.4 [CI 95% 2.0; 14.9]). The total PA practice was inversely associated with functional capacity (β = − 3.8 [CI 95% − 6.5; − 1.2]) and positively associated with pain in the body (β = 4.9 [CI 95% 0.3; 9.4]), vitality (β = 2.9 [CI 95% 0.7; 5.0]) and mental health (β = 5.7 [CI 95% 2.2; 9.2]).\nConclusions\nIt is suggested that practicing PA continuously within a period of two years can positively affect some physical aspects and some mental aspects related to HRQoL, but not all of them. A strategy for public policy actions is to explore these variables by domain and thus detect the real needs and improvements that can be made for the population.","container-title":"Health and Quality of Life Outcomes","DOI":"10.1186/s12955-022-01981-3","language":"English","license":"© 2022. This work is licensed under http://creativecommons.org/licenses/by/4.0/ (the “License”). Notwithstanding the ProQuest Terms and Conditions, you may use this content in accordance with the terms of the License.","note":"number-of-pages: 1-9\npublisher-place: London, United Kingdom\npublisher: BioMed Central\nsection: Research","page":"1-9","source":"ProQuest","title":"Analysis of different domains of physical activity with health-related quality of life in adults: 2-year cohort","title-short":"Analysis of different domains of physical activity with health-related quality of life in adults","volume":"20","author":[{"family":"Scarabottolo","given":"Catarina Covolo"},{"family":"Tebar","given":"William Rodrigues"},{"family":"Gobbo","given":"Luis Alberto"},{"family":"Ohara","given":"David"},{"family":"Ferreira","given":"Aline Duarte"},{"family":"Canhin","given":"Daniel da Silva"},{"family":"Christofaro","given":"Diego Giulliano Destro"}],"issued":{"date-parts":[["2022"]]}}}],"schema":"https://github.com/citation-style-language/schema/raw/master/csl-citation.json"} </w:instrText>
      </w:r>
      <w:r w:rsidR="002B496E">
        <w:rPr>
          <w:rFonts w:ascii="Times New Roman" w:hAnsi="Times New Roman" w:cs="Times New Roman"/>
        </w:rPr>
        <w:fldChar w:fldCharType="separate"/>
      </w:r>
      <w:r w:rsidR="00134EC9" w:rsidRPr="00134EC9">
        <w:rPr>
          <w:rFonts w:ascii="Times New Roman" w:hAnsi="Times New Roman" w:cs="Times New Roman"/>
          <w:szCs w:val="24"/>
        </w:rPr>
        <w:t xml:space="preserve">(Scarabottolo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22)</w:t>
      </w:r>
      <w:r w:rsidR="002B496E">
        <w:rPr>
          <w:rFonts w:ascii="Times New Roman" w:hAnsi="Times New Roman" w:cs="Times New Roman"/>
        </w:rPr>
        <w:fldChar w:fldCharType="end"/>
      </w:r>
      <w:r w:rsidR="002B496E">
        <w:rPr>
          <w:rFonts w:ascii="Times New Roman" w:hAnsi="Times New Roman" w:cs="Times New Roman"/>
        </w:rPr>
        <w:t xml:space="preserve"> </w:t>
      </w:r>
      <w:r w:rsidRPr="0991B196">
        <w:rPr>
          <w:rFonts w:ascii="Times New Roman" w:hAnsi="Times New Roman" w:cs="Times New Roman"/>
        </w:rPr>
        <w:t xml:space="preserve">replicated the cross-sectional study </w:t>
      </w:r>
      <w:r w:rsidR="00574F55" w:rsidRPr="0991B196">
        <w:rPr>
          <w:rFonts w:ascii="Times New Roman" w:hAnsi="Times New Roman" w:cs="Times New Roman"/>
        </w:rPr>
        <w:t xml:space="preserve">from </w:t>
      </w:r>
      <w:r w:rsidRPr="0991B196">
        <w:rPr>
          <w:rFonts w:ascii="Times New Roman" w:hAnsi="Times New Roman" w:cs="Times New Roman"/>
        </w:rPr>
        <w:t>2019 over two years. Overall, the sample increased their domain</w:t>
      </w:r>
      <w:r w:rsidR="00574F55" w:rsidRPr="0991B196">
        <w:rPr>
          <w:rFonts w:ascii="Times New Roman" w:hAnsi="Times New Roman" w:cs="Times New Roman"/>
        </w:rPr>
        <w:t xml:space="preserve">. It was </w:t>
      </w:r>
      <w:r w:rsidRPr="0991B196">
        <w:rPr>
          <w:rFonts w:ascii="Times New Roman" w:hAnsi="Times New Roman" w:cs="Times New Roman"/>
        </w:rPr>
        <w:t xml:space="preserve">the first and only </w:t>
      </w:r>
      <w:r w:rsidR="00574F55" w:rsidRPr="0991B196">
        <w:rPr>
          <w:rFonts w:ascii="Times New Roman" w:hAnsi="Times New Roman" w:cs="Times New Roman"/>
        </w:rPr>
        <w:t xml:space="preserve">study we </w:t>
      </w:r>
      <w:r w:rsidR="00574F55" w:rsidRPr="0991B196">
        <w:rPr>
          <w:rFonts w:ascii="Times New Roman" w:hAnsi="Times New Roman" w:cs="Times New Roman"/>
        </w:rPr>
        <w:lastRenderedPageBreak/>
        <w:t>found where</w:t>
      </w:r>
      <w:r w:rsidRPr="0991B196">
        <w:rPr>
          <w:rFonts w:ascii="Times New Roman" w:hAnsi="Times New Roman" w:cs="Times New Roman"/>
        </w:rPr>
        <w:t xml:space="preserve"> ‘locomotion’ is used for </w:t>
      </w:r>
      <w:r w:rsidR="00574F55" w:rsidRPr="0991B196">
        <w:rPr>
          <w:rFonts w:ascii="Times New Roman" w:hAnsi="Times New Roman" w:cs="Times New Roman"/>
        </w:rPr>
        <w:t>active travel</w:t>
      </w:r>
      <w:r w:rsidRPr="0991B196">
        <w:rPr>
          <w:rFonts w:ascii="Times New Roman" w:hAnsi="Times New Roman" w:cs="Times New Roman"/>
        </w:rPr>
        <w:t>. In particular</w:t>
      </w:r>
      <w:bookmarkStart w:id="7" w:name="_Hlk128129410"/>
      <w:r w:rsidRPr="0991B196">
        <w:rPr>
          <w:rFonts w:ascii="Times New Roman" w:hAnsi="Times New Roman" w:cs="Times New Roman"/>
        </w:rPr>
        <w:t xml:space="preserve">, increased </w:t>
      </w:r>
      <w:r w:rsidR="00574F55" w:rsidRPr="0991B196">
        <w:rPr>
          <w:rFonts w:ascii="Times New Roman" w:hAnsi="Times New Roman" w:cs="Times New Roman"/>
        </w:rPr>
        <w:t>leisure/locomotion physical activity</w:t>
      </w:r>
      <w:r w:rsidRPr="0991B196">
        <w:rPr>
          <w:rFonts w:ascii="Times New Roman" w:hAnsi="Times New Roman" w:cs="Times New Roman"/>
        </w:rPr>
        <w:t xml:space="preserve"> was associated with lower functional capacity scores and improved vitality and mental health</w:t>
      </w:r>
      <w:r w:rsidR="00574F55" w:rsidRPr="0991B196">
        <w:rPr>
          <w:rFonts w:ascii="Times New Roman" w:hAnsi="Times New Roman" w:cs="Times New Roman"/>
        </w:rPr>
        <w:t>, specific domains of HRQoL measured by the SF-36 (Ware et al., 1993</w:t>
      </w:r>
      <w:bookmarkEnd w:id="7"/>
      <w:r w:rsidR="00574F55" w:rsidRPr="0991B196">
        <w:rPr>
          <w:rFonts w:ascii="Times New Roman" w:hAnsi="Times New Roman" w:cs="Times New Roman"/>
        </w:rPr>
        <w:t>)</w:t>
      </w:r>
      <w:r w:rsidRPr="0991B196">
        <w:rPr>
          <w:rFonts w:ascii="Times New Roman" w:hAnsi="Times New Roman" w:cs="Times New Roman"/>
        </w:rPr>
        <w:t>. In conclusion, the authors suggest</w:t>
      </w:r>
      <w:r w:rsidR="00574F55" w:rsidRPr="0991B196">
        <w:rPr>
          <w:rFonts w:ascii="Times New Roman" w:hAnsi="Times New Roman" w:cs="Times New Roman"/>
        </w:rPr>
        <w:t>ed</w:t>
      </w:r>
      <w:r w:rsidRPr="0991B196">
        <w:rPr>
          <w:rFonts w:ascii="Times New Roman" w:hAnsi="Times New Roman" w:cs="Times New Roman"/>
        </w:rPr>
        <w:t xml:space="preserve"> that practising</w:t>
      </w:r>
      <w:r w:rsidR="00574F55" w:rsidRPr="0991B196">
        <w:rPr>
          <w:rFonts w:ascii="Times New Roman" w:hAnsi="Times New Roman" w:cs="Times New Roman"/>
        </w:rPr>
        <w:t xml:space="preserve"> leisure/locomotion physical activity</w:t>
      </w:r>
      <w:r w:rsidRPr="0991B196">
        <w:rPr>
          <w:rFonts w:ascii="Times New Roman" w:hAnsi="Times New Roman" w:cs="Times New Roman"/>
        </w:rPr>
        <w:t xml:space="preserve"> might positively impact some aspects of</w:t>
      </w:r>
      <w:r w:rsidR="5C95809C" w:rsidRPr="0991B196">
        <w:rPr>
          <w:rFonts w:ascii="Times New Roman" w:hAnsi="Times New Roman" w:cs="Times New Roman"/>
        </w:rPr>
        <w:t xml:space="preserve"> quality of life, specifically mental health and vitality, and negatively influence others (decreased functional capacity).</w:t>
      </w:r>
    </w:p>
    <w:p w14:paraId="76A9ECE9" w14:textId="77777777" w:rsidR="009F5AA4" w:rsidRPr="002C7EF5" w:rsidRDefault="009F5AA4" w:rsidP="009F5AA4">
      <w:pPr>
        <w:jc w:val="both"/>
        <w:rPr>
          <w:rFonts w:ascii="Times New Roman" w:hAnsi="Times New Roman" w:cs="Times New Roman"/>
        </w:rPr>
      </w:pPr>
      <w:r w:rsidRPr="002C7EF5">
        <w:rPr>
          <w:rFonts w:ascii="Times New Roman" w:hAnsi="Times New Roman" w:cs="Times New Roman"/>
          <w:u w:val="single"/>
        </w:rPr>
        <w:t>CONTROLLED-TRIAL</w:t>
      </w:r>
      <w:r w:rsidRPr="002C7EF5">
        <w:rPr>
          <w:rFonts w:ascii="Times New Roman" w:hAnsi="Times New Roman" w:cs="Times New Roman"/>
        </w:rPr>
        <w:t>:</w:t>
      </w:r>
    </w:p>
    <w:p w14:paraId="6FF2AC8A" w14:textId="6112AD8E" w:rsidR="009F5AA4" w:rsidRPr="002C7EF5" w:rsidRDefault="009F5AA4" w:rsidP="0991B196">
      <w:pPr>
        <w:jc w:val="both"/>
        <w:rPr>
          <w:rFonts w:ascii="Times New Roman" w:hAnsi="Times New Roman" w:cs="Times New Roman"/>
        </w:rPr>
      </w:pPr>
      <w:r w:rsidRPr="0991B196">
        <w:rPr>
          <w:rFonts w:ascii="Times New Roman" w:hAnsi="Times New Roman" w:cs="Times New Roman"/>
        </w:rPr>
        <w:t xml:space="preserve">In 2008, de Geus and colleagues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msF5G0Z1","properties":{"formattedCitation":"(De Geus {\\i{}et al.} 2008)","plainCitation":"(De Geus et al. 2008)","noteIndex":0},"citationItems":[{"id":420,"uris":["http://zotero.org/users/9492510/items/ZDWD3M5Q"],"itemData":{"id":420,"type":"article-journal","abstract":"The purpose of this study was to examine if a 1-year lifestyle intervention study (cycling to work) has an influence on coronary heart disease (CHD) risk factors and health-related quality of life, in previously untrained healthy adults. Healthy, untrained men and women, who did not cycle to work, participated in an intervention study. Sixty-five subjects (intervention group: IG) were asked to cycle to work at least 3 times a week and 15 controls (CG) were asked not to change their living habits. All measurements were performed on 3 consecutive occasions, with 6 months in between. Physical performance, venous blood samples, blood pressure (BP), and the SF-36 Health Status Survey were assessed. Cycling characteristics and leisure-time physical activities were reported in a dairy. Total cholesterol (TC), LDL, TC/HDL and diastolic BP decreased and HDL increased significantly in the IG. TC and LDL decreased significantly in the CG. Vitality for the total group and physical functioning for women significantly changed over time between IG and CG in the first 6 months. These results show that cycling to work has a positive influence on CHD risk factors and is likely to improve the health-related quality of life in previously untrained healthy adults. Copyright © 2007 The Authors.","container-title":"Scandinavian Journal of Medicine and Science in Sports","DOI":"10.1111/j.1600-0838.2007.00729.x","ISSN":"09057188","issue":"4","note":"PMID: 18067515","page":"498-510","title":"Cycling to work: Influence on indexes of health in untrained men and women in Flanders. Coronary heart disease and quality of life","volume":"18","author":[{"family":"De Geus","given":"B."},{"family":"Van Hoof","given":"E."},{"family":"Aerts","given":"I."},{"family":"Meeusen","given":"R."}],"issued":{"date-parts":[["2008",8]]}}}],"schema":"https://github.com/citation-style-language/schema/raw/master/csl-citation.json"} </w:instrText>
      </w:r>
      <w:r w:rsidR="002B496E">
        <w:rPr>
          <w:rFonts w:ascii="Times New Roman" w:hAnsi="Times New Roman" w:cs="Times New Roman"/>
        </w:rPr>
        <w:fldChar w:fldCharType="separate"/>
      </w:r>
      <w:r w:rsidR="00134EC9" w:rsidRPr="00134EC9">
        <w:rPr>
          <w:rFonts w:ascii="Times New Roman" w:hAnsi="Times New Roman" w:cs="Times New Roman"/>
          <w:szCs w:val="24"/>
        </w:rPr>
        <w:t xml:space="preserve">(De Geus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8)</w:t>
      </w:r>
      <w:r w:rsidR="002B496E">
        <w:rPr>
          <w:rFonts w:ascii="Times New Roman" w:hAnsi="Times New Roman" w:cs="Times New Roman"/>
        </w:rPr>
        <w:fldChar w:fldCharType="end"/>
      </w:r>
      <w:r w:rsidR="002B496E">
        <w:rPr>
          <w:rFonts w:ascii="Times New Roman" w:hAnsi="Times New Roman" w:cs="Times New Roman"/>
        </w:rPr>
        <w:t xml:space="preserve"> </w:t>
      </w:r>
      <w:r w:rsidRPr="0991B196">
        <w:rPr>
          <w:rFonts w:ascii="Times New Roman" w:hAnsi="Times New Roman" w:cs="Times New Roman"/>
        </w:rPr>
        <w:t>implemented the first</w:t>
      </w:r>
      <w:r w:rsidR="00574F55" w:rsidRPr="0991B196">
        <w:rPr>
          <w:rFonts w:ascii="Times New Roman" w:hAnsi="Times New Roman" w:cs="Times New Roman"/>
        </w:rPr>
        <w:t xml:space="preserve"> non-randomised controlled</w:t>
      </w:r>
      <w:r w:rsidRPr="0991B196">
        <w:rPr>
          <w:rFonts w:ascii="Times New Roman" w:hAnsi="Times New Roman" w:cs="Times New Roman"/>
        </w:rPr>
        <w:t xml:space="preserve"> study about the effect of cycling to work on </w:t>
      </w:r>
      <w:r w:rsidR="00574F55" w:rsidRPr="0991B196">
        <w:rPr>
          <w:rFonts w:ascii="Times New Roman" w:hAnsi="Times New Roman" w:cs="Times New Roman"/>
        </w:rPr>
        <w:t>mental health</w:t>
      </w:r>
      <w:r w:rsidRPr="0991B196">
        <w:rPr>
          <w:rFonts w:ascii="Times New Roman" w:hAnsi="Times New Roman" w:cs="Times New Roman"/>
        </w:rPr>
        <w:t xml:space="preserve"> outcomes and </w:t>
      </w:r>
      <w:r w:rsidR="00574F55" w:rsidRPr="0991B196">
        <w:rPr>
          <w:rFonts w:ascii="Times New Roman" w:hAnsi="Times New Roman" w:cs="Times New Roman"/>
        </w:rPr>
        <w:t>quality of life</w:t>
      </w:r>
      <w:r w:rsidRPr="0991B196">
        <w:rPr>
          <w:rFonts w:ascii="Times New Roman" w:hAnsi="Times New Roman" w:cs="Times New Roman"/>
        </w:rPr>
        <w:t xml:space="preserve">. This study examined the influence of a 1-year lifestyle intervention (cycling to work) on HRQoL, other than </w:t>
      </w:r>
      <w:r w:rsidR="00574F55" w:rsidRPr="0991B196">
        <w:rPr>
          <w:rFonts w:ascii="Times New Roman" w:hAnsi="Times New Roman" w:cs="Times New Roman"/>
        </w:rPr>
        <w:t>the cardiovascular-heart disease (CHD)</w:t>
      </w:r>
      <w:r w:rsidRPr="0991B196">
        <w:rPr>
          <w:rFonts w:ascii="Times New Roman" w:hAnsi="Times New Roman" w:cs="Times New Roman"/>
        </w:rPr>
        <w:t xml:space="preserve"> risk, in adults living in Flanders, Belgium. The sample was divided according to home-work distance (</w:t>
      </w:r>
      <w:r w:rsidR="00574F55" w:rsidRPr="0991B196">
        <w:rPr>
          <w:rFonts w:ascii="Times New Roman" w:hAnsi="Times New Roman" w:cs="Times New Roman"/>
        </w:rPr>
        <w:t>the control group</w:t>
      </w:r>
      <w:r w:rsidRPr="0991B196">
        <w:rPr>
          <w:rFonts w:ascii="Times New Roman" w:hAnsi="Times New Roman" w:cs="Times New Roman"/>
        </w:rPr>
        <w:t xml:space="preserve"> lived closer than 2km). </w:t>
      </w:r>
      <w:r w:rsidR="566DDB96" w:rsidRPr="0991B196">
        <w:rPr>
          <w:rFonts w:ascii="Times New Roman" w:hAnsi="Times New Roman" w:cs="Times New Roman"/>
        </w:rPr>
        <w:t xml:space="preserve">In addition, participants recorded their trip on a 7-day diary, specifying the bouts/week and the duration. </w:t>
      </w:r>
      <w:r w:rsidRPr="0991B196">
        <w:rPr>
          <w:rFonts w:ascii="Times New Roman" w:hAnsi="Times New Roman" w:cs="Times New Roman"/>
        </w:rPr>
        <w:t xml:space="preserve">The </w:t>
      </w:r>
      <w:r w:rsidR="00574F55" w:rsidRPr="0991B196">
        <w:rPr>
          <w:rFonts w:ascii="Times New Roman" w:hAnsi="Times New Roman" w:cs="Times New Roman"/>
        </w:rPr>
        <w:t>intervention group</w:t>
      </w:r>
      <w:r w:rsidRPr="0991B196">
        <w:rPr>
          <w:rFonts w:ascii="Times New Roman" w:hAnsi="Times New Roman" w:cs="Times New Roman"/>
        </w:rPr>
        <w:t xml:space="preserve"> </w:t>
      </w:r>
      <w:r w:rsidR="00574F55" w:rsidRPr="0991B196">
        <w:rPr>
          <w:rFonts w:ascii="Times New Roman" w:hAnsi="Times New Roman" w:cs="Times New Roman"/>
        </w:rPr>
        <w:t>subjects were</w:t>
      </w:r>
      <w:r w:rsidRPr="0991B196">
        <w:rPr>
          <w:rFonts w:ascii="Times New Roman" w:hAnsi="Times New Roman" w:cs="Times New Roman"/>
        </w:rPr>
        <w:t xml:space="preserve"> asked to cycle to work at least three times/week; the </w:t>
      </w:r>
      <w:r w:rsidR="00574F55" w:rsidRPr="0991B196">
        <w:rPr>
          <w:rFonts w:ascii="Times New Roman" w:hAnsi="Times New Roman" w:cs="Times New Roman"/>
        </w:rPr>
        <w:t>control group subjects</w:t>
      </w:r>
      <w:r w:rsidRPr="0991B196">
        <w:rPr>
          <w:rFonts w:ascii="Times New Roman" w:hAnsi="Times New Roman" w:cs="Times New Roman"/>
        </w:rPr>
        <w:t xml:space="preserve"> w</w:t>
      </w:r>
      <w:r w:rsidR="00574F55" w:rsidRPr="0991B196">
        <w:rPr>
          <w:rFonts w:ascii="Times New Roman" w:hAnsi="Times New Roman" w:cs="Times New Roman"/>
        </w:rPr>
        <w:t>ere</w:t>
      </w:r>
      <w:r w:rsidRPr="0991B196">
        <w:rPr>
          <w:rFonts w:ascii="Times New Roman" w:hAnsi="Times New Roman" w:cs="Times New Roman"/>
        </w:rPr>
        <w:t xml:space="preserve"> </w:t>
      </w:r>
      <w:r w:rsidR="00574F55" w:rsidRPr="0991B196">
        <w:rPr>
          <w:rFonts w:ascii="Times New Roman" w:hAnsi="Times New Roman" w:cs="Times New Roman"/>
        </w:rPr>
        <w:t>requested</w:t>
      </w:r>
      <w:r w:rsidRPr="0991B196">
        <w:rPr>
          <w:rFonts w:ascii="Times New Roman" w:hAnsi="Times New Roman" w:cs="Times New Roman"/>
        </w:rPr>
        <w:t xml:space="preserve"> not to change their living habits. Other than at baseline, the study included two follow-up measurements at 6 and 12 months. </w:t>
      </w:r>
      <w:r w:rsidR="00206860" w:rsidRPr="0991B196">
        <w:rPr>
          <w:rFonts w:ascii="Times New Roman" w:hAnsi="Times New Roman" w:cs="Times New Roman"/>
        </w:rPr>
        <w:t>This study also used CicloMaster, a German distance recorder.</w:t>
      </w:r>
      <w:r w:rsidR="00367AB4" w:rsidRPr="0991B196">
        <w:rPr>
          <w:rFonts w:ascii="Times New Roman" w:hAnsi="Times New Roman" w:cs="Times New Roman"/>
        </w:rPr>
        <w:t xml:space="preserve"> In addition,</w:t>
      </w:r>
      <w:r w:rsidR="00206860" w:rsidRPr="0991B196">
        <w:rPr>
          <w:rFonts w:ascii="Times New Roman" w:hAnsi="Times New Roman" w:cs="Times New Roman"/>
        </w:rPr>
        <w:t xml:space="preserve"> </w:t>
      </w:r>
      <w:r w:rsidRPr="0991B196">
        <w:rPr>
          <w:rFonts w:ascii="Times New Roman" w:hAnsi="Times New Roman" w:cs="Times New Roman"/>
        </w:rPr>
        <w:t xml:space="preserve">HRQoL was assessed using the SF-36 (Ware et al., 1993). </w:t>
      </w:r>
      <w:bookmarkStart w:id="8" w:name="_Hlk127879654"/>
      <w:r w:rsidR="00574F55" w:rsidRPr="0991B196">
        <w:rPr>
          <w:rFonts w:ascii="Times New Roman" w:hAnsi="Times New Roman" w:cs="Times New Roman"/>
        </w:rPr>
        <w:t xml:space="preserve">Overall, the authors concluded that cycling to work would likely improve HRQoL and positively influence CHD risk factors. </w:t>
      </w:r>
      <w:bookmarkEnd w:id="8"/>
    </w:p>
    <w:p w14:paraId="4BD21AC0" w14:textId="77777777" w:rsidR="009F5AA4" w:rsidRDefault="009F5AA4" w:rsidP="009F5AA4">
      <w:pPr>
        <w:jc w:val="both"/>
        <w:rPr>
          <w:rFonts w:ascii="Times New Roman" w:hAnsi="Times New Roman" w:cs="Times New Roman"/>
        </w:rPr>
      </w:pPr>
      <w:r>
        <w:rPr>
          <w:rFonts w:ascii="Times New Roman" w:hAnsi="Times New Roman" w:cs="Times New Roman"/>
          <w:u w:val="single"/>
        </w:rPr>
        <w:t>RCT</w:t>
      </w:r>
      <w:r>
        <w:rPr>
          <w:rFonts w:ascii="Times New Roman" w:hAnsi="Times New Roman" w:cs="Times New Roman"/>
        </w:rPr>
        <w:t>:</w:t>
      </w:r>
    </w:p>
    <w:p w14:paraId="565911E3" w14:textId="46B8FF28" w:rsidR="009F5AA4" w:rsidRPr="006461D1" w:rsidRDefault="009F5AA4" w:rsidP="009F5AA4">
      <w:pPr>
        <w:jc w:val="both"/>
        <w:rPr>
          <w:rFonts w:ascii="Times New Roman" w:hAnsi="Times New Roman" w:cs="Times New Roman"/>
        </w:rPr>
      </w:pPr>
      <w:r w:rsidRPr="0991B196">
        <w:rPr>
          <w:rFonts w:ascii="Times New Roman" w:hAnsi="Times New Roman" w:cs="Times New Roman"/>
        </w:rPr>
        <w:t>In 2000, Mutrie and colleagues</w:t>
      </w:r>
      <w:r w:rsidR="002B496E">
        <w:rPr>
          <w:rFonts w:ascii="Times New Roman" w:hAnsi="Times New Roman" w:cs="Times New Roman"/>
        </w:rPr>
        <w:t xml:space="preserve">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lm3pJaEv","properties":{"formattedCitation":"(Mutrie {\\i{}et al.} 2000)","plainCitation":"(Mutrie et al. 2000)","noteIndex":0},"citationItems":[{"id":395,"uris":["http://zotero.org/users/9492510/items/5QZ8V8N7"],"itemData":{"id":395,"type":"paper-conference","abstract":"Presents several articles about sports.  'Participants in a Worksite Fitness Programme Have Reduced Rates of Absenteeism,' by N.T. Cable, A.M. Nevill and H. Ruddock; 'Evaluation of Exercise Prescription for 25 General Practices and a Large Leisure Complex in Sheffield,' by T. Cochrane and R. Davey; 'General Practice Community-Based Exercise Programmes for Sedentary Adults Over 65 Years of Age,' by R. Davey.","container-title":"Journal of Sports Sciences","DOI":"10.1080/026404100365252","note":"issue: 1\nISSN: 0264-0414","page":"12-21","publisher":"Informa UK Limited","title":"PART II: INTERDISCIPLINARY","volume":"18","author":[{"family":"Mutrie","given":"Nanette"},{"family":"Cerney","given":"C."},{"family":"Blamey","given":"A."},{"family":"Whitelaw","given":"A."},{"family":"Crawford","given":"F."},{"family":"Aitchison","given":"T."}],"issued":{"date-parts":[["2000",1]]}}}],"schema":"https://github.com/citation-style-language/schema/raw/master/csl-citation.json"} </w:instrText>
      </w:r>
      <w:r w:rsidR="002B496E">
        <w:rPr>
          <w:rFonts w:ascii="Times New Roman" w:hAnsi="Times New Roman" w:cs="Times New Roman"/>
        </w:rPr>
        <w:fldChar w:fldCharType="separate"/>
      </w:r>
      <w:r w:rsidR="00134EC9" w:rsidRPr="00134EC9">
        <w:rPr>
          <w:rFonts w:ascii="Times New Roman" w:hAnsi="Times New Roman" w:cs="Times New Roman"/>
          <w:szCs w:val="24"/>
        </w:rPr>
        <w:t xml:space="preserve">(Mutrie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0)</w:t>
      </w:r>
      <w:r w:rsidR="002B496E">
        <w:rPr>
          <w:rFonts w:ascii="Times New Roman" w:hAnsi="Times New Roman" w:cs="Times New Roman"/>
        </w:rPr>
        <w:fldChar w:fldCharType="end"/>
      </w:r>
      <w:r w:rsidR="00574F55" w:rsidRPr="0991B196">
        <w:rPr>
          <w:rFonts w:ascii="Times New Roman" w:hAnsi="Times New Roman" w:cs="Times New Roman"/>
        </w:rPr>
        <w:t>,</w:t>
      </w:r>
      <w:r w:rsidRPr="0991B196">
        <w:rPr>
          <w:rFonts w:ascii="Times New Roman" w:hAnsi="Times New Roman" w:cs="Times New Roman"/>
        </w:rPr>
        <w:t xml:space="preserve"> </w:t>
      </w:r>
      <w:r w:rsidR="00574F55" w:rsidRPr="0991B196">
        <w:rPr>
          <w:rFonts w:ascii="Times New Roman" w:hAnsi="Times New Roman" w:cs="Times New Roman"/>
        </w:rPr>
        <w:t xml:space="preserve">for the first time, </w:t>
      </w:r>
      <w:r w:rsidRPr="0991B196">
        <w:rPr>
          <w:rFonts w:ascii="Times New Roman" w:hAnsi="Times New Roman" w:cs="Times New Roman"/>
        </w:rPr>
        <w:t>presented a</w:t>
      </w:r>
      <w:r w:rsidR="00574F55" w:rsidRPr="0991B196">
        <w:rPr>
          <w:rFonts w:ascii="Times New Roman" w:hAnsi="Times New Roman" w:cs="Times New Roman"/>
        </w:rPr>
        <w:t>n</w:t>
      </w:r>
      <w:r w:rsidRPr="0991B196">
        <w:rPr>
          <w:rFonts w:ascii="Times New Roman" w:hAnsi="Times New Roman" w:cs="Times New Roman"/>
        </w:rPr>
        <w:t xml:space="preserve"> </w:t>
      </w:r>
      <w:r w:rsidR="00206860" w:rsidRPr="0991B196">
        <w:rPr>
          <w:rFonts w:ascii="Times New Roman" w:hAnsi="Times New Roman" w:cs="Times New Roman"/>
        </w:rPr>
        <w:t>RCT wondering</w:t>
      </w:r>
      <w:r w:rsidRPr="0991B196">
        <w:rPr>
          <w:rFonts w:ascii="Times New Roman" w:hAnsi="Times New Roman" w:cs="Times New Roman"/>
        </w:rPr>
        <w:t xml:space="preserve"> if active commuting could improve </w:t>
      </w:r>
      <w:r w:rsidR="00574F55" w:rsidRPr="0991B196">
        <w:rPr>
          <w:rFonts w:ascii="Times New Roman" w:hAnsi="Times New Roman" w:cs="Times New Roman"/>
        </w:rPr>
        <w:t>quality of life</w:t>
      </w:r>
      <w:r w:rsidRPr="0991B196">
        <w:rPr>
          <w:rFonts w:ascii="Times New Roman" w:hAnsi="Times New Roman" w:cs="Times New Roman"/>
        </w:rPr>
        <w:t>.</w:t>
      </w:r>
      <w:r w:rsidR="00574F55" w:rsidRPr="0991B196">
        <w:rPr>
          <w:rFonts w:ascii="Times New Roman" w:hAnsi="Times New Roman" w:cs="Times New Roman"/>
        </w:rPr>
        <w:t xml:space="preserve"> T</w:t>
      </w:r>
      <w:r w:rsidRPr="0991B196">
        <w:rPr>
          <w:rFonts w:ascii="Times New Roman" w:hAnsi="Times New Roman" w:cs="Times New Roman"/>
        </w:rPr>
        <w:t>hey implemented a cognitive</w:t>
      </w:r>
      <w:r w:rsidR="273E1FB0" w:rsidRPr="0991B196">
        <w:rPr>
          <w:rFonts w:ascii="Times New Roman" w:hAnsi="Times New Roman" w:cs="Times New Roman"/>
        </w:rPr>
        <w:t>-</w:t>
      </w:r>
      <w:r w:rsidRPr="0991B196">
        <w:rPr>
          <w:rFonts w:ascii="Times New Roman" w:hAnsi="Times New Roman" w:cs="Times New Roman"/>
        </w:rPr>
        <w:t xml:space="preserve">behavioural intervention </w:t>
      </w:r>
      <w:r w:rsidR="7CD1190C" w:rsidRPr="0991B196">
        <w:rPr>
          <w:rFonts w:ascii="Times New Roman" w:hAnsi="Times New Roman" w:cs="Times New Roman"/>
        </w:rPr>
        <w:t xml:space="preserve">(pre-tested written and visual interactive materials) </w:t>
      </w:r>
      <w:r w:rsidRPr="0991B196">
        <w:rPr>
          <w:rFonts w:ascii="Times New Roman" w:hAnsi="Times New Roman" w:cs="Times New Roman"/>
        </w:rPr>
        <w:t xml:space="preserve">to increase </w:t>
      </w:r>
      <w:r w:rsidR="00574F55" w:rsidRPr="0991B196">
        <w:rPr>
          <w:rFonts w:ascii="Times New Roman" w:hAnsi="Times New Roman" w:cs="Times New Roman"/>
        </w:rPr>
        <w:t>active commuting</w:t>
      </w:r>
      <w:r w:rsidRPr="0991B196">
        <w:rPr>
          <w:rFonts w:ascii="Times New Roman" w:hAnsi="Times New Roman" w:cs="Times New Roman"/>
        </w:rPr>
        <w:t xml:space="preserve"> behaviour and, secondarily, evaluate if this increase could impact </w:t>
      </w:r>
      <w:r w:rsidR="00574F55" w:rsidRPr="0991B196">
        <w:rPr>
          <w:rFonts w:ascii="Times New Roman" w:hAnsi="Times New Roman" w:cs="Times New Roman"/>
        </w:rPr>
        <w:t xml:space="preserve">the </w:t>
      </w:r>
      <w:bookmarkStart w:id="9" w:name="_Int_IqlxrveP"/>
      <w:r w:rsidR="00574F55" w:rsidRPr="0991B196">
        <w:rPr>
          <w:rFonts w:ascii="Times New Roman" w:hAnsi="Times New Roman" w:cs="Times New Roman"/>
        </w:rPr>
        <w:t>quality of life</w:t>
      </w:r>
      <w:bookmarkEnd w:id="9"/>
      <w:r w:rsidRPr="0991B196">
        <w:rPr>
          <w:rFonts w:ascii="Times New Roman" w:hAnsi="Times New Roman" w:cs="Times New Roman"/>
        </w:rPr>
        <w:t xml:space="preserve"> levels measured through the SF-36 (Ware et al., 1993). </w:t>
      </w:r>
      <w:r w:rsidR="00206860" w:rsidRPr="0991B196">
        <w:rPr>
          <w:rFonts w:ascii="Times New Roman" w:hAnsi="Times New Roman" w:cs="Times New Roman"/>
        </w:rPr>
        <w:t xml:space="preserve">Participants received a baseline questionnaire measuring demographic variables, stage of behaviour change, and 7-day recall physical activity (SPAQ;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XJRuIbMU","properties":{"formattedCitation":"(Lowther et al., 1999)","plainCitation":"(Lowther et al., 1999)","dontUpdate":true,"noteIndex":0},"citationItems":[{"id":629,"uris":["http://zotero.org/users/9492510/items/MZWT49AL"],"itemData":{"id":629,"type":"article-journal","abstract":"Objectives-Three studies were under-taken to establish the reliability and validity of the Scottish physical activity questionnaire (SPAQ), developed to aid seven day recall of leisure and occupational physical activity. Methods-To establish reliability, SPAQs (n = 34) were completed on a Monday and the following Wednesday. Thus each questionnaire measured four identical days. To establish concurrent validity, 94 participants completed a SPAQ and an adapted stage of exercise behaviour change questionnaire. Responses to SPAQ were then analysed by stage of exercise behaviour change. In a further study of criterion validity, 30 volunteers wore a Caltrac motion sensor for four consecutive days, after which they completed a SPAQ. Results-In the first study, total physical activity had a coeYcient of repeatability (R) of 53 minutes. Occupational physical activity showed a similar variance (R = 54.6 minutes) but leisure physical activity was more reliable (R = 29.3 minutes). The main variation in occupational physical activity was found to be walking (R = 39.8 minutes). In study 2, a one way analysis of variance showed the expected relation between physical activity and stage of exercise behaviour change, confirming the concurrent validity of SPAQ with the stage of exercise behaviour change model. In study 3, several erroneous recordings affected both SPAQ and the Caltrac results (kcal). After relevant corrections had been made, the correlation between the two measurement devices was 0.52 (p&lt;0.05). Conclusions-SPAQ has been shown to be reliable and to hold strong concurrent validity and limited criterion validity. The main limitation in SPAQ appears to be the measurement of occupational walking. It is therefore recommended that further work be conducted to refine the measurement of this physical activity component. It is evident nonetheless that SPAQ can be used with confidence to measure outcomes in physical activity interventions when account is taken of its limitations. (Br J Sports Med 1999;33:244-249) Keywords: physical activity; questionnaire; reliability; validity There is growing evidence to suggest that participation in physical activity (described as \"any bodily movement produced by skeletal muscles that results in energy expenditure\" 1) may have several benefits for health and protect against certain chronic diseases such as coronary heart disease, 2 hypertension, 3 non-insulin-dependent diabetes mellitus, 4 certain site specific cancers, 5 and osteoporosis, 6 as well as normalising fat metabolism 7 and increasing energy expenditure aiding weight control. 8 National surveys carried out in England, 9 Northern Ireland, 10 and Scotland 11 indicate very high levels of inactivity, with 34, 38, and 53% of the English, Northern Irish, and Scot-tish populations respectively reporting only one to four occasions of a mix of moderate and vigorous activity or less in the preceding month. It can be concluded that a high proportion of the British population can be targeted with interventions aimed at increasing physical activity. The Scottish physical activity questionnaire (SPAQ) was developed to measure two key constructs: stage of exercise behaviour change and seven day recall of physical activity. Methods and results MEASURING BEHAVIOUR CHANGE The \"stages of behaviour change\" model was introduced by Proshaska and DiClemente 12 for describing the stages people go through when attempting to change negative behaviours such as smoking. This model was adapted for use in exercise studies by Marcus et al 13 to describe five stages that a person moves through from being sedentary to regularly active. These stages are precontemplation (regularly inactive and no intention of change), contemplation (regularly inactive, but intending to change in next six months), preparation (active, but not regularly), action (regularly active but only in last six months) and maintenance (regularly active for longer than six months). A recent review has reported over 25 studies using this model to research exercise behaviour. 14 Marcus et al 13 originally suggested that \"regular\" exercise meant three or more sessions each week for at least 20 minutes per session. This definition does not take account of the most recent suggestions from the American College of Sports Medicine 15 or UK recommendations 16 that sedentary people should aim to accumulate 30 minutes of activity on most days of the week. Loughlan and Mutrie 17 have adapted the definition to include general physical activity such as walking, gardening, etc, and Mutrie et al 18 have reported 28-40% in maintenance and 35-55% in contemplation and preparation stages from various populations such as NHS staV, students , and diabetic patients.","container-title":"Br J Sports Med","DOI":"10.1136/bjsm.33.4.244","page":"244-249","title":"Development of a Scottish physical activity questionnaire: a tool for use in physical activity interventions","volume":"33","author":[{"family":"Lowther","given":"Matthew"},{"family":"Mutrie","given":"Nanette"},{"family":"Loughlan","given":"Christopher"},{"family":"Mcfarlane","given":"Catriona"}],"issued":{"date-parts":[["1999"]]}}}],"schema":"https://github.com/citation-style-language/schema/raw/master/csl-citation.json"} </w:instrText>
      </w:r>
      <w:r w:rsidR="002B496E">
        <w:rPr>
          <w:rFonts w:ascii="Times New Roman" w:hAnsi="Times New Roman" w:cs="Times New Roman"/>
        </w:rPr>
        <w:fldChar w:fldCharType="separate"/>
      </w:r>
      <w:r w:rsidR="002B496E" w:rsidRPr="002B496E">
        <w:rPr>
          <w:rFonts w:ascii="Times New Roman" w:hAnsi="Times New Roman" w:cs="Times New Roman"/>
        </w:rPr>
        <w:t>Lowther et al., 1999)</w:t>
      </w:r>
      <w:r w:rsidR="002B496E">
        <w:rPr>
          <w:rFonts w:ascii="Times New Roman" w:hAnsi="Times New Roman" w:cs="Times New Roman"/>
        </w:rPr>
        <w:fldChar w:fldCharType="end"/>
      </w:r>
      <w:r w:rsidR="00206860" w:rsidRPr="0991B196">
        <w:rPr>
          <w:rFonts w:ascii="Times New Roman" w:hAnsi="Times New Roman" w:cs="Times New Roman"/>
        </w:rPr>
        <w:t xml:space="preserve">. </w:t>
      </w:r>
      <w:r w:rsidRPr="0991B196">
        <w:rPr>
          <w:rFonts w:ascii="Times New Roman" w:hAnsi="Times New Roman" w:cs="Times New Roman"/>
        </w:rPr>
        <w:t xml:space="preserve">Follow-up questionnaires were administered after 3, 6, 9, and 12 months from baseline. </w:t>
      </w:r>
      <w:r w:rsidR="00574F55" w:rsidRPr="0991B196">
        <w:rPr>
          <w:rFonts w:ascii="Times New Roman" w:hAnsi="Times New Roman" w:cs="Times New Roman"/>
        </w:rPr>
        <w:t xml:space="preserve">Firstly, </w:t>
      </w:r>
      <w:r w:rsidRPr="0991B196">
        <w:rPr>
          <w:rFonts w:ascii="Times New Roman" w:hAnsi="Times New Roman" w:cs="Times New Roman"/>
        </w:rPr>
        <w:t xml:space="preserve">the intervention was successful, and </w:t>
      </w:r>
      <w:r w:rsidR="00574F55" w:rsidRPr="0991B196">
        <w:rPr>
          <w:rFonts w:ascii="Times New Roman" w:hAnsi="Times New Roman" w:cs="Times New Roman"/>
        </w:rPr>
        <w:t>the</w:t>
      </w:r>
      <w:r w:rsidRPr="0991B196">
        <w:rPr>
          <w:rFonts w:ascii="Times New Roman" w:hAnsi="Times New Roman" w:cs="Times New Roman"/>
        </w:rPr>
        <w:t xml:space="preserve"> </w:t>
      </w:r>
      <w:r w:rsidR="00574F55" w:rsidRPr="0991B196">
        <w:rPr>
          <w:rFonts w:ascii="Times New Roman" w:hAnsi="Times New Roman" w:cs="Times New Roman"/>
        </w:rPr>
        <w:t xml:space="preserve">intervention group </w:t>
      </w:r>
      <w:r w:rsidRPr="0991B196">
        <w:rPr>
          <w:rFonts w:ascii="Times New Roman" w:hAnsi="Times New Roman" w:cs="Times New Roman"/>
        </w:rPr>
        <w:t xml:space="preserve">increased their </w:t>
      </w:r>
      <w:r w:rsidR="00574F55" w:rsidRPr="0991B196">
        <w:rPr>
          <w:rFonts w:ascii="Times New Roman" w:hAnsi="Times New Roman" w:cs="Times New Roman"/>
        </w:rPr>
        <w:t>active commuting</w:t>
      </w:r>
      <w:r w:rsidRPr="0991B196">
        <w:rPr>
          <w:rFonts w:ascii="Times New Roman" w:hAnsi="Times New Roman" w:cs="Times New Roman"/>
        </w:rPr>
        <w:t xml:space="preserve"> levels. Also, after three months, those who had </w:t>
      </w:r>
      <w:r w:rsidR="00574F55" w:rsidRPr="0991B196">
        <w:rPr>
          <w:rFonts w:ascii="Times New Roman" w:hAnsi="Times New Roman" w:cs="Times New Roman"/>
        </w:rPr>
        <w:t>increased their active mobility levels</w:t>
      </w:r>
      <w:r w:rsidRPr="0991B196">
        <w:rPr>
          <w:rFonts w:ascii="Times New Roman" w:hAnsi="Times New Roman" w:cs="Times New Roman"/>
        </w:rPr>
        <w:t xml:space="preserve"> tended to improve </w:t>
      </w:r>
      <w:r w:rsidR="263CEBCA" w:rsidRPr="0991B196">
        <w:rPr>
          <w:rFonts w:ascii="Times New Roman" w:hAnsi="Times New Roman" w:cs="Times New Roman"/>
        </w:rPr>
        <w:t xml:space="preserve">both physical and psychological aspects of </w:t>
      </w:r>
      <w:r w:rsidR="00514A7D">
        <w:rPr>
          <w:rFonts w:ascii="Times New Roman" w:hAnsi="Times New Roman" w:cs="Times New Roman"/>
        </w:rPr>
        <w:t xml:space="preserve">their </w:t>
      </w:r>
      <w:r w:rsidR="263CEBCA" w:rsidRPr="0991B196">
        <w:rPr>
          <w:rFonts w:ascii="Times New Roman" w:hAnsi="Times New Roman" w:cs="Times New Roman"/>
        </w:rPr>
        <w:t>quality of life (</w:t>
      </w:r>
      <w:r w:rsidRPr="0991B196">
        <w:rPr>
          <w:rFonts w:ascii="Times New Roman" w:hAnsi="Times New Roman" w:cs="Times New Roman"/>
        </w:rPr>
        <w:t>vitality, emotional health, mental health, and body pain</w:t>
      </w:r>
      <w:r w:rsidR="6E32AF8F" w:rsidRPr="0991B196">
        <w:rPr>
          <w:rFonts w:ascii="Times New Roman" w:hAnsi="Times New Roman" w:cs="Times New Roman"/>
        </w:rPr>
        <w:t>)</w:t>
      </w:r>
      <w:r w:rsidRPr="0991B196">
        <w:rPr>
          <w:rFonts w:ascii="Times New Roman" w:hAnsi="Times New Roman" w:cs="Times New Roman"/>
        </w:rPr>
        <w:t>. The authors concluded that it was modest evidence</w:t>
      </w:r>
      <w:r w:rsidR="00574F55" w:rsidRPr="0991B196">
        <w:rPr>
          <w:rFonts w:ascii="Times New Roman" w:hAnsi="Times New Roman" w:cs="Times New Roman"/>
        </w:rPr>
        <w:t xml:space="preserve"> of the impact on quality of life,</w:t>
      </w:r>
      <w:r w:rsidRPr="0991B196">
        <w:rPr>
          <w:rFonts w:ascii="Times New Roman" w:hAnsi="Times New Roman" w:cs="Times New Roman"/>
        </w:rPr>
        <w:t xml:space="preserve"> but more sensitive measures </w:t>
      </w:r>
      <w:r w:rsidR="00574F55" w:rsidRPr="0991B196">
        <w:rPr>
          <w:rFonts w:ascii="Times New Roman" w:hAnsi="Times New Roman" w:cs="Times New Roman"/>
        </w:rPr>
        <w:t>were</w:t>
      </w:r>
      <w:r w:rsidRPr="0991B196">
        <w:rPr>
          <w:rFonts w:ascii="Times New Roman" w:hAnsi="Times New Roman" w:cs="Times New Roman"/>
        </w:rPr>
        <w:t xml:space="preserve"> required to explore these dynamics better.   </w:t>
      </w:r>
    </w:p>
    <w:p w14:paraId="32101F03" w14:textId="72005B22" w:rsidR="009F5AA4" w:rsidRDefault="00574F55" w:rsidP="009F5AA4">
      <w:pPr>
        <w:jc w:val="both"/>
        <w:rPr>
          <w:rFonts w:ascii="Times New Roman" w:hAnsi="Times New Roman" w:cs="Times New Roman"/>
        </w:rPr>
      </w:pPr>
      <w:r w:rsidRPr="0991B196">
        <w:rPr>
          <w:rFonts w:ascii="Times New Roman" w:hAnsi="Times New Roman" w:cs="Times New Roman"/>
        </w:rPr>
        <w:t>Two years later</w:t>
      </w:r>
      <w:r w:rsidR="009F5AA4" w:rsidRPr="0991B196">
        <w:rPr>
          <w:rFonts w:ascii="Times New Roman" w:hAnsi="Times New Roman" w:cs="Times New Roman"/>
        </w:rPr>
        <w:t>, Mutrie and colleagues</w:t>
      </w:r>
      <w:r w:rsidRPr="0991B196">
        <w:rPr>
          <w:rFonts w:ascii="Times New Roman" w:hAnsi="Times New Roman" w:cs="Times New Roman"/>
        </w:rPr>
        <w:t xml:space="preserve">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d4wM8pbF","properties":{"formattedCitation":"(Mutrie {\\i{}et al.} 2002)","plainCitation":"(Mutrie et al. 2002)","noteIndex":0},"citationItems":[{"id":137,"uris":["http://zotero.org/users/9492510/items/B2T6YIXY"],"itemData":{"id":137,"type":"article-journal","abstract":"Determined if a self help intervention, delivered via written interactive materials (the 'Walk in to Work Out' pack), could increase active commuting behavior (walking and cycling). The intervention group received the 'Walk in to Work Out' pack, which contained written interactive materials based on the transtheoretical model of behavior change, local information about distances and routes, and safety information. The control group received the pack 6 mo later. Focus groups were also conducted after 6 mo. The Ss included 295 employees (aged 19-69 yrs) who had been identified as thinking about, or doing some irregular, walking or cycling to work. The results show that the intervention group was almost twice as likely to increase walking to work as the control group at 6 mo. The intervention was not successful at increasing cycling. There were no distance travelled to work, gender, or age influences on the results. 25% of the intervention group, who received the pack at baseline, were regularly actively commuting at the 12 mo follow up. It is concluded that the 'Walk in to Work Out' pack was successful in increasing walking but not cycling. The authors maintain that the environment for cycling must be improved before cycling will become a popular option. (PsycINFO Database Record (c) 2016 APA, all rights reserved)","archive_location":"2002-13434-004","container-title":"Journal of Epidemiology and Community Health","DOI":"10.1136/jech.56.6.407","ISSN":"0143-005X","issue":"6","journalAbbreviation":"Journal of Epidemiology and Community Health","note":"publisher: BMJ Publishing Group","page":"407-412","source":"EBSCOhost","title":"'Walk in to Work Out': A randomised controlled trial of a self help intervention to promote active commuting","title-short":"'Walk in to Work Out'","volume":"56","author":[{"family":"Mutrie","given":"N."},{"family":"Carney","given":"C."},{"family":"Blamey","given":"A."},{"family":"Crawford","given":"F."},{"family":"Aitchison","given":"T."},{"family":"Whitelaw","given":"A."}],"issued":{"date-parts":[["2002",6]]}}}],"schema":"https://github.com/citation-style-language/schema/raw/master/csl-citation.json"} </w:instrText>
      </w:r>
      <w:r w:rsidR="002B496E">
        <w:rPr>
          <w:rFonts w:ascii="Times New Roman" w:hAnsi="Times New Roman" w:cs="Times New Roman"/>
        </w:rPr>
        <w:fldChar w:fldCharType="separate"/>
      </w:r>
      <w:r w:rsidR="00134EC9" w:rsidRPr="00134EC9">
        <w:rPr>
          <w:rFonts w:ascii="Times New Roman" w:hAnsi="Times New Roman" w:cs="Times New Roman"/>
          <w:szCs w:val="24"/>
        </w:rPr>
        <w:t xml:space="preserve">(Mutrie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2)</w:t>
      </w:r>
      <w:r w:rsidR="002B496E">
        <w:rPr>
          <w:rFonts w:ascii="Times New Roman" w:hAnsi="Times New Roman" w:cs="Times New Roman"/>
        </w:rPr>
        <w:fldChar w:fldCharType="end"/>
      </w:r>
      <w:r w:rsidR="009F5AA4" w:rsidRPr="0991B196">
        <w:rPr>
          <w:rFonts w:ascii="Times New Roman" w:hAnsi="Times New Roman" w:cs="Times New Roman"/>
        </w:rPr>
        <w:t xml:space="preserve"> implemented a self-help intervention to promote active commuting and evaluated if this could be associated with overall health benefits. </w:t>
      </w:r>
      <w:r w:rsidR="00367AB4" w:rsidRPr="0991B196">
        <w:rPr>
          <w:rFonts w:ascii="Times New Roman" w:hAnsi="Times New Roman" w:cs="Times New Roman"/>
        </w:rPr>
        <w:t>Once again, the study protocol was an RCT</w:t>
      </w:r>
      <w:r w:rsidR="009F5AA4" w:rsidRPr="0991B196">
        <w:rPr>
          <w:rFonts w:ascii="Times New Roman" w:hAnsi="Times New Roman" w:cs="Times New Roman"/>
        </w:rPr>
        <w:t xml:space="preserve">; the sample was adults from workplaces in Glasgow, Scotland. </w:t>
      </w:r>
      <w:r w:rsidR="00206860" w:rsidRPr="0991B196">
        <w:rPr>
          <w:rFonts w:ascii="Times New Roman" w:hAnsi="Times New Roman" w:cs="Times New Roman"/>
        </w:rPr>
        <w:t>Using the same instrument pack implemented in the previous experiment, they noted that, a</w:t>
      </w:r>
      <w:r w:rsidR="009F5AA4" w:rsidRPr="0991B196">
        <w:rPr>
          <w:rFonts w:ascii="Times New Roman" w:hAnsi="Times New Roman" w:cs="Times New Roman"/>
        </w:rPr>
        <w:t xml:space="preserve">fter six months, the intervention group increased their walking levels almost twice the control group. Additionally, the intervention group significantly improved their scores in reported Mental health, Vitality and General Health subscales of SF-36 between baseline and six months. </w:t>
      </w:r>
      <w:r w:rsidR="1E2153AF" w:rsidRPr="0991B196">
        <w:rPr>
          <w:rFonts w:ascii="Times New Roman" w:hAnsi="Times New Roman" w:cs="Times New Roman"/>
        </w:rPr>
        <w:t>So,</w:t>
      </w:r>
      <w:r w:rsidRPr="0991B196">
        <w:rPr>
          <w:rFonts w:ascii="Times New Roman" w:hAnsi="Times New Roman" w:cs="Times New Roman"/>
        </w:rPr>
        <w:t xml:space="preserve"> the authors concluded that walking as a means of transport could improve the overall quality of life. </w:t>
      </w:r>
      <w:r w:rsidR="009F5AA4" w:rsidRPr="0991B196">
        <w:rPr>
          <w:rFonts w:ascii="Times New Roman" w:hAnsi="Times New Roman" w:cs="Times New Roman"/>
        </w:rPr>
        <w:t>However, the intervention was not successful in increasing bicycling.</w:t>
      </w:r>
    </w:p>
    <w:p w14:paraId="560ADBEC" w14:textId="6FBB65D2" w:rsidR="009F5AA4" w:rsidRDefault="009F5AA4" w:rsidP="0991B196">
      <w:pPr>
        <w:jc w:val="both"/>
        <w:rPr>
          <w:rFonts w:ascii="Times New Roman" w:hAnsi="Times New Roman" w:cs="Times New Roman"/>
        </w:rPr>
      </w:pPr>
      <w:r w:rsidRPr="0991B196">
        <w:rPr>
          <w:rFonts w:ascii="Times New Roman" w:hAnsi="Times New Roman" w:cs="Times New Roman"/>
        </w:rPr>
        <w:t xml:space="preserve">In 2008, Baker and colleagues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UADnsJJg","properties":{"formattedCitation":"(Baker {\\i{}et al.} 2008)","plainCitation":"(Baker et al. 2008)","noteIndex":0},"citationItems":[{"id":532,"uris":["http://zotero.org/users/9492510/items/SGDJMBBP"],"itemData":{"id":532,"type":"article-journal","abstract":"Background: Recent systematic reviews have suggested that pedometers may be effective motivational tools to promote walking. However, studies tend to be of a relatively short duration, with small clinical based samples. Further research is required to demonstrate their effectiveness in adequately powered, community based studies. Objective: Using a randomized controlled trial design, this study assessed the impact of a 12-week graduated pedometer-based walking intervention on daily step-counts, self-reported physical activity and health outcomes in a Scottish community sample not meeting current physical activity recommendations. Method: Sixty-three women and 16 men (49.2 years ± 8.8) were randomly assigned to either an intervention (physical activity consultation and 12-week pedometer-based walking program) or control (no action) group. Measures for step-counts, 7-day physical activity recall, affect, quality of life (n = 79), body mass, BMI, % body fat, waist and hip circumference (n = 76), systolic/diastolic blood pressure, total cholesterol and HDL cholesterol (n = 66) were taken at baseline and week 12. Analyses were performed on an intention to treat basis using 2-way mixed factorial analyses of variance for parametric data and Mann Whitney and Wilcoxon tests for non-parametric data. Results: Significant increases were found in the intervention group for step-counts (p &lt; .001), time spent in leisure walking (p = .02) and positive affect (p = .027). Significant decreases were found in this group for time spent in weekday (p = .003), weekend (p = .001) and total sitting (p = .001) with no corresponding changes in the control group. No significant changes in any other health outcomes were found in either group. In comparison with the control group at week 12, the intervention group reported a significantly greater number of minutes spent in leisure time (p = .008), occupational (p = .045) and total walking (p = .03), and significantly fewer minutes in time spent in weekend (p = .003) and total sitting (p = .022). Conclusion: A pedometer-based walking program, incorporating a physical activity consultation, is effective in promoting walking and improving positive affect over 12 weeks in community based individuals. The discussion examines possible explanations for the lack of significant changes in health outcomes. Continued follow-up of this study will examine adherence to the intervention and possible resulting effects on health outcomes. © 2008 Baker et al; licensee BioMed Central Ltd.","container-title":"International Journal of Behavioral Nutrition and Physical Activity","DOI":"10.1186/1479-5868-5-44","ISSN":"14795868","title":"The effect of a pedometer-based community walking intervention \"Walking for Wellbeing in the West\" on physical activity levels and health outcomes: A 12-week randomized controlled trial","volume":"5","author":[{"family":"Baker","given":"Graham"},{"family":"Gray","given":"Stuart R."},{"family":"Wright","given":"Annemarie"},{"family":"Fitzsimons","given":"Claire"},{"family":"Nimmo","given":"Myra"},{"family":"Lowry","given":"Ruth"},{"family":"Mutrie","given":"Nanette"}],"issued":{"date-parts":[["2008",9,5]]}}}],"schema":"https://github.com/citation-style-language/schema/raw/master/csl-citation.json"} </w:instrText>
      </w:r>
      <w:r w:rsidR="002B496E">
        <w:rPr>
          <w:rFonts w:ascii="Times New Roman" w:hAnsi="Times New Roman" w:cs="Times New Roman"/>
        </w:rPr>
        <w:fldChar w:fldCharType="separate"/>
      </w:r>
      <w:r w:rsidR="00134EC9" w:rsidRPr="00134EC9">
        <w:rPr>
          <w:rFonts w:ascii="Times New Roman" w:hAnsi="Times New Roman" w:cs="Times New Roman"/>
          <w:szCs w:val="24"/>
        </w:rPr>
        <w:t xml:space="preserve">(Baker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8)</w:t>
      </w:r>
      <w:r w:rsidR="002B496E">
        <w:rPr>
          <w:rFonts w:ascii="Times New Roman" w:hAnsi="Times New Roman" w:cs="Times New Roman"/>
        </w:rPr>
        <w:fldChar w:fldCharType="end"/>
      </w:r>
      <w:r w:rsidR="002B496E">
        <w:rPr>
          <w:rFonts w:ascii="Times New Roman" w:hAnsi="Times New Roman" w:cs="Times New Roman"/>
        </w:rPr>
        <w:t xml:space="preserve"> </w:t>
      </w:r>
      <w:r w:rsidRPr="0991B196">
        <w:rPr>
          <w:rFonts w:ascii="Times New Roman" w:hAnsi="Times New Roman" w:cs="Times New Roman"/>
        </w:rPr>
        <w:t>evaluated the impact of a 12-weeks consultation and pedometer-based walking intervention (“Walking for Well-being in the West, WWW study”</w:t>
      </w:r>
      <w:r w:rsidR="00574F55" w:rsidRPr="0991B196">
        <w:rPr>
          <w:rFonts w:ascii="Times New Roman" w:hAnsi="Times New Roman" w:cs="Times New Roman"/>
        </w:rPr>
        <w:t xml:space="preserve">;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QjJWw4cb","properties":{"formattedCitation":"(Fitzsimons et al., 2008)","plainCitation":"(Fitzsimons et al., 2008)","dontUpdate":true,"noteIndex":0},"citationItems":[{"id":630,"uris":["http://zotero.org/users/9492510/items/MPYF7Z2N"],"itemData":{"id":630,"type":"article-journal","abstract":"Background. Scotland has a policy aimed at increasing physical activity levels in the population, but evidence on how to achieve this is still developing. Studies that focus on encouraging real world participants to start physical activity in their settings are needed. The Walking for Well-being in the West study was designed to assess the effectiveness of a pedometer-based walking programme in combination with physical activity consultation. The study was multi-disciplinary and based in the community. Walking for Well-being in the West investigated whether Scottish men and women, who were not achieving the current physical activity recommendation, increased and maintained walking behaviour over a 12 month period. This paper outlines the rationale and design of this innovative and pragmatic study. Methods. Participants were randomised into two groups: Group 1: Intervention (pedometer-based walking programme combined with a series of physical activity consultations); Group 2: Waiting list control for 12 weeks (followed by minimal pedometer-based intervention). Physical activity (primary outcome) was measured using pedometer step counts (7 day) and the International Physical Activity Questionnaire (long version). Psychological processes were measured using questionnaires relating to the Transtheoretical Model of Behaviour Change, mood (Positive and Negative Affect Schedule) and quality of life (Euroqol EQ-5D instrument). Physiological measures included anthropometric and metabolic outcomes. Environmental influences were assessed subjectively (Neighbourhood Quality of Life Survey) and objectively (neighbourhood audit tool and GIS mapping). The qualitative evaluation employed observation, semi-structured interviews and focus groups. A supplementary study undertook an economic evaluation. Discussion. Data analysis is on-going. Walking for Well-being in the West will demonstrate if a pedometer based walking programme, in combination with physical activity consultation results in a sustainable increase in walking behaviour in this sample of Scottish adults over a 12 month period. The study will examine the complex relationships between behavioural change, health consequences and the role of the environment, in conjunction with the cost effectiveness of this approach and a detailed insight into the participants' experiences of the intervention. Trial registration. Current Controlled Trials ISRCTN88907382. © 2008 Fitzsimons et al; licensee BioMed Central Ltd.","container-title":"BMC Public Health","DOI":"10.1186/1471-2458-8-259","ISSN":"14712458","note":"PMID: 18655723","title":"The 'Walking for Wellbeing in the West' randomised controlled trial of a pedometer-based walking programme in combination with physical activity consultation with 12 month follow-up: Rationale and study design","volume":"8","author":[{"family":"Fitzsimons","given":"Claire F."},{"family":"Baker","given":"Graham"},{"family":"Wright","given":"Annemarie"},{"family":"Nimmo","given":"Myra A."},{"family":"Ward Thompson","given":"Catharine"},{"family":"Lowry","given":"Ruth"},{"family":"Millington","given":"Catherine"},{"family":"Shaw","given":"Rebecca"},{"family":"Fenwick","given":"Elisabeth"},{"family":"Ogilvie","given":"David"},{"family":"Inchley","given":"Joanna"},{"family":"Foster","given":"Charlie E."},{"family":"Mutrie","given":"Nanette"}],"accessed":{"date-parts":[["2023",3,26]]},"issued":{"date-parts":[["2008"]]}}}],"schema":"https://github.com/citation-style-language/schema/raw/master/csl-citation.json"} </w:instrText>
      </w:r>
      <w:r w:rsidR="002B496E">
        <w:rPr>
          <w:rFonts w:ascii="Times New Roman" w:hAnsi="Times New Roman" w:cs="Times New Roman"/>
        </w:rPr>
        <w:fldChar w:fldCharType="separate"/>
      </w:r>
      <w:r w:rsidR="002B496E" w:rsidRPr="002B496E">
        <w:rPr>
          <w:rFonts w:ascii="Times New Roman" w:hAnsi="Times New Roman" w:cs="Times New Roman"/>
        </w:rPr>
        <w:t>Fitzsimons et al., 2008)</w:t>
      </w:r>
      <w:r w:rsidR="002B496E">
        <w:rPr>
          <w:rFonts w:ascii="Times New Roman" w:hAnsi="Times New Roman" w:cs="Times New Roman"/>
        </w:rPr>
        <w:fldChar w:fldCharType="end"/>
      </w:r>
      <w:r w:rsidR="002B496E">
        <w:rPr>
          <w:rFonts w:ascii="Times New Roman" w:hAnsi="Times New Roman" w:cs="Times New Roman"/>
        </w:rPr>
        <w:t xml:space="preserve"> </w:t>
      </w:r>
      <w:r w:rsidRPr="0991B196">
        <w:rPr>
          <w:rFonts w:ascii="Times New Roman" w:hAnsi="Times New Roman" w:cs="Times New Roman"/>
        </w:rPr>
        <w:t xml:space="preserve">on step counts and health-related outcomes as part of the Scottish Physical Activity Research Collaboration (SPARColl). </w:t>
      </w:r>
      <w:r w:rsidR="00206860" w:rsidRPr="0991B196">
        <w:rPr>
          <w:rFonts w:ascii="Times New Roman" w:hAnsi="Times New Roman" w:cs="Times New Roman"/>
        </w:rPr>
        <w:t>The tool</w:t>
      </w:r>
      <w:r w:rsidR="10E61793" w:rsidRPr="0991B196">
        <w:rPr>
          <w:rFonts w:ascii="Times New Roman" w:hAnsi="Times New Roman" w:cs="Times New Roman"/>
        </w:rPr>
        <w:t>s</w:t>
      </w:r>
      <w:r w:rsidR="00206860" w:rsidRPr="0991B196">
        <w:rPr>
          <w:rFonts w:ascii="Times New Roman" w:hAnsi="Times New Roman" w:cs="Times New Roman"/>
        </w:rPr>
        <w:t xml:space="preserve"> used to measure walking w</w:t>
      </w:r>
      <w:r w:rsidR="2ED99B40" w:rsidRPr="0991B196">
        <w:rPr>
          <w:rFonts w:ascii="Times New Roman" w:hAnsi="Times New Roman" w:cs="Times New Roman"/>
        </w:rPr>
        <w:t>ere</w:t>
      </w:r>
      <w:r w:rsidR="00206860" w:rsidRPr="0991B196">
        <w:rPr>
          <w:rFonts w:ascii="Times New Roman" w:hAnsi="Times New Roman" w:cs="Times New Roman"/>
        </w:rPr>
        <w:t xml:space="preserve"> </w:t>
      </w:r>
      <w:r w:rsidR="63AA5CCA" w:rsidRPr="0991B196">
        <w:rPr>
          <w:rFonts w:ascii="Times New Roman" w:hAnsi="Times New Roman" w:cs="Times New Roman"/>
        </w:rPr>
        <w:t>the</w:t>
      </w:r>
      <w:r w:rsidR="00206860" w:rsidRPr="0991B196">
        <w:rPr>
          <w:rFonts w:ascii="Times New Roman" w:hAnsi="Times New Roman" w:cs="Times New Roman"/>
        </w:rPr>
        <w:t xml:space="preserve"> pedometer </w:t>
      </w:r>
      <w:r w:rsidR="00206860" w:rsidRPr="0991B196">
        <w:rPr>
          <w:rFonts w:ascii="Times New Roman" w:hAnsi="Times New Roman" w:cs="Times New Roman"/>
          <w:i/>
          <w:iCs/>
        </w:rPr>
        <w:t>Omron HJ-109E Step-O-Meter</w:t>
      </w:r>
      <w:r w:rsidR="00206860" w:rsidRPr="0991B196">
        <w:rPr>
          <w:rFonts w:ascii="Times New Roman" w:hAnsi="Times New Roman" w:cs="Times New Roman"/>
        </w:rPr>
        <w:t xml:space="preserve"> (Omron Healthcare UK Ltd)</w:t>
      </w:r>
      <w:r w:rsidR="246483C8" w:rsidRPr="0991B196">
        <w:rPr>
          <w:rFonts w:ascii="Times New Roman" w:hAnsi="Times New Roman" w:cs="Times New Roman"/>
        </w:rPr>
        <w:t xml:space="preserve"> counting steps/day</w:t>
      </w:r>
      <w:r w:rsidR="00206860" w:rsidRPr="0991B196">
        <w:rPr>
          <w:rFonts w:ascii="Times New Roman" w:hAnsi="Times New Roman" w:cs="Times New Roman"/>
        </w:rPr>
        <w:t xml:space="preserve"> and the IPAQ (Craig et al., 2003). Participants also recorded the duration of their trips (walking time). </w:t>
      </w:r>
      <w:r w:rsidRPr="0991B196">
        <w:rPr>
          <w:rFonts w:ascii="Times New Roman" w:hAnsi="Times New Roman" w:cs="Times New Roman"/>
        </w:rPr>
        <w:t xml:space="preserve">Affect and </w:t>
      </w:r>
      <w:r w:rsidR="00574F55" w:rsidRPr="0991B196">
        <w:rPr>
          <w:rFonts w:ascii="Times New Roman" w:hAnsi="Times New Roman" w:cs="Times New Roman"/>
        </w:rPr>
        <w:t>quality of life</w:t>
      </w:r>
      <w:r w:rsidRPr="0991B196">
        <w:rPr>
          <w:rFonts w:ascii="Times New Roman" w:hAnsi="Times New Roman" w:cs="Times New Roman"/>
        </w:rPr>
        <w:t xml:space="preserve"> were the health-related outcomes included. The</w:t>
      </w:r>
      <w:r w:rsidR="4F8AFCC4" w:rsidRPr="0991B196">
        <w:rPr>
          <w:rFonts w:ascii="Times New Roman" w:hAnsi="Times New Roman" w:cs="Times New Roman"/>
        </w:rPr>
        <w:t xml:space="preserve"> latter</w:t>
      </w:r>
      <w:r w:rsidRPr="0991B196">
        <w:rPr>
          <w:rFonts w:ascii="Times New Roman" w:hAnsi="Times New Roman" w:cs="Times New Roman"/>
        </w:rPr>
        <w:t xml:space="preserve"> was measured with the </w:t>
      </w:r>
      <w:bookmarkStart w:id="10" w:name="_Hlk127873891"/>
      <w:r w:rsidRPr="0991B196">
        <w:rPr>
          <w:rFonts w:ascii="Times New Roman" w:hAnsi="Times New Roman" w:cs="Times New Roman"/>
        </w:rPr>
        <w:t>Euroqol EQ-5D instrument</w:t>
      </w:r>
      <w:bookmarkEnd w:id="10"/>
      <w:r w:rsidR="002B496E">
        <w:rPr>
          <w:rFonts w:ascii="Times New Roman" w:hAnsi="Times New Roman" w:cs="Times New Roman"/>
        </w:rPr>
        <w:t xml:space="preserve"> </w:t>
      </w:r>
      <w:r w:rsidR="002B496E">
        <w:rPr>
          <w:rFonts w:ascii="Times New Roman" w:hAnsi="Times New Roman" w:cs="Times New Roman"/>
        </w:rPr>
        <w:lastRenderedPageBreak/>
        <w:fldChar w:fldCharType="begin"/>
      </w:r>
      <w:r w:rsidR="00134EC9">
        <w:rPr>
          <w:rFonts w:ascii="Times New Roman" w:hAnsi="Times New Roman" w:cs="Times New Roman"/>
        </w:rPr>
        <w:instrText xml:space="preserve"> ADDIN ZOTERO_ITEM CSL_CITATION {"citationID":"8I5HiFfM","properties":{"formattedCitation":"(The EuroQoL Group 1990)","plainCitation":"(The EuroQoL Group 1990)","noteIndex":0},"citationItems":[{"id":531,"uris":["http://zotero.org/users/9492510/items/AU8GYLCN"],"itemData":{"id":531,"type":"article-journal","abstract":"In the course of developing a standardised, non-disease-specific instrument for describing and valuing health states (based on the items in Table 1), the EuroQol Group (whose members are listed In the Appendix) conducted postal surveys in England, The Netherlands and Sweden which indicate a striking similarity in the relative valuations attached to 14 different health states (see Table 3). The data were collected using a visual analogue scale similar to a thermometer (see Table 2). The EuroQol Instrument Is Intended to complement other quality-of-life measures and to facilitate the collection of a common data set for reference purposes. Others interested in participating in the extension of this work are invited to contact the EuroQol Group. © 1990.","container-title":"Health Policy","DOI":"10.1016/0168-8510(90)90421-9","ISSN":"0168-8510","issue":"3","note":"PMID: 10109801\npublisher: Elsevier","page":"199-208","title":"EuroQol - a new facility for the measurement of health-related quality of life","volume":"16","author":[{"family":"The EuroQoL Group","given":""}],"issued":{"date-parts":[["1990",12,1]]}}}],"schema":"https://github.com/citation-style-language/schema/raw/master/csl-citation.json"} </w:instrText>
      </w:r>
      <w:r w:rsidR="002B496E">
        <w:rPr>
          <w:rFonts w:ascii="Times New Roman" w:hAnsi="Times New Roman" w:cs="Times New Roman"/>
        </w:rPr>
        <w:fldChar w:fldCharType="separate"/>
      </w:r>
      <w:r w:rsidR="00134EC9" w:rsidRPr="00134EC9">
        <w:rPr>
          <w:rFonts w:ascii="Times New Roman" w:hAnsi="Times New Roman" w:cs="Times New Roman"/>
        </w:rPr>
        <w:t>(The EuroQoL Group 1990)</w:t>
      </w:r>
      <w:r w:rsidR="002B496E">
        <w:rPr>
          <w:rFonts w:ascii="Times New Roman" w:hAnsi="Times New Roman" w:cs="Times New Roman"/>
        </w:rPr>
        <w:fldChar w:fldCharType="end"/>
      </w:r>
      <w:r w:rsidRPr="0991B196">
        <w:rPr>
          <w:rFonts w:ascii="Times New Roman" w:hAnsi="Times New Roman" w:cs="Times New Roman"/>
        </w:rPr>
        <w:t xml:space="preserve">. The intervention succeeded: </w:t>
      </w:r>
      <w:r w:rsidR="00574F55" w:rsidRPr="0991B196">
        <w:rPr>
          <w:rFonts w:ascii="Times New Roman" w:hAnsi="Times New Roman" w:cs="Times New Roman"/>
        </w:rPr>
        <w:t>control group subjects</w:t>
      </w:r>
      <w:r w:rsidRPr="0991B196">
        <w:rPr>
          <w:rFonts w:ascii="Times New Roman" w:hAnsi="Times New Roman" w:cs="Times New Roman"/>
        </w:rPr>
        <w:t xml:space="preserve"> displayed no significant change in steps/day over time, while </w:t>
      </w:r>
      <w:r w:rsidR="00574F55" w:rsidRPr="0991B196">
        <w:rPr>
          <w:rFonts w:ascii="Times New Roman" w:hAnsi="Times New Roman" w:cs="Times New Roman"/>
        </w:rPr>
        <w:t>intervention group subjects</w:t>
      </w:r>
      <w:r w:rsidRPr="0991B196">
        <w:rPr>
          <w:rFonts w:ascii="Times New Roman" w:hAnsi="Times New Roman" w:cs="Times New Roman"/>
        </w:rPr>
        <w:t xml:space="preserve"> had an increase that exceeded the expected/recommended goal. However, there was no significant effect on any </w:t>
      </w:r>
      <w:r w:rsidR="60B527C6" w:rsidRPr="0991B196">
        <w:rPr>
          <w:rFonts w:ascii="Times New Roman" w:hAnsi="Times New Roman" w:cs="Times New Roman"/>
        </w:rPr>
        <w:t>quality of life score.</w:t>
      </w:r>
    </w:p>
    <w:p w14:paraId="367647B9" w14:textId="45A69CF6" w:rsidR="009F5AA4" w:rsidRDefault="009F5AA4" w:rsidP="0991B196">
      <w:pPr>
        <w:jc w:val="both"/>
        <w:rPr>
          <w:rFonts w:ascii="Times New Roman" w:hAnsi="Times New Roman" w:cs="Times New Roman"/>
        </w:rPr>
      </w:pPr>
      <w:r w:rsidRPr="0991B196">
        <w:rPr>
          <w:rFonts w:ascii="Times New Roman" w:hAnsi="Times New Roman" w:cs="Times New Roman"/>
        </w:rPr>
        <w:t xml:space="preserve">In 2020, as part of the GISMO (Geographical Information Support for healthy Mobility;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CMgn5nJ8","properties":{"formattedCitation":"(Reich et al., 2020)","plainCitation":"(Reich et al., 2020)","dontUpdate":true,"noteIndex":0},"citationItems":[{"id":632,"uris":["http://zotero.org/users/9492510/items/S9E5JBJL"],"itemData":{"id":632,"type":"article-journal","abstract":"A sedentary lifestyle is a major modifiable risk factor for many chronic diseases. Lifestyle modification in order to increase exercise capacity is key in the prevention and rehabilitation of chronic diseases. This could be achieved by active commute. The aim of this study was to assess the effects of daily active commuting on physical activity (PA) and exercise capacity. Seventy-three healthy hospital employees (age: 46 ± 9 years, 38% male), with a predominantly passive way of commuting, were randomly assigned to two parallel groups, a control group (CG, N = 22) or an intervention group (IG, N = 51), which was further split into public transportation/active commuting (IG-PT, N = 25) and cycling (IG-C, N = 26). Both intervention groups were asked to reach 150 min/wk of moderate- to vigorous-intensity exercise during their commute for 1 year. CG maintained a passive commuting mode. All participants underwent assessment of anthropometry, risk factor stratification, and exercise capacity by a medical doctor at the Institute of Sports Medicine, Prevention and Rehabilitation. Weekly physical activity, using the International Physical Activity Questionnaire and commuting behavior, using an online diary, were used to assess physical activity. At the end of the study, the change in exercise capacity did significantly differ between IG and CG (P =.003, ES = 0.82). Actively covered distances through commuting significantly differed between groups (walking P =.026; cycling P &lt;.001). Therefore, active commuting improves exercise capacity and can be recommended to the working population to increase exercise capacity.","container-title":"Scandinavian Journal of Medicine and Science in Sports","DOI":"10.1111/SMS.13697","ISSN":"16000838","issue":"S1","note":"PMID: 32335963\npublisher: Blackwell Munksgaard","page":"15-23","title":"Effects of active commuting on cardiovascular risk factors: GISMO—a randomized controlled feasibility study","volume":"30","author":[{"family":"Reich","given":"Bernhard"},{"family":"Niederseer","given":"David"},{"family":"Loidl","given":"Martin"},{"family":"Fernandez La Puente de Battre","given":"Maria Dolores"},{"family":"Rossi","given":"Valentina Alice"},{"family":"Zagel","given":"Bernhard"},{"family":"Caselli","given":"Stefano"},{"family":"Schmied","given":"Christian"},{"family":"Niebauer","given":"Josef"}],"issued":{"date-parts":[["2020",8,1]]}}}],"schema":"https://github.com/citation-style-language/schema/raw/master/csl-citation.json"} </w:instrText>
      </w:r>
      <w:r w:rsidR="002B496E">
        <w:rPr>
          <w:rFonts w:ascii="Times New Roman" w:hAnsi="Times New Roman" w:cs="Times New Roman"/>
        </w:rPr>
        <w:fldChar w:fldCharType="separate"/>
      </w:r>
      <w:r w:rsidR="002B496E" w:rsidRPr="002B496E">
        <w:rPr>
          <w:rFonts w:ascii="Times New Roman" w:hAnsi="Times New Roman" w:cs="Times New Roman"/>
        </w:rPr>
        <w:t>Reich et al., 2020)</w:t>
      </w:r>
      <w:r w:rsidR="002B496E">
        <w:rPr>
          <w:rFonts w:ascii="Times New Roman" w:hAnsi="Times New Roman" w:cs="Times New Roman"/>
        </w:rPr>
        <w:fldChar w:fldCharType="end"/>
      </w:r>
      <w:r w:rsidRPr="0991B196">
        <w:rPr>
          <w:rFonts w:ascii="Times New Roman" w:hAnsi="Times New Roman" w:cs="Times New Roman"/>
        </w:rPr>
        <w:t>, Neumeier and colleagues</w:t>
      </w:r>
      <w:r w:rsidR="002B496E">
        <w:rPr>
          <w:rFonts w:ascii="Times New Roman" w:hAnsi="Times New Roman" w:cs="Times New Roman"/>
        </w:rPr>
        <w:t xml:space="preserve">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uJsVzyc0","properties":{"formattedCitation":"(Neumeier {\\i{}et al.} 2020)","plainCitation":"(Neumeier et al. 2020)","noteIndex":0},"citationItems":[{"id":142,"uris":["http://zotero.org/users/9492510/items/MMJHJTNX"],"itemData":{"id":142,"type":"article-journal","abstract":"Increased physical activity is associated with numerous health benefits. This study investigated the effect of active commuting (walking and cycling to work) on health-related quality of life (HRQoL) and absence days from work due to sickness in healthy working adults. In total, 73 participants (age: 46 ± 9 years), all working at a tertiary university hospital in Salzburg, Austria, were randomized into an intervention group (IG, n = 51) and a control group (CG, n = 22). The IG was asked to commute actively for twelve months, whereas the CG did not have to change their usual commuting behavior. IG was divided into two subgroups: IG-C (cycling, n = 26) was asked to commute by bicycle and IG-PT (public transport, n = 25) partially using public transportation and walked the remaining distance to work. Significant positive changes in IG were observed in four subcomponents of the SF-36 (physical functioning (95 [10] to 100 [8.8], P = .023), mental health (82 [15] to 86 [15], P = .036), vitality (65 [20] to 70 [14], P = .005), and general health (70 [19] to 80 [24], P = .004)) as well as the physical component summary score (56.5 [9] to 59.2 [6.3], P = .002). IG-C showed greater and more statistically significant changes regarding HRQoL compared to IG-PT. Associations between active commuting and sick-leave days were only observed in IG-PT (7.5 [14.8] to 4.0 [11.3] days, P = .038). In conclusion, active commuting improves various components of HRQoL and might therefore be a possible strategy to increase quality of life in the workforce.","container-title":"Scandinavian Journal of Medicine &amp; Science in Sports","DOI":"10.1111/sms.13667","ISSN":"1600-0838","journalAbbreviation":"Scand J Med Sci Sports","language":"eng","note":"PMID: 32246792","page":"31-40","source":"PubMed","title":"Effects of active commuting on health-related quality of life and sickness-related absence","volume":"30 Suppl 1","author":[{"family":"Neumeier","given":"Luis M."},{"family":"Loidl","given":"Martin"},{"family":"Reich","given":"Bernhard"},{"family":"Fernandez La Puente de Battre","given":"Maria Dolores"},{"family":"Kissel","given":"Christine K."},{"family":"Templin","given":"Christian"},{"family":"Schmied","given":"Christian"},{"family":"Niebauer","given":"Josef"},{"family":"Niederseer","given":"David"}],"issued":{"date-parts":[["2020",8]]}}}],"schema":"https://github.com/citation-style-language/schema/raw/master/csl-citation.json"} </w:instrText>
      </w:r>
      <w:r w:rsidR="002B496E">
        <w:rPr>
          <w:rFonts w:ascii="Times New Roman" w:hAnsi="Times New Roman" w:cs="Times New Roman"/>
        </w:rPr>
        <w:fldChar w:fldCharType="separate"/>
      </w:r>
      <w:r w:rsidR="00134EC9" w:rsidRPr="00134EC9">
        <w:rPr>
          <w:rFonts w:ascii="Times New Roman" w:hAnsi="Times New Roman" w:cs="Times New Roman"/>
          <w:szCs w:val="24"/>
        </w:rPr>
        <w:t xml:space="preserve">(Neumeier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20)</w:t>
      </w:r>
      <w:r w:rsidR="002B496E">
        <w:rPr>
          <w:rFonts w:ascii="Times New Roman" w:hAnsi="Times New Roman" w:cs="Times New Roman"/>
        </w:rPr>
        <w:fldChar w:fldCharType="end"/>
      </w:r>
      <w:r w:rsidRPr="0991B196">
        <w:rPr>
          <w:rFonts w:ascii="Times New Roman" w:hAnsi="Times New Roman" w:cs="Times New Roman"/>
        </w:rPr>
        <w:t xml:space="preserve"> evaluated the impact of </w:t>
      </w:r>
      <w:r w:rsidR="00574F55" w:rsidRPr="0991B196">
        <w:rPr>
          <w:rFonts w:ascii="Times New Roman" w:hAnsi="Times New Roman" w:cs="Times New Roman"/>
        </w:rPr>
        <w:t>active commuting</w:t>
      </w:r>
      <w:r w:rsidRPr="0991B196">
        <w:rPr>
          <w:rFonts w:ascii="Times New Roman" w:hAnsi="Times New Roman" w:cs="Times New Roman"/>
        </w:rPr>
        <w:t xml:space="preserve"> on HRQoL and absence days from work in Salzburg, Austria. HRQoL was defined as “how well a person functions in one’s life and his or her perceived well-being in physical, mental and social domains of health”</w:t>
      </w:r>
      <w:r w:rsidR="002B496E">
        <w:rPr>
          <w:rFonts w:ascii="Times New Roman" w:hAnsi="Times New Roman" w:cs="Times New Roman"/>
        </w:rPr>
        <w:t xml:space="preserve">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EDtrEhMo","properties":{"formattedCitation":"(Hays and Reeve 2010)","plainCitation":"(Hays and Reeve 2010)","noteIndex":0},"citationItems":[{"id":633,"uris":["http://zotero.org/users/9492510/items/FHFPI6CT"],"itemData":{"id":633,"type":"book","event-place":"San Diego, CA","publisher":"Academic Press","publisher-place":"San Diego, CA","title":"Epidemiology and Demography in Public Health","author":[{"family":"Hays","given":"R. D."},{"family":"Reeve","given":"B. B."}],"issued":{"date-parts":[["2010"]]}}}],"schema":"https://github.com/citation-style-language/schema/raw/master/csl-citation.json"} </w:instrText>
      </w:r>
      <w:r w:rsidR="002B496E">
        <w:rPr>
          <w:rFonts w:ascii="Times New Roman" w:hAnsi="Times New Roman" w:cs="Times New Roman"/>
        </w:rPr>
        <w:fldChar w:fldCharType="separate"/>
      </w:r>
      <w:r w:rsidR="00134EC9" w:rsidRPr="00134EC9">
        <w:rPr>
          <w:rFonts w:ascii="Times New Roman" w:hAnsi="Times New Roman" w:cs="Times New Roman"/>
        </w:rPr>
        <w:t>(Hays and Reeve 2010)</w:t>
      </w:r>
      <w:r w:rsidR="002B496E">
        <w:rPr>
          <w:rFonts w:ascii="Times New Roman" w:hAnsi="Times New Roman" w:cs="Times New Roman"/>
        </w:rPr>
        <w:fldChar w:fldCharType="end"/>
      </w:r>
      <w:r w:rsidRPr="0991B196">
        <w:rPr>
          <w:rFonts w:ascii="Times New Roman" w:hAnsi="Times New Roman" w:cs="Times New Roman"/>
        </w:rPr>
        <w:t xml:space="preserve">. </w:t>
      </w:r>
      <w:r w:rsidR="00206860" w:rsidRPr="0991B196">
        <w:rPr>
          <w:rFonts w:ascii="Times New Roman" w:hAnsi="Times New Roman" w:cs="Times New Roman"/>
        </w:rPr>
        <w:t xml:space="preserve">Web-based travel diary provided data for </w:t>
      </w:r>
      <w:r w:rsidR="00367AB4" w:rsidRPr="0991B196">
        <w:rPr>
          <w:rFonts w:ascii="Times New Roman" w:hAnsi="Times New Roman" w:cs="Times New Roman"/>
        </w:rPr>
        <w:t xml:space="preserve">the </w:t>
      </w:r>
      <w:r w:rsidR="00206860" w:rsidRPr="0991B196">
        <w:rPr>
          <w:rFonts w:ascii="Times New Roman" w:hAnsi="Times New Roman" w:cs="Times New Roman"/>
        </w:rPr>
        <w:t>distance, duration, and frequency of participants’ daily commuting trips. Additionally, they were asked to wear fitness watches</w:t>
      </w:r>
      <w:r w:rsidR="00367AB4" w:rsidRPr="0991B196">
        <w:rPr>
          <w:rFonts w:ascii="Times New Roman" w:hAnsi="Times New Roman" w:cs="Times New Roman"/>
        </w:rPr>
        <w:t>,</w:t>
      </w:r>
      <w:r w:rsidR="00206860" w:rsidRPr="0991B196">
        <w:rPr>
          <w:rFonts w:ascii="Times New Roman" w:hAnsi="Times New Roman" w:cs="Times New Roman"/>
        </w:rPr>
        <w:t xml:space="preserve"> Polar M200 (also measuring location and heart rate;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Fp3lu0xI","properties":{"formattedCitation":"(Loidl et al., 2020)","plainCitation":"(Loidl et al., 2020)","dontUpdate":true,"noteIndex":0},"citationItems":[{"id":634,"uris":["http://zotero.org/users/9492510/items/V8VB9PMX"],"itemData":{"id":634,"type":"article-journal","abstract":"Sound exposure data are central for any intervention study. In the case of utilitarian mobility, where studies cannot be conducted in controlled environments, exposure data are commonly self-reported. For short-term intervention studies, wearable devices with location sensors are increasingly employed. We aimed to combine self-reported and technically sensed mobility data, in order to provide more accurate and reliable exposure data for GISMO, a long-term intervention study. Through spatio-temporal data matching procedures, we are able to determine the amount of mobility for all modes at the best possible accuracy level. Self-reported data deviate ±10% from the corrected reference. Derived modal split statistics prove high compliance to the respective recommendations for the control group (CG) and the two intervention groups (IG-PT, IG-C). About 73.7% of total mileage was travelled by car in CG. This share was 10.3% (IG-PT) and 9.7% (IG-C), respectively, in the intervention groups. Commuting distances were comparable in CG and IG, but annual mean travel times differ between (Formula presented.)  = 8,458 min (σ = 6,427 min) for IG-PT, (Formula presented.)  = 8,444 min (σ = 5,961 min) for IG-C, and (Formula presented.)  = 5,223 min (σ = 5,463 min) for CG. Seasonal variabilities of modal split statistics were observable. However, in IG-PT and IG-C no shift toward the car occurred during winter months. Although no perfect single-method solution for acquiring exposure data in mobility-related, naturalistic intervention studies exists, we achieved substantially improved results by combining two data sources, based on spatio-temporal matching procedures.","container-title":"Scandinavian Journal of Medicine and Science in Sports","DOI":"10.1111/SMS.13636","ISSN":"16000838","issue":"S1","note":"PMID: 32034943\npublisher: Blackwell Munksgaard","page":"41-49","title":"Merging self-reported with technically sensed data for tracking mobility behavior in a naturalistic intervention study. Insights from the GISMO study","volume":"30","author":[{"family":"Loidl","given":"Martin"},{"family":"Stutz","given":"Petra"},{"family":"Fernandez Lapuente de Battre","given":"Maria Dolores"},{"family":"Schmied","given":"Christian"},{"family":"Reich","given":"Bernhard"},{"family":"Bohm","given":"Philipp"},{"family":"Sedlacek","given":"Norbert"},{"family":"Niebauer","given":"Josef"},{"family":"Niederseer","given":"David"}],"issued":{"date-parts":[["2020",8,1]]}}}],"schema":"https://github.com/citation-style-language/schema/raw/master/csl-citation.json"} </w:instrText>
      </w:r>
      <w:r w:rsidR="002B496E">
        <w:rPr>
          <w:rFonts w:ascii="Times New Roman" w:hAnsi="Times New Roman" w:cs="Times New Roman"/>
        </w:rPr>
        <w:fldChar w:fldCharType="separate"/>
      </w:r>
      <w:r w:rsidR="002B496E" w:rsidRPr="002B496E">
        <w:rPr>
          <w:rFonts w:ascii="Times New Roman" w:hAnsi="Times New Roman" w:cs="Times New Roman"/>
        </w:rPr>
        <w:t>Loidl et al., 2020)</w:t>
      </w:r>
      <w:r w:rsidR="002B496E">
        <w:rPr>
          <w:rFonts w:ascii="Times New Roman" w:hAnsi="Times New Roman" w:cs="Times New Roman"/>
        </w:rPr>
        <w:fldChar w:fldCharType="end"/>
      </w:r>
      <w:r w:rsidR="00367AB4" w:rsidRPr="0991B196">
        <w:rPr>
          <w:rFonts w:ascii="Times New Roman" w:hAnsi="Times New Roman" w:cs="Times New Roman"/>
        </w:rPr>
        <w:t>,</w:t>
      </w:r>
      <w:r w:rsidR="00206860" w:rsidRPr="0991B196">
        <w:rPr>
          <w:rFonts w:ascii="Times New Roman" w:hAnsi="Times New Roman" w:cs="Times New Roman"/>
        </w:rPr>
        <w:t xml:space="preserve"> for </w:t>
      </w:r>
      <w:r w:rsidR="00367AB4" w:rsidRPr="0991B196">
        <w:rPr>
          <w:rFonts w:ascii="Times New Roman" w:hAnsi="Times New Roman" w:cs="Times New Roman"/>
        </w:rPr>
        <w:t>two</w:t>
      </w:r>
      <w:r w:rsidR="00206860" w:rsidRPr="0991B196">
        <w:rPr>
          <w:rFonts w:ascii="Times New Roman" w:hAnsi="Times New Roman" w:cs="Times New Roman"/>
        </w:rPr>
        <w:t xml:space="preserve"> weeks at </w:t>
      </w:r>
      <w:r w:rsidR="00367AB4" w:rsidRPr="0991B196">
        <w:rPr>
          <w:rFonts w:ascii="Times New Roman" w:hAnsi="Times New Roman" w:cs="Times New Roman"/>
        </w:rPr>
        <w:t xml:space="preserve">the </w:t>
      </w:r>
      <w:r w:rsidR="00206860" w:rsidRPr="0991B196">
        <w:rPr>
          <w:rFonts w:ascii="Times New Roman" w:hAnsi="Times New Roman" w:cs="Times New Roman"/>
        </w:rPr>
        <w:t xml:space="preserve">beginning and end of </w:t>
      </w:r>
      <w:r w:rsidR="00367AB4" w:rsidRPr="0991B196">
        <w:rPr>
          <w:rFonts w:ascii="Times New Roman" w:hAnsi="Times New Roman" w:cs="Times New Roman"/>
        </w:rPr>
        <w:t xml:space="preserve">the </w:t>
      </w:r>
      <w:r w:rsidR="00206860" w:rsidRPr="0991B196">
        <w:rPr>
          <w:rFonts w:ascii="Times New Roman" w:hAnsi="Times New Roman" w:cs="Times New Roman"/>
        </w:rPr>
        <w:t xml:space="preserve">intervention to validate data collected through the diaries. </w:t>
      </w:r>
      <w:r w:rsidRPr="0991B196">
        <w:rPr>
          <w:rFonts w:ascii="Times New Roman" w:hAnsi="Times New Roman" w:cs="Times New Roman"/>
        </w:rPr>
        <w:t>Sick-leave days were included in the study because they were considered a “major economic burden in many economies”</w:t>
      </w:r>
      <w:r w:rsidR="002B496E">
        <w:rPr>
          <w:rFonts w:ascii="Times New Roman" w:hAnsi="Times New Roman" w:cs="Times New Roman"/>
        </w:rPr>
        <w:t xml:space="preserve">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RddAHXwX","properties":{"formattedCitation":"(OECD 2010)","plainCitation":"(OECD 2010)","noteIndex":0},"citationItems":[{"id":635,"uris":["http://zotero.org/users/9492510/items/HPTK4EYG"],"itemData":{"id":635,"type":"webpage","title":"Sickness, disability and work: Breaking the barriers: A synthesis of findings across OECD countries.","URL":"https://doi.org/10.1787/9789264088856-en","author":[{"literal":"OECD"}],"issued":{"date-parts":[["2010"]]}}}],"schema":"https://github.com/citation-style-language/schema/raw/master/csl-citation.json"} </w:instrText>
      </w:r>
      <w:r w:rsidR="002B496E">
        <w:rPr>
          <w:rFonts w:ascii="Times New Roman" w:hAnsi="Times New Roman" w:cs="Times New Roman"/>
        </w:rPr>
        <w:fldChar w:fldCharType="separate"/>
      </w:r>
      <w:r w:rsidR="00134EC9" w:rsidRPr="00134EC9">
        <w:rPr>
          <w:rFonts w:ascii="Times New Roman" w:hAnsi="Times New Roman" w:cs="Times New Roman"/>
        </w:rPr>
        <w:t>(OECD 2010)</w:t>
      </w:r>
      <w:r w:rsidR="002B496E">
        <w:rPr>
          <w:rFonts w:ascii="Times New Roman" w:hAnsi="Times New Roman" w:cs="Times New Roman"/>
        </w:rPr>
        <w:fldChar w:fldCharType="end"/>
      </w:r>
      <w:r w:rsidRPr="0991B196">
        <w:rPr>
          <w:rFonts w:ascii="Times New Roman" w:hAnsi="Times New Roman" w:cs="Times New Roman"/>
        </w:rPr>
        <w:t xml:space="preserve">. The </w:t>
      </w:r>
      <w:r w:rsidR="00574F55" w:rsidRPr="0991B196">
        <w:rPr>
          <w:rFonts w:ascii="Times New Roman" w:hAnsi="Times New Roman" w:cs="Times New Roman"/>
        </w:rPr>
        <w:t xml:space="preserve">intervention group </w:t>
      </w:r>
      <w:r w:rsidRPr="0991B196">
        <w:rPr>
          <w:rFonts w:ascii="Times New Roman" w:hAnsi="Times New Roman" w:cs="Times New Roman"/>
        </w:rPr>
        <w:t xml:space="preserve">was asked to actively commute to work for 12 months, while the </w:t>
      </w:r>
      <w:r w:rsidR="00574F55" w:rsidRPr="0991B196">
        <w:rPr>
          <w:rFonts w:ascii="Times New Roman" w:hAnsi="Times New Roman" w:cs="Times New Roman"/>
        </w:rPr>
        <w:t>control group</w:t>
      </w:r>
      <w:r w:rsidRPr="0991B196">
        <w:rPr>
          <w:rFonts w:ascii="Times New Roman" w:hAnsi="Times New Roman" w:cs="Times New Roman"/>
        </w:rPr>
        <w:t xml:space="preserve"> was asked not to change their habits. Also, </w:t>
      </w:r>
      <w:r w:rsidR="00574F55" w:rsidRPr="0991B196">
        <w:rPr>
          <w:rFonts w:ascii="Times New Roman" w:hAnsi="Times New Roman" w:cs="Times New Roman"/>
        </w:rPr>
        <w:t>the intervention group</w:t>
      </w:r>
      <w:r w:rsidRPr="0991B196">
        <w:rPr>
          <w:rFonts w:ascii="Times New Roman" w:hAnsi="Times New Roman" w:cs="Times New Roman"/>
        </w:rPr>
        <w:t xml:space="preserve"> was divided into IG-C for those who cycled to work and IG-PT for those who used public transport (which also included walking), according to home-work distance, personal preference and available infrastructures. HRQoL was measured using the</w:t>
      </w:r>
      <w:r w:rsidR="00574F55" w:rsidRPr="0991B196">
        <w:rPr>
          <w:rFonts w:ascii="Times New Roman" w:hAnsi="Times New Roman" w:cs="Times New Roman"/>
        </w:rPr>
        <w:t xml:space="preserve"> German version of the</w:t>
      </w:r>
      <w:r w:rsidRPr="0991B196">
        <w:rPr>
          <w:rFonts w:ascii="Times New Roman" w:hAnsi="Times New Roman" w:cs="Times New Roman"/>
        </w:rPr>
        <w:t xml:space="preserve"> SF-36</w:t>
      </w:r>
      <w:r w:rsidR="002B496E">
        <w:rPr>
          <w:rFonts w:ascii="Times New Roman" w:hAnsi="Times New Roman" w:cs="Times New Roman"/>
        </w:rPr>
        <w:t xml:space="preserve"> </w:t>
      </w:r>
      <w:r w:rsidR="002B496E">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XoJaSQzx","properties":{"formattedCitation":"(Bullinger 1995)","plainCitation":"(Bullinger 1995)","noteIndex":0},"citationItems":[{"id":636,"uris":["http://zotero.org/users/9492510/items/GP6EMWSW"],"itemData":{"id":636,"type":"article-journal","abstract":"International translation and psychometric testing of generic health outcome measures is increasingly in demand. Following the methodology developed by the International Quality of Life Assessment group (IQOLA) we report the German work with the SF-36 Health Survey. The form was translated using a forward-backward method with accompanying translation quality ratings and pilot tested in terms of translation clarity and applicability. Psychometric evaluation included Thurstone's test of ordinality and equidistance of response choices in 48 subjects as well as testing of reliability, validity, responsiveness and discriminative power of the form in crossectional studies of two samples of healthy persons and longitudinal studies of two samples of pain patients totalling 940 respondents. Quality ratings of translations were favorable, suggesting a high quality of both forward and backward translations. In the pilot study, the form was well understood and easily administered, suggesting high clarity and applicability. Thurstone's test revealed ordinality (in over 90% of the cases) and rough equidistance of response choices also as compared to the American original. On item and scale level, missing data were low and descriptive statistics indicated acceptable distribution characteristics. In all samples studied, discriminative item validity was high (over 90% scaling successes) and Cronbach's α reliabilities were above the 0.70 criterion with exception of one scale. Furthermore convergent validity, responsiveness to treatment and discriminative power in distinguishing between healthy and ill respondents was present. The preliminary results suggest that the SF-36 Health Survey in its German form may be a valuable tool in epidemiological and clinical studies. However further work as concerns responsiveness and population based norms is necessary. © 1995.","container-title":"Social Science and Medicine","DOI":"10.1016/0277-9536(95)00115-N","ISSN":"02779536","issue":"10","note":"PMID: 8560303","page":"1359-1366","title":"German translation and psychometric testing of the SF-36 Health Survey: Preliminary results from the IQOLA project","volume":"41","author":[{"family":"Bullinger","given":"Monika"}],"issued":{"date-parts":[["1995"]]}}}],"schema":"https://github.com/citation-style-language/schema/raw/master/csl-citation.json"} </w:instrText>
      </w:r>
      <w:r w:rsidR="002B496E">
        <w:rPr>
          <w:rFonts w:ascii="Times New Roman" w:hAnsi="Times New Roman" w:cs="Times New Roman"/>
        </w:rPr>
        <w:fldChar w:fldCharType="separate"/>
      </w:r>
      <w:r w:rsidR="00134EC9" w:rsidRPr="00134EC9">
        <w:rPr>
          <w:rFonts w:ascii="Times New Roman" w:hAnsi="Times New Roman" w:cs="Times New Roman"/>
        </w:rPr>
        <w:t>(Bullinger 1995)</w:t>
      </w:r>
      <w:r w:rsidR="002B496E">
        <w:rPr>
          <w:rFonts w:ascii="Times New Roman" w:hAnsi="Times New Roman" w:cs="Times New Roman"/>
        </w:rPr>
        <w:fldChar w:fldCharType="end"/>
      </w:r>
      <w:r w:rsidRPr="0991B196">
        <w:rPr>
          <w:rFonts w:ascii="Times New Roman" w:hAnsi="Times New Roman" w:cs="Times New Roman"/>
        </w:rPr>
        <w:t xml:space="preserve">, and the sick-days number was provided by the employer referring to the year before the study. </w:t>
      </w:r>
      <w:r w:rsidR="00574F55" w:rsidRPr="0991B196">
        <w:rPr>
          <w:rFonts w:ascii="Times New Roman" w:hAnsi="Times New Roman" w:cs="Times New Roman"/>
        </w:rPr>
        <w:t>The intervention group</w:t>
      </w:r>
      <w:r w:rsidRPr="0991B196">
        <w:rPr>
          <w:rFonts w:ascii="Times New Roman" w:hAnsi="Times New Roman" w:cs="Times New Roman"/>
        </w:rPr>
        <w:t xml:space="preserve"> showed significant positive changes in every subcomponent and total SF-36 scores compared to </w:t>
      </w:r>
      <w:r w:rsidR="00574F55" w:rsidRPr="0991B196">
        <w:rPr>
          <w:rFonts w:ascii="Times New Roman" w:hAnsi="Times New Roman" w:cs="Times New Roman"/>
        </w:rPr>
        <w:t>controls</w:t>
      </w:r>
      <w:r w:rsidRPr="0991B196">
        <w:rPr>
          <w:rFonts w:ascii="Times New Roman" w:hAnsi="Times New Roman" w:cs="Times New Roman"/>
        </w:rPr>
        <w:t xml:space="preserve">. </w:t>
      </w:r>
      <w:r w:rsidR="745D1B37" w:rsidRPr="0991B196">
        <w:rPr>
          <w:rFonts w:ascii="Times New Roman" w:hAnsi="Times New Roman" w:cs="Times New Roman"/>
        </w:rPr>
        <w:t xml:space="preserve">Overall, active travel intervention showed a significant positive effect on </w:t>
      </w:r>
      <w:r w:rsidR="00514A7D">
        <w:rPr>
          <w:rFonts w:ascii="Times New Roman" w:hAnsi="Times New Roman" w:cs="Times New Roman"/>
        </w:rPr>
        <w:t xml:space="preserve">the </w:t>
      </w:r>
      <w:r w:rsidR="745D1B37" w:rsidRPr="0991B196">
        <w:rPr>
          <w:rFonts w:ascii="Times New Roman" w:hAnsi="Times New Roman" w:cs="Times New Roman"/>
        </w:rPr>
        <w:t xml:space="preserve">quality of life; specifically, IG-C had greater, more significant changes than IG-PT, although </w:t>
      </w:r>
      <w:r w:rsidRPr="0991B196">
        <w:rPr>
          <w:rFonts w:ascii="Times New Roman" w:hAnsi="Times New Roman" w:cs="Times New Roman"/>
        </w:rPr>
        <w:t>IG-C and IG-PT had no significant differences</w:t>
      </w:r>
      <w:r w:rsidR="2A62362C" w:rsidRPr="0991B196">
        <w:rPr>
          <w:rFonts w:ascii="Times New Roman" w:hAnsi="Times New Roman" w:cs="Times New Roman"/>
        </w:rPr>
        <w:t xml:space="preserve"> at baseline.</w:t>
      </w:r>
      <w:r w:rsidRPr="0991B196">
        <w:rPr>
          <w:rFonts w:ascii="Times New Roman" w:hAnsi="Times New Roman" w:cs="Times New Roman"/>
        </w:rPr>
        <w:t xml:space="preserve"> Lastly, only IG-PT showed a significant decrease in sick-leave days. </w:t>
      </w:r>
    </w:p>
    <w:p w14:paraId="58C6E720" w14:textId="45E90070" w:rsidR="00284CCE" w:rsidRDefault="00574F55" w:rsidP="00284CCE">
      <w:pPr>
        <w:ind w:firstLine="720"/>
        <w:jc w:val="both"/>
        <w:rPr>
          <w:rFonts w:ascii="Times New Roman" w:hAnsi="Times New Roman" w:cs="Times New Roman"/>
        </w:rPr>
      </w:pPr>
      <w:r>
        <w:rPr>
          <w:rFonts w:ascii="Times New Roman" w:hAnsi="Times New Roman" w:cs="Times New Roman"/>
        </w:rPr>
        <w:t>3</w:t>
      </w:r>
      <w:r w:rsidR="009F5AA4">
        <w:rPr>
          <w:rFonts w:ascii="Times New Roman" w:hAnsi="Times New Roman" w:cs="Times New Roman"/>
        </w:rPr>
        <w:t xml:space="preserve">. </w:t>
      </w:r>
      <w:r w:rsidR="00284CCE" w:rsidRPr="006461D1">
        <w:rPr>
          <w:rFonts w:ascii="Times New Roman" w:hAnsi="Times New Roman" w:cs="Times New Roman"/>
        </w:rPr>
        <w:t>Affect</w:t>
      </w:r>
      <w:r w:rsidR="00284CCE">
        <w:rPr>
          <w:rFonts w:ascii="Times New Roman" w:hAnsi="Times New Roman" w:cs="Times New Roman"/>
        </w:rPr>
        <w:t xml:space="preserve"> </w:t>
      </w:r>
    </w:p>
    <w:p w14:paraId="619D9AE1" w14:textId="77777777" w:rsidR="00284CCE" w:rsidRPr="006461D1" w:rsidRDefault="00284CCE" w:rsidP="00284CCE">
      <w:pPr>
        <w:jc w:val="both"/>
        <w:rPr>
          <w:rFonts w:ascii="Times New Roman" w:hAnsi="Times New Roman" w:cs="Times New Roman"/>
        </w:rPr>
      </w:pPr>
      <w:r w:rsidRPr="006461D1">
        <w:rPr>
          <w:rFonts w:ascii="Times New Roman" w:hAnsi="Times New Roman" w:cs="Times New Roman"/>
          <w:u w:val="single"/>
        </w:rPr>
        <w:t>CROSS-SECTIONAL</w:t>
      </w:r>
      <w:r w:rsidRPr="006461D1">
        <w:rPr>
          <w:rFonts w:ascii="Times New Roman" w:hAnsi="Times New Roman" w:cs="Times New Roman"/>
        </w:rPr>
        <w:t xml:space="preserve">: </w:t>
      </w:r>
    </w:p>
    <w:p w14:paraId="764B84EC" w14:textId="27DAC240" w:rsidR="00284CCE" w:rsidRDefault="00284CCE" w:rsidP="00284CCE">
      <w:pPr>
        <w:jc w:val="both"/>
        <w:rPr>
          <w:rFonts w:ascii="Times New Roman" w:hAnsi="Times New Roman" w:cs="Times New Roman"/>
        </w:rPr>
      </w:pPr>
      <w:r w:rsidRPr="0991B196">
        <w:rPr>
          <w:rFonts w:ascii="Times New Roman" w:hAnsi="Times New Roman" w:cs="Times New Roman"/>
        </w:rPr>
        <w:t>In 2007, Gatersleben and Uzzell</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lXWiAOse","properties":{"formattedCitation":"(Gatersleben and Uzzell 2007)","plainCitation":"(Gatersleben and Uzzell 2007)","noteIndex":0},"citationItems":[{"id":426,"uris":["http://zotero.org/users/9492510/items/KVJ3M4BR"],"itemData":{"id":426,"type":"article-journal","abstract":"To date, most research on travel behavior has been limited to studying utilitarian appraisals of car users and users of public transport. Studies on affective experiences are usually limited to commuter stress. A survey among university employees revealed that in support of previous research, car commuters find their journey more stressful than other mode users. The main sources of this stress are delays and other road users. Users of public transport also \"complain\" about delays; however, this results in stress as well as boredom. Walking and cycling journeys are the most relaxing and exciting and therefore seem the most optimum form of travel from an affective perspective. The affective appraisals of the daily commute are related to instrumental aspects, such as journey time, but also to general attitudes toward various travel modes. These findings have implications for sustainable transport policy initiatives that aim to persuade people to abandon their car. © 2007 Sage Publications.","container-title":"Environment and Behavior","DOI":"10.1177/0013916506294032","ISSN":"00139165","issue":"3","page":"416-431","title":"Affective appraisals of the daily commute: Comparing perceptions of drivers, cyclists, walkers, and users of public transport","volume":"39","author":[{"family":"Gatersleben","given":"Birgitta"},{"family":"Uzzell","given":"David"}],"issued":{"date-parts":[["2007",5]]}}}],"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Gatersleben and Uzzell 2007)</w:t>
      </w:r>
      <w:r w:rsidR="00601717">
        <w:rPr>
          <w:rFonts w:ascii="Times New Roman" w:hAnsi="Times New Roman" w:cs="Times New Roman"/>
        </w:rPr>
        <w:fldChar w:fldCharType="end"/>
      </w:r>
      <w:r w:rsidRPr="0991B196">
        <w:rPr>
          <w:rFonts w:ascii="Times New Roman" w:hAnsi="Times New Roman" w:cs="Times New Roman"/>
        </w:rPr>
        <w:t xml:space="preserve"> measured the </w:t>
      </w:r>
      <w:r w:rsidRPr="0991B196">
        <w:rPr>
          <w:rFonts w:ascii="Times New Roman" w:hAnsi="Times New Roman" w:cs="Times New Roman"/>
          <w:i/>
          <w:iCs/>
        </w:rPr>
        <w:t xml:space="preserve">affective appraisal </w:t>
      </w:r>
      <w:r w:rsidRPr="0991B196">
        <w:rPr>
          <w:rFonts w:ascii="Times New Roman" w:hAnsi="Times New Roman" w:cs="Times New Roman"/>
        </w:rPr>
        <w:t>connected to mobility modes</w:t>
      </w:r>
      <w:r w:rsidR="76FF5A08" w:rsidRPr="0991B196">
        <w:rPr>
          <w:rFonts w:ascii="Times New Roman" w:hAnsi="Times New Roman" w:cs="Times New Roman"/>
        </w:rPr>
        <w:t xml:space="preserve"> (measuring their usage frequency)</w:t>
      </w:r>
      <w:r w:rsidRPr="0991B196">
        <w:rPr>
          <w:rFonts w:ascii="Times New Roman" w:hAnsi="Times New Roman" w:cs="Times New Roman"/>
        </w:rPr>
        <w:t xml:space="preserve"> as “sources of positive and negative affect when people use different travel modes”. </w:t>
      </w:r>
      <w:r w:rsidRPr="0991B196">
        <w:rPr>
          <w:rFonts w:ascii="Times New Roman" w:hAnsi="Times New Roman" w:cs="Times New Roman"/>
          <w:i/>
          <w:iCs/>
        </w:rPr>
        <w:t xml:space="preserve">Affect </w:t>
      </w:r>
      <w:r w:rsidRPr="0991B196">
        <w:rPr>
          <w:rFonts w:ascii="Times New Roman" w:hAnsi="Times New Roman" w:cs="Times New Roman"/>
        </w:rPr>
        <w:t xml:space="preserve">measure consisted of a 5-point Likert-type scale based on Russell and Lanius’s two-dimensional model of affect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Ec3k6ZIy","properties":{"formattedCitation":"(Russell and Lanius 1984)","plainCitation":"(Russell and Lanius 1984)","noteIndex":0},"citationItems":[{"id":637,"uris":["http://zotero.org/users/9492510/items/CPMBZELM"],"itemData":{"id":637,"type":"article-journal","abstract":"People appraise environments as pleasant, gloomy, stressful, and so on. A model concerning such affective appraisals is proposed in which the theory of adaptation level is combined with a descriptive model of affective categories. Three experiments tested the model by showing subjects an anchor scene to change their adaptation level (AL). One experiment (N = 234) showed that the change in AL shifted subjects' appraisal of a target scene in the manner predicted: the magnitude of shift was proportional to the magnitude of change in AL induced by the anchor; the direction of shift was 180° different from the direction of change in AL induced by the anchor. The shift was measurable in terms of changes in degree of pleasantness and arousing quality attributed to the target, but also corresponded to predicted changes in the applicability to the target of such categorical affective descriptors as sad and calm. A second experiment (N = 180) showed similar results for a target scene more extreme in affective quality than that studied in the first experiment. A third experiment (N = 60) showed similar results with a set of 40 commonly used affective descriptors. © 1984 Academic Press Inc. (London) Ltd.","container-title":"Journal of Environmental Psychology","DOI":"10.1016/S0272-4944(84)80029-8","ISSN":"0272-4944","issue":"2","note":"publisher: Academic Press","page":"119-135","title":"Adaptation level and the affective appraisal of environments","volume":"4","author":[{"family":"Russell","given":"James A."},{"family":"Lanius","given":"Ulrich F."}],"issued":{"date-parts":[["1984",6,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Russell and Lanius 1984)</w:t>
      </w:r>
      <w:r w:rsidR="00601717">
        <w:rPr>
          <w:rFonts w:ascii="Times New Roman" w:hAnsi="Times New Roman" w:cs="Times New Roman"/>
        </w:rPr>
        <w:fldChar w:fldCharType="end"/>
      </w:r>
      <w:r w:rsidRPr="0991B196">
        <w:rPr>
          <w:rFonts w:ascii="Times New Roman" w:hAnsi="Times New Roman" w:cs="Times New Roman"/>
        </w:rPr>
        <w:t xml:space="preserve">. The results showed that walking and cycling were considered relaxing and exciting modes (positive affects), while car commuters were the most stressed ones (negative affects). </w:t>
      </w:r>
    </w:p>
    <w:p w14:paraId="4A37541C" w14:textId="1434CAAC" w:rsidR="00284CCE" w:rsidRDefault="00284CCE" w:rsidP="00284CCE">
      <w:pPr>
        <w:jc w:val="both"/>
        <w:rPr>
          <w:rFonts w:ascii="Times New Roman" w:hAnsi="Times New Roman" w:cs="Times New Roman"/>
        </w:rPr>
      </w:pPr>
      <w:bookmarkStart w:id="11" w:name="_Hlk125954616"/>
      <w:r w:rsidRPr="0991B196">
        <w:rPr>
          <w:rFonts w:ascii="Times New Roman" w:hAnsi="Times New Roman" w:cs="Times New Roman"/>
        </w:rPr>
        <w:t xml:space="preserve">In 2010, Rasciute and Downward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y32BbSjM","properties":{"formattedCitation":"(Rasciute and Downward 2010)","plainCitation":"(Rasciute and Downward 2010)","noteIndex":0},"citationItems":[{"id":79,"uris":["http://zotero.org/users/9492510/items/AW34JHWA"],"itemData":{"id":79,"type":"article-journal","abstract":"This paper models the effect that physical activity such as sports participation and active travel, through walking and cycling, has on self-reported health and well-being. The results show that physical activity and active travel mainly have a positive effect on both individual health and well-being. Although, cycling has health benefits, it also appears to involve some disutility, which requires further investigation.","container-title":"Kyklos","ISSN":"0023-5962","issue":"2","language":"English","note":"number-of-pages: 15","page":"256-270","source":"ProQuest","title":"Health or happiness? What is the impact of physical activity on the individual?","title-short":"Health or happiness?","volume":"63","author":[{"family":"Rasciute","given":"Simona"},{"family":"Downward","given":"Paul"}],"issued":{"date-parts":[["2010"]]}}}],"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Rasciute and Downward 2010)</w:t>
      </w:r>
      <w:r w:rsidR="00601717">
        <w:rPr>
          <w:rFonts w:ascii="Times New Roman" w:hAnsi="Times New Roman" w:cs="Times New Roman"/>
        </w:rPr>
        <w:fldChar w:fldCharType="end"/>
      </w:r>
      <w:r w:rsidR="00601717">
        <w:rPr>
          <w:rFonts w:ascii="Times New Roman" w:hAnsi="Times New Roman" w:cs="Times New Roman"/>
        </w:rPr>
        <w:t xml:space="preserve"> </w:t>
      </w:r>
      <w:r w:rsidRPr="0991B196">
        <w:rPr>
          <w:rFonts w:ascii="Times New Roman" w:hAnsi="Times New Roman" w:cs="Times New Roman"/>
        </w:rPr>
        <w:t xml:space="preserve">used data from the Taking Part Survey (since 2005, DCMS, England). </w:t>
      </w:r>
      <w:r w:rsidR="000603DA" w:rsidRPr="0991B196">
        <w:rPr>
          <w:rFonts w:ascii="Times New Roman" w:hAnsi="Times New Roman" w:cs="Times New Roman"/>
        </w:rPr>
        <w:t xml:space="preserve">The survey collected data about 67 sports activities, recording participation in the last 12 months and the previous </w:t>
      </w:r>
      <w:r w:rsidR="00367AB4" w:rsidRPr="0991B196">
        <w:rPr>
          <w:rFonts w:ascii="Times New Roman" w:hAnsi="Times New Roman" w:cs="Times New Roman"/>
        </w:rPr>
        <w:t>four</w:t>
      </w:r>
      <w:r w:rsidR="000603DA" w:rsidRPr="0991B196">
        <w:rPr>
          <w:rFonts w:ascii="Times New Roman" w:hAnsi="Times New Roman" w:cs="Times New Roman"/>
        </w:rPr>
        <w:t xml:space="preserve"> weeks, the frequency and the duration of each activity. One of them was cycling for utilitarian purposes. </w:t>
      </w:r>
      <w:r w:rsidRPr="0991B196">
        <w:rPr>
          <w:rFonts w:ascii="Times New Roman" w:hAnsi="Times New Roman" w:cs="Times New Roman"/>
        </w:rPr>
        <w:t>‘</w:t>
      </w:r>
      <w:r w:rsidR="00367AB4" w:rsidRPr="0991B196">
        <w:rPr>
          <w:rFonts w:ascii="Times New Roman" w:hAnsi="Times New Roman" w:cs="Times New Roman"/>
        </w:rPr>
        <w:t>H</w:t>
      </w:r>
      <w:r w:rsidRPr="0991B196">
        <w:rPr>
          <w:rFonts w:ascii="Times New Roman" w:hAnsi="Times New Roman" w:cs="Times New Roman"/>
        </w:rPr>
        <w:t>appiness’</w:t>
      </w:r>
      <w:r w:rsidR="53165575" w:rsidRPr="0991B196">
        <w:rPr>
          <w:rFonts w:ascii="Times New Roman" w:hAnsi="Times New Roman" w:cs="Times New Roman"/>
        </w:rPr>
        <w:t xml:space="preserve"> (positive affect)</w:t>
      </w:r>
      <w:r w:rsidR="00367AB4" w:rsidRPr="0991B196">
        <w:rPr>
          <w:rFonts w:ascii="Times New Roman" w:hAnsi="Times New Roman" w:cs="Times New Roman"/>
        </w:rPr>
        <w:t xml:space="preserve"> was employed as a synonym of </w:t>
      </w:r>
      <w:r w:rsidR="00367AB4" w:rsidRPr="0991B196">
        <w:rPr>
          <w:rFonts w:ascii="Times New Roman" w:hAnsi="Times New Roman" w:cs="Times New Roman"/>
          <w:i/>
          <w:iCs/>
        </w:rPr>
        <w:t>well-being</w:t>
      </w:r>
      <w:r w:rsidRPr="0991B196">
        <w:rPr>
          <w:rFonts w:ascii="Times New Roman" w:hAnsi="Times New Roman" w:cs="Times New Roman"/>
        </w:rPr>
        <w:t xml:space="preserve">: “Taking all things together, how happy would you say you are?”. </w:t>
      </w:r>
      <w:r w:rsidR="00367AB4" w:rsidRPr="0991B196">
        <w:rPr>
          <w:rFonts w:ascii="Times New Roman" w:hAnsi="Times New Roman" w:cs="Times New Roman"/>
        </w:rPr>
        <w:t xml:space="preserve">However, </w:t>
      </w:r>
      <w:r w:rsidR="00811F1B">
        <w:rPr>
          <w:rFonts w:ascii="Times New Roman" w:hAnsi="Times New Roman" w:cs="Times New Roman"/>
        </w:rPr>
        <w:t xml:space="preserve">while walking had a statistically significant positive effect on positive affect, </w:t>
      </w:r>
      <w:r w:rsidR="00367AB4" w:rsidRPr="0991B196">
        <w:rPr>
          <w:rFonts w:ascii="Times New Roman" w:hAnsi="Times New Roman" w:cs="Times New Roman"/>
        </w:rPr>
        <w:t>c</w:t>
      </w:r>
      <w:r w:rsidRPr="0991B196">
        <w:rPr>
          <w:rFonts w:ascii="Times New Roman" w:hAnsi="Times New Roman" w:cs="Times New Roman"/>
        </w:rPr>
        <w:t xml:space="preserve">ycling for “utilitarian” purposes had a non-significant impact on happiness scores. </w:t>
      </w:r>
    </w:p>
    <w:bookmarkEnd w:id="11"/>
    <w:p w14:paraId="47A2921C" w14:textId="360632DF" w:rsidR="00284CCE" w:rsidRDefault="00284CCE" w:rsidP="00284CCE">
      <w:pPr>
        <w:jc w:val="both"/>
        <w:rPr>
          <w:rFonts w:ascii="Times New Roman" w:hAnsi="Times New Roman" w:cs="Times New Roman"/>
        </w:rPr>
      </w:pPr>
      <w:r w:rsidRPr="0991B196">
        <w:rPr>
          <w:rFonts w:ascii="Times New Roman" w:hAnsi="Times New Roman" w:cs="Times New Roman"/>
        </w:rPr>
        <w:t xml:space="preserve">In 2014, the Office for National Statistics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vkscKjBg","properties":{"formattedCitation":"(Office for National Statistics 2014)","plainCitation":"(Office for National Statistics 2014)","noteIndex":0},"citationItems":[{"id":381,"uris":["http://zotero.org/users/9492510/items/XFFRHYBM"],"itemData":{"id":381,"type":"report","abstract":"This article examines the relationship between commuting to work and personal well-being using regression analysis. It identifies how time spent commuting and method of travel affect life satisfaction, a sense that our daily activities are worthwhile, and levels of happiness and anxiety.","event-place":"London","page":"1-25","publisher":"The National Archives","publisher-place":"London","title":"Commuting and Personal Well-being, 2014","URL":"https://webarchive.nationalarchives.gov.uk/ukgwa/20160105231823/http://www.ons.gov.uk/ons/rel/wellbeing/measuring-national-well-being/commuting-and-personal-well-being--2014/art-commuting-and-personal-well-being.html","author":[{"literal":"Office for National Statistics"}],"accessed":{"date-parts":[["2023",3,25]]},"issued":{"date-parts":[["2014",2,12]]}}}],"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Office for National Statistics 2014)</w:t>
      </w:r>
      <w:r w:rsidR="00601717">
        <w:rPr>
          <w:rFonts w:ascii="Times New Roman" w:hAnsi="Times New Roman" w:cs="Times New Roman"/>
        </w:rPr>
        <w:fldChar w:fldCharType="end"/>
      </w:r>
      <w:r w:rsidRPr="0991B196">
        <w:rPr>
          <w:rFonts w:ascii="Times New Roman" w:hAnsi="Times New Roman" w:cs="Times New Roman"/>
        </w:rPr>
        <w:t xml:space="preserve"> examined the relationship between time and mode used to commute to work</w:t>
      </w:r>
      <w:r w:rsidR="00ED4DF9" w:rsidRPr="0991B196">
        <w:rPr>
          <w:rFonts w:ascii="Times New Roman" w:hAnsi="Times New Roman" w:cs="Times New Roman"/>
        </w:rPr>
        <w:t xml:space="preserve"> (“Do you work from home?”; “What is the travel time in minutes from home</w:t>
      </w:r>
      <w:r w:rsidR="00367AB4" w:rsidRPr="0991B196">
        <w:rPr>
          <w:rFonts w:ascii="Times New Roman" w:hAnsi="Times New Roman" w:cs="Times New Roman"/>
        </w:rPr>
        <w:t xml:space="preserve"> </w:t>
      </w:r>
      <w:r w:rsidR="00ED4DF9" w:rsidRPr="0991B196">
        <w:rPr>
          <w:rFonts w:ascii="Times New Roman" w:hAnsi="Times New Roman" w:cs="Times New Roman"/>
        </w:rPr>
        <w:t xml:space="preserve">to work, </w:t>
      </w:r>
      <w:r w:rsidR="00367AB4" w:rsidRPr="0991B196">
        <w:rPr>
          <w:rFonts w:ascii="Times New Roman" w:hAnsi="Times New Roman" w:cs="Times New Roman"/>
        </w:rPr>
        <w:t>one</w:t>
      </w:r>
      <w:r w:rsidR="00ED4DF9" w:rsidRPr="0991B196">
        <w:rPr>
          <w:rFonts w:ascii="Times New Roman" w:hAnsi="Times New Roman" w:cs="Times New Roman"/>
        </w:rPr>
        <w:t xml:space="preserve"> way?”) </w:t>
      </w:r>
      <w:r w:rsidRPr="0991B196">
        <w:rPr>
          <w:rFonts w:ascii="Times New Roman" w:hAnsi="Times New Roman" w:cs="Times New Roman"/>
        </w:rPr>
        <w:t xml:space="preserve"> and ‘personal well-being’, defined as composed of happiness, anxiety, life satisfaction and worthiness. The results suggested that AT had a stronger relationship with the affective component </w:t>
      </w:r>
      <w:r w:rsidR="48C18981" w:rsidRPr="0991B196">
        <w:rPr>
          <w:rFonts w:ascii="Times New Roman" w:hAnsi="Times New Roman" w:cs="Times New Roman"/>
        </w:rPr>
        <w:t xml:space="preserve">(happiness, anxiety and life satisfaction) </w:t>
      </w:r>
      <w:r w:rsidRPr="0991B196">
        <w:rPr>
          <w:rFonts w:ascii="Times New Roman" w:hAnsi="Times New Roman" w:cs="Times New Roman"/>
        </w:rPr>
        <w:t xml:space="preserve">of </w:t>
      </w:r>
      <w:r w:rsidRPr="0991B196">
        <w:rPr>
          <w:rFonts w:ascii="Times New Roman" w:hAnsi="Times New Roman" w:cs="Times New Roman"/>
          <w:i/>
          <w:iCs/>
        </w:rPr>
        <w:t>personal WB.</w:t>
      </w:r>
      <w:r w:rsidRPr="0991B196">
        <w:rPr>
          <w:rFonts w:ascii="Times New Roman" w:hAnsi="Times New Roman" w:cs="Times New Roman"/>
          <w:color w:val="0070C0"/>
        </w:rPr>
        <w:t xml:space="preserve"> </w:t>
      </w:r>
      <w:r w:rsidR="00514A7D">
        <w:rPr>
          <w:rFonts w:ascii="Times New Roman" w:hAnsi="Times New Roman" w:cs="Times New Roman"/>
        </w:rPr>
        <w:t>In addition, t</w:t>
      </w:r>
      <w:r w:rsidRPr="0991B196">
        <w:rPr>
          <w:rFonts w:ascii="Times New Roman" w:hAnsi="Times New Roman" w:cs="Times New Roman"/>
        </w:rPr>
        <w:t xml:space="preserve">he survey asked, “Overall, how happy did you feel yesterday?”. In general, commuters to work were less happy than non-commuters. Moreover, those who used public transport (bus or train) had the lowest happiness levels; active travelling (walking and cycling) was associated with lower happiness levels than private vehicles, especially for commuting more than 15 minutes. </w:t>
      </w:r>
    </w:p>
    <w:p w14:paraId="42CC1124" w14:textId="3250A977" w:rsidR="00284CCE" w:rsidRPr="006461D1" w:rsidRDefault="00284CCE" w:rsidP="00284CCE">
      <w:pPr>
        <w:jc w:val="both"/>
        <w:rPr>
          <w:rFonts w:ascii="Times New Roman" w:hAnsi="Times New Roman" w:cs="Times New Roman"/>
        </w:rPr>
      </w:pPr>
      <w:r w:rsidRPr="0991B196">
        <w:rPr>
          <w:rFonts w:ascii="Times New Roman" w:hAnsi="Times New Roman" w:cs="Times New Roman"/>
        </w:rPr>
        <w:lastRenderedPageBreak/>
        <w:t>In 2015, Morris and Guerra</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Y0heVrqT","properties":{"formattedCitation":"(Morris and Guerra 2015)","plainCitation":"(Morris and Guerra 2015)","noteIndex":0},"citationItems":[{"id":442,"uris":["http://zotero.org/users/9492510/items/QQMWI5VV"],"itemData":{"id":442,"type":"article-journal","abstract":"How do emotions like happiness, pain, stress, sadness and fatigue vary during travel and by travel mode? Understanding the relationship between how we travel and how we feel offers insight into ways of improving existing transportation services, prioritizing investments and theorizing and modeling the costs and benefits of travel. Drawing on the American Time Use Survey’s well-being module, which surveyed over 13,000 respondents about mood during randomly selected activities, we address these questions using pooled ordinary least squares and fixed-effects panel regression. Controlling for demographics and other individual-specific attributes, we find that, contrary to the common perception that travel is an onerous, derived demand, mood is generally no worse during travel than on average. However, compared to other influences, travel has only a small total impact on how we feel. The estimated relationship between mood and mode tends to be weak and often not statistically significant. Nevertheless, we find that bicyclists have the most positive affect. Next happiest are car passengers, and then car drivers, though when controlling for the pleasure typically derived from interacting with others drivers are at least as happy as passengers. Bus and train riders experience the most negative emotions, though a small part of this can be attributed to the fact that transit is disproportionately used for the unloved work trip. Our findings suggest that bicycle use may have benefits beyond the typically cited health and transportation ones, and that improving transit riders’ emotional experience may be as important as improving traditional service features such as headways and travel speeds. Our findings are ambiguous as to whether the joy of driving will limit the appeal of autonomous vehicles.","container-title":"Transportation","DOI":"10.1007/s11116-014-9521-x","ISSN":"15729435","issue":"1","note":"publisher: Kluwer Academic Publishers","page":"25-43","title":"Mood and mode: does how we travel affect how we feel?","volume":"42","author":[{"family":"Morris","given":"Eric A."},{"family":"Guerra","given":"Erick"}],"issued":{"date-parts":[["2015",1,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Morris and Guerra 2015)</w:t>
      </w:r>
      <w:r w:rsidR="00601717">
        <w:rPr>
          <w:rFonts w:ascii="Times New Roman" w:hAnsi="Times New Roman" w:cs="Times New Roman"/>
        </w:rPr>
        <w:fldChar w:fldCharType="end"/>
      </w:r>
      <w:r w:rsidRPr="0991B196">
        <w:rPr>
          <w:rFonts w:ascii="Times New Roman" w:hAnsi="Times New Roman" w:cs="Times New Roman"/>
        </w:rPr>
        <w:t xml:space="preserve"> defined </w:t>
      </w:r>
      <w:r w:rsidRPr="0991B196">
        <w:rPr>
          <w:rFonts w:ascii="Times New Roman" w:hAnsi="Times New Roman" w:cs="Times New Roman"/>
          <w:i/>
          <w:iCs/>
        </w:rPr>
        <w:t>affect</w:t>
      </w:r>
      <w:r w:rsidRPr="0991B196">
        <w:rPr>
          <w:rFonts w:ascii="Times New Roman" w:hAnsi="Times New Roman" w:cs="Times New Roman"/>
        </w:rPr>
        <w:t xml:space="preserve"> as a synonym of “mood”, both constructs related to “individual well-being”. This concept was measured by reporting happiness, sadness, tiredness, pain and stress levels on a scale of 0-</w:t>
      </w:r>
      <w:r w:rsidRPr="0991B196">
        <w:rPr>
          <w:rFonts w:ascii="Times New Roman" w:hAnsi="Times New Roman" w:cs="Times New Roman"/>
          <w:color w:val="000000" w:themeColor="text1"/>
        </w:rPr>
        <w:t xml:space="preserve">6 (the paper does not note the items). </w:t>
      </w:r>
      <w:r w:rsidR="46CE1425" w:rsidRPr="0991B196">
        <w:rPr>
          <w:rFonts w:ascii="Times New Roman" w:hAnsi="Times New Roman" w:cs="Times New Roman"/>
          <w:color w:val="000000" w:themeColor="text1"/>
        </w:rPr>
        <w:t xml:space="preserve">The survey investigated only what travel mode participants used. </w:t>
      </w:r>
      <w:r w:rsidRPr="0991B196">
        <w:rPr>
          <w:rFonts w:ascii="Times New Roman" w:hAnsi="Times New Roman" w:cs="Times New Roman"/>
        </w:rPr>
        <w:t>The results showed that travel has little impact on the overall affect state, and the relationship with travel mode tends to be not statistically significant. However, cycling users are the happiest travellers.</w:t>
      </w:r>
    </w:p>
    <w:p w14:paraId="29BA6B2B" w14:textId="0B5CC733" w:rsidR="00284CCE" w:rsidRDefault="00284CCE" w:rsidP="00284CCE">
      <w:pPr>
        <w:jc w:val="both"/>
        <w:rPr>
          <w:rFonts w:ascii="Times New Roman" w:hAnsi="Times New Roman" w:cs="Times New Roman"/>
        </w:rPr>
      </w:pPr>
      <w:r w:rsidRPr="0991B196">
        <w:rPr>
          <w:rFonts w:ascii="Times New Roman" w:hAnsi="Times New Roman" w:cs="Times New Roman"/>
        </w:rPr>
        <w:t xml:space="preserve">In 2017, Lancèe and colleagues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vubkww1a","properties":{"formattedCitation":"(Lanc\\uc0\\u233{}e {\\i{}et al.} 2017)","plainCitation":"(Lancée et al. 2017)","noteIndex":0},"citationItems":[{"id":555,"uris":["http://zotero.org/users/9492510/items/DQDHLIU9"],"itemData":{"id":555,"type":"article-journal","abstract":"Question How happy we are depends partly on how we live our life and part of our way of life is the commute between home and work. In this context we are faced with the question of how much time spent on commuting is optimal happiness wise, and what means of transportation. Since our personal experience is limited, it is helpful to draw on the experience of other people, of people like us in particular. Earlier research Several cross-sectional studies have found lower subjective wellbeing among long-distance commuters and among users of public transportation. Yet these differences could be due to selection effects, such as unhappy people ending up more often in distant jobs without having a car. Still another limitation is that earlier research has focused on the average effect of commuting, rather than specifying what is optimal for whom. Method Data of the Dutch ‘GeluksWijzer’ (Happiness Indicator) study were analyzed, in the context of which 5000 participants recorded both what they had done in the previous day and how happy they had felt during these activities. This data allows comparison between how the same person feels at home and during their commute. The number of participants is large enough to allow a split-up between different kinds of people, in particular among the many well-educated women who participated in this study. Results People feel typically less well when commuting than at home, and this negative difference is largest when commuting using public transportation and smallest when commuting by bike. It is not per se the commuting time that depresses mood, but specific combinations of commuting time and commuting mode. Increasing commuting times can even lead to an uplift of mood when the commute is by bike or foot. Split-up by different kinds of people shows considerable differences, especially with regard to the different modes and company when travelling. Optimal ways of commuting for different kinds of people are presented in a summary table, from which individuals can read what will fit them best. The differences illustrate that research focusing on averages will not help individuals to make a more informed choice with respect to commuting mode.","container-title":"Transportation Research Part A: Policy and Practice","DOI":"10.1016/j.tra.2017.04.025","ISSN":"09658564","note":"publisher: Elsevier Ltd","page":"195-208","title":"Mood during commute in the Netherlands: What way of travel feels best for what kind of people?","volume":"104","author":[{"family":"Lancée","given":"Sascha"},{"family":"Veenhoven","given":"Ruut"},{"family":"Burger","given":"Martijn"}],"issued":{"date-parts":[["2017",10,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Lancée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7)</w:t>
      </w:r>
      <w:r w:rsidR="00601717">
        <w:rPr>
          <w:rFonts w:ascii="Times New Roman" w:hAnsi="Times New Roman" w:cs="Times New Roman"/>
        </w:rPr>
        <w:fldChar w:fldCharType="end"/>
      </w:r>
      <w:r w:rsidR="00601717">
        <w:rPr>
          <w:rFonts w:ascii="Times New Roman" w:hAnsi="Times New Roman" w:cs="Times New Roman"/>
        </w:rPr>
        <w:t xml:space="preserve"> </w:t>
      </w:r>
      <w:r w:rsidRPr="0991B196">
        <w:rPr>
          <w:rFonts w:ascii="Times New Roman" w:hAnsi="Times New Roman" w:cs="Times New Roman"/>
        </w:rPr>
        <w:t xml:space="preserve">analysed commuters’ mood. The authors defined “mood” as the “affective component of total subjective well-being” or “the affective component of happiness”. </w:t>
      </w:r>
      <w:r w:rsidR="009D5656" w:rsidRPr="0991B196">
        <w:rPr>
          <w:rFonts w:ascii="Times New Roman" w:hAnsi="Times New Roman" w:cs="Times New Roman"/>
        </w:rPr>
        <w:t>Data were collected using the</w:t>
      </w:r>
      <w:r w:rsidRPr="0991B196">
        <w:rPr>
          <w:rFonts w:ascii="Times New Roman" w:hAnsi="Times New Roman" w:cs="Times New Roman"/>
        </w:rPr>
        <w:t xml:space="preserve"> Dutch ‘Happiness Indicator’</w:t>
      </w:r>
      <w:r w:rsidR="009D5656" w:rsidRPr="0991B196">
        <w:rPr>
          <w:rFonts w:ascii="Times New Roman" w:hAnsi="Times New Roman" w:cs="Times New Roman"/>
        </w:rPr>
        <w:t xml:space="preserve"> (“GeluksWijzer”;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dViIZNMf","properties":{"formattedCitation":"(Burger M. &amp; Veenhoven, 2016)","plainCitation":"(Burger M. &amp; Veenhoven, 2016)","dontUpdate":true,"noteIndex":0},"citationItems":[{"id":639,"uris":["http://zotero.org/users/9492510/items/23UFRESG"],"itemData":{"id":639,"type":"report","event-place":"Rotterdam","publisher":"Erasmus University Rotterdam","publisher-place":"Rotterdam","title":"The Happiness Indicator: Combination of a self-help website and a scientific follow-up study. Prospectus 2016","URL":"http://www.eur.nl/ehero/gelukswijzer","author":[{"literal":"Burger M."},{"family":"Veenhoven","given":"R."}],"issued":{"date-parts":[["2016"]]}}}],"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rPr>
        <w:t>Burger &amp; Veenhoven, 2016)</w:t>
      </w:r>
      <w:r w:rsidR="00601717">
        <w:rPr>
          <w:rFonts w:ascii="Times New Roman" w:hAnsi="Times New Roman" w:cs="Times New Roman"/>
        </w:rPr>
        <w:fldChar w:fldCharType="end"/>
      </w:r>
      <w:r w:rsidRPr="0991B196">
        <w:rPr>
          <w:rFonts w:ascii="Times New Roman" w:hAnsi="Times New Roman" w:cs="Times New Roman"/>
        </w:rPr>
        <w:t>. A Day Reconstruction Method (DRM</w:t>
      </w:r>
      <w:r w:rsidR="0025125D">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cgLMy6HI","properties":{"formattedCitation":"(Kahneman et al., 2004)","plainCitation":"(Kahneman et al., 2004)","dontUpdate":true,"noteIndex":0},"citationItems":[{"id":640,"uris":["http://zotero.org/users/9492510/items/QX7S4XLR"],"itemData":{"id":640,"type":"article-journal","abstract":"The Day Reconstruction Method (DRM) assesses how people spend their time and how they experience the various activities and settings of their lives, combining features of time-budget measurement and experience sampling. Participants systematically reconstruct their activities and experiences of the preceding day with procedures designed to reduce recall biases. The DRM's utility is shown by documenting close correspondences between the DRM reports of 909 employed women and established results from experience sampling. An analysis of the hedonic treadmill shows the DRM's potential for well-being research.","container-title":"Science","DOI":"10.1126/SCIENCE.1103572","ISSN":"00368075","issue":"5702","note":"PMID: 15576620","page":"1776-1780","title":"A survey method for characterizing daily life experience: The day reconstruction method","volume":"306","author":[{"family":"Kahneman","given":"Daniel"},{"family":"Krueger","given":"Alan B."},{"family":"Schkade","given":"David A."},{"family":"Schwarz","given":"Norbert"},{"family":"Stone","given":"Arthur A."}],"issued":{"date-parts":[["2004",12,3]]}}}],"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rPr>
        <w:t>Kahneman et al., 2004)</w:t>
      </w:r>
      <w:r w:rsidR="00601717">
        <w:rPr>
          <w:rFonts w:ascii="Times New Roman" w:hAnsi="Times New Roman" w:cs="Times New Roman"/>
        </w:rPr>
        <w:fldChar w:fldCharType="end"/>
      </w:r>
      <w:r w:rsidR="00601717">
        <w:rPr>
          <w:rFonts w:ascii="Times New Roman" w:hAnsi="Times New Roman" w:cs="Times New Roman"/>
        </w:rPr>
        <w:t xml:space="preserve"> </w:t>
      </w:r>
      <w:r w:rsidRPr="0991B196">
        <w:rPr>
          <w:rFonts w:ascii="Times New Roman" w:hAnsi="Times New Roman" w:cs="Times New Roman"/>
        </w:rPr>
        <w:t>asked people to record “how happy they had felt during activities the previous day”.</w:t>
      </w:r>
      <w:r w:rsidR="009D5656" w:rsidRPr="0991B196">
        <w:rPr>
          <w:rFonts w:ascii="Times New Roman" w:hAnsi="Times New Roman" w:cs="Times New Roman"/>
        </w:rPr>
        <w:t xml:space="preserve"> </w:t>
      </w:r>
      <w:r w:rsidR="00367AB4" w:rsidRPr="0991B196">
        <w:rPr>
          <w:rFonts w:ascii="Times New Roman" w:hAnsi="Times New Roman" w:cs="Times New Roman"/>
        </w:rPr>
        <w:t>In addition, t</w:t>
      </w:r>
      <w:r w:rsidR="009D5656" w:rsidRPr="0991B196">
        <w:rPr>
          <w:rFonts w:ascii="Times New Roman" w:hAnsi="Times New Roman" w:cs="Times New Roman"/>
        </w:rPr>
        <w:t>he survey asked what time of the day people commuted, using what mode, and with whom (or alone).</w:t>
      </w:r>
      <w:r w:rsidRPr="0991B196">
        <w:rPr>
          <w:rFonts w:ascii="Times New Roman" w:hAnsi="Times New Roman" w:cs="Times New Roman"/>
        </w:rPr>
        <w:t xml:space="preserve"> Public transport </w:t>
      </w:r>
      <w:r w:rsidR="75D7F425" w:rsidRPr="0991B196">
        <w:rPr>
          <w:rFonts w:ascii="Times New Roman" w:hAnsi="Times New Roman" w:cs="Times New Roman"/>
        </w:rPr>
        <w:t>was</w:t>
      </w:r>
      <w:r w:rsidRPr="0991B196">
        <w:rPr>
          <w:rFonts w:ascii="Times New Roman" w:hAnsi="Times New Roman" w:cs="Times New Roman"/>
        </w:rPr>
        <w:t xml:space="preserve"> associated with the lowest happiness, while bike use with the highest. Hence, a significant positive relationship existed between active travel and positive affect.</w:t>
      </w:r>
    </w:p>
    <w:p w14:paraId="6FAE2955" w14:textId="72C391B7" w:rsidR="00284CCE" w:rsidRPr="00284CCE" w:rsidRDefault="00284CCE" w:rsidP="0991B196">
      <w:pPr>
        <w:jc w:val="both"/>
        <w:rPr>
          <w:rFonts w:ascii="Times New Roman" w:hAnsi="Times New Roman" w:cs="Times New Roman"/>
          <w:i/>
          <w:iCs/>
        </w:rPr>
      </w:pPr>
      <w:r w:rsidRPr="0991B196">
        <w:rPr>
          <w:rFonts w:ascii="Times New Roman" w:hAnsi="Times New Roman" w:cs="Times New Roman"/>
        </w:rPr>
        <w:t xml:space="preserve">In 2019, Kaplan and colleagues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Q6O0CFBy","properties":{"formattedCitation":"(Kaplan {\\i{}et al.} 2019)","plainCitation":"(Kaplan et al. 2019)","noteIndex":0},"citationItems":[{"id":557,"uris":["http://zotero.org/users/9492510/items/WDZAL6NK"],"itemData":{"id":557,"type":"article-journal","abstract":"This study explores the relations between cycling habits, eudaimonic well-being and positive mood. Specifically, this study investigates whether cycling contributes to the formation of positive physical, social, and self-actualisation concepts, which in turn could affect the mood and well-being of travellers. A survey was administered to 1131 inhabitants of the Brisbane area in Australia to elicit their socioeconomic traits and travel habits, as well as to measure self-concepts related to self-actualisation and the relation between cycling and mood. Structural equation modelling explored the system of relations between socioeconomic characteristics, observed travel habits, and latent self-concepts. The results of this study highlight that there exists a positive relation between bicycle use, self-actualisation on physical, psychological, social and self-efficacy dimensions and positive mood. Also, the findings of this study suggest that policy implications follow: (i) active travel to school and work should be promoted as a mean to increase the eudaimonic capacity through cycling, as this is one of the most important capacities for both children and adults; (ii) improvements in cycling infrastructure would not only foster higher cycling rates, but also reduce stress for commuter cyclists; (iii) eudaimonic benefits should be included in multi-criteria and cost-benefit analyses to better grasp cycling benefits.","container-title":"Transportation Research Part F: Traffic Psychology and Behaviour","DOI":"10.1016/j.trf.2019.05.018","ISSN":"13698478","note":"publisher: Elsevier Ltd","page":"342-352","title":"Psychosocial benefits and positive mood related to habitual bicycle use","volume":"64","author":[{"family":"Kaplan","given":"Sigal"},{"family":"Wrzesinska","given":"Dagmara K."},{"family":"Prato","given":"Carlo G."}],"issued":{"date-parts":[["2019",7,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Kapla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9)</w:t>
      </w:r>
      <w:r w:rsidR="00601717">
        <w:rPr>
          <w:rFonts w:ascii="Times New Roman" w:hAnsi="Times New Roman" w:cs="Times New Roman"/>
        </w:rPr>
        <w:fldChar w:fldCharType="end"/>
      </w:r>
      <w:r w:rsidR="00601717">
        <w:rPr>
          <w:rFonts w:ascii="Times New Roman" w:hAnsi="Times New Roman" w:cs="Times New Roman"/>
        </w:rPr>
        <w:t xml:space="preserve"> </w:t>
      </w:r>
      <w:r w:rsidRPr="0991B196">
        <w:rPr>
          <w:rFonts w:ascii="Times New Roman" w:hAnsi="Times New Roman" w:cs="Times New Roman"/>
        </w:rPr>
        <w:t xml:space="preserve">implemented a study evaluating the relationship between bike use, positive mood, and positive self-concepts. </w:t>
      </w:r>
      <w:r w:rsidR="00367AB4" w:rsidRPr="0991B196">
        <w:rPr>
          <w:rFonts w:ascii="Times New Roman" w:hAnsi="Times New Roman" w:cs="Times New Roman"/>
        </w:rPr>
        <w:t xml:space="preserve">The investigation measured </w:t>
      </w:r>
      <w:r w:rsidR="00367AB4" w:rsidRPr="0991B196">
        <w:rPr>
          <w:rFonts w:ascii="Times New Roman" w:hAnsi="Times New Roman" w:cs="Times New Roman"/>
          <w:color w:val="000000" w:themeColor="text1"/>
        </w:rPr>
        <w:t>bicycle use recurrenc</w:t>
      </w:r>
      <w:r w:rsidR="000869E5" w:rsidRPr="0991B196">
        <w:rPr>
          <w:rFonts w:ascii="Times New Roman" w:hAnsi="Times New Roman" w:cs="Times New Roman"/>
          <w:color w:val="000000" w:themeColor="text1"/>
        </w:rPr>
        <w:t>e</w:t>
      </w:r>
      <w:r w:rsidR="00601717">
        <w:rPr>
          <w:rFonts w:ascii="Times New Roman" w:hAnsi="Times New Roman" w:cs="Times New Roman"/>
          <w:color w:val="000000" w:themeColor="text1"/>
        </w:rPr>
        <w:t xml:space="preserve"> </w:t>
      </w:r>
      <w:r w:rsidR="00601717">
        <w:rPr>
          <w:rFonts w:ascii="Times New Roman" w:hAnsi="Times New Roman" w:cs="Times New Roman"/>
          <w:color w:val="000000" w:themeColor="text1"/>
        </w:rPr>
        <w:fldChar w:fldCharType="begin"/>
      </w:r>
      <w:r w:rsidR="00134EC9">
        <w:rPr>
          <w:rFonts w:ascii="Times New Roman" w:hAnsi="Times New Roman" w:cs="Times New Roman"/>
          <w:color w:val="000000" w:themeColor="text1"/>
        </w:rPr>
        <w:instrText xml:space="preserve"> ADDIN ZOTERO_ITEM CSL_CITATION {"citationID":"sL4nXStI","properties":{"formattedCitation":"(Aarts {\\i{}et al.} 1997)","plainCitation":"(Aarts et al. 1997)","noteIndex":0},"citationItems":[{"id":641,"uris":["http://zotero.org/users/9492510/items/FLSJAP49"],"itemData":{"id":641,"type":"article-journal","abstract":"This study focuses on the role of habit in the process of information use underlying daily travel mode choices. Based on the 'policy capturing' paradigm, eighty-two students performed a multiattribute travel mode judgment task, in which they could use information about travel circumstances in order to make a number of judgments. Measures of information use were obtained by performing multiple regression analyses for each subject. It was found that habit reduced the elaborateness of information use in judgments of travel mode use. This effect was independent of effects of manipulated accountability demands.","container-title":"Acta Psychologica","DOI":"10.1016/S0001-6918(97)00008-5","ISSN":"0001-6918","issue":"1-2","note":"publisher: North-Holland","page":"1-14","title":"Habit and information use in travel mode choices","volume":"96","author":[{"family":"Aarts","given":"Henk"},{"family":"Verplanken","given":"Bas"},{"family":"Van Knippenberg","given":"Ad"}],"issued":{"date-parts":[["1997",6,1]]}}}],"schema":"https://github.com/citation-style-language/schema/raw/master/csl-citation.json"} </w:instrText>
      </w:r>
      <w:r w:rsidR="00601717">
        <w:rPr>
          <w:rFonts w:ascii="Times New Roman" w:hAnsi="Times New Roman" w:cs="Times New Roman"/>
          <w:color w:val="000000" w:themeColor="text1"/>
        </w:rPr>
        <w:fldChar w:fldCharType="separate"/>
      </w:r>
      <w:r w:rsidR="00134EC9" w:rsidRPr="00134EC9">
        <w:rPr>
          <w:rFonts w:ascii="Times New Roman" w:hAnsi="Times New Roman" w:cs="Times New Roman"/>
          <w:szCs w:val="24"/>
        </w:rPr>
        <w:t xml:space="preserve">(Aarts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1997)</w:t>
      </w:r>
      <w:r w:rsidR="00601717">
        <w:rPr>
          <w:rFonts w:ascii="Times New Roman" w:hAnsi="Times New Roman" w:cs="Times New Roman"/>
          <w:color w:val="000000" w:themeColor="text1"/>
        </w:rPr>
        <w:fldChar w:fldCharType="end"/>
      </w:r>
      <w:r w:rsidR="000869E5" w:rsidRPr="0991B196">
        <w:rPr>
          <w:rFonts w:ascii="Times New Roman" w:hAnsi="Times New Roman" w:cs="Times New Roman"/>
          <w:color w:val="000000" w:themeColor="text1"/>
        </w:rPr>
        <w:t xml:space="preserve"> </w:t>
      </w:r>
      <w:r w:rsidR="00367AB4" w:rsidRPr="0991B196">
        <w:rPr>
          <w:rFonts w:ascii="Times New Roman" w:hAnsi="Times New Roman" w:cs="Times New Roman"/>
          <w:color w:val="000000" w:themeColor="text1"/>
        </w:rPr>
        <w:t>as an indicator of cycling travel habits</w:t>
      </w:r>
      <w:r w:rsidR="000869E5" w:rsidRPr="0991B196">
        <w:rPr>
          <w:rFonts w:ascii="Times New Roman" w:hAnsi="Times New Roman" w:cs="Times New Roman"/>
          <w:color w:val="000000" w:themeColor="text1"/>
        </w:rPr>
        <w:t xml:space="preserve">. </w:t>
      </w:r>
      <w:r w:rsidRPr="0991B196">
        <w:rPr>
          <w:rFonts w:ascii="Times New Roman" w:hAnsi="Times New Roman" w:cs="Times New Roman"/>
        </w:rPr>
        <w:t>Self-concepts and mood were considered the eudaimonic and hedonic dimensions of cycling. Positive mood was measured with a scale adapted from the Profile Mood State</w:t>
      </w:r>
      <w:r w:rsidR="00601717">
        <w:rPr>
          <w:rFonts w:ascii="Times New Roman" w:hAnsi="Times New Roman" w:cs="Times New Roman"/>
        </w:rPr>
        <w:t xml:space="preserve"> Scal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mzhj2hmi","properties":{"formattedCitation":"(Shacham 1983)","plainCitation":"(Shacham 1983)","noteIndex":0},"citationItems":[{"id":643,"uris":["http://zotero.org/users/9492510/items/NQT4HY9Q"],"itemData":{"id":643,"type":"article-journal","container-title":"Journal of personality aassessment","title":"A shortened version of the Profile Mood States","author":[{"family":"Shacham","given":"S."}],"issued":{"date-parts":[["1983"]]}}}],"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Shacham 1983)</w:t>
      </w:r>
      <w:r w:rsidR="00601717">
        <w:rPr>
          <w:rFonts w:ascii="Times New Roman" w:hAnsi="Times New Roman" w:cs="Times New Roman"/>
        </w:rPr>
        <w:fldChar w:fldCharType="end"/>
      </w:r>
      <w:r w:rsidR="57639A97" w:rsidRPr="0991B196">
        <w:rPr>
          <w:rFonts w:ascii="Times New Roman" w:hAnsi="Times New Roman" w:cs="Times New Roman"/>
        </w:rPr>
        <w:t>: p</w:t>
      </w:r>
      <w:r w:rsidRPr="0991B196">
        <w:rPr>
          <w:rFonts w:ascii="Times New Roman" w:hAnsi="Times New Roman" w:cs="Times New Roman"/>
        </w:rPr>
        <w:t xml:space="preserve">ositive mood states </w:t>
      </w:r>
      <w:r w:rsidR="42FF07D6" w:rsidRPr="0991B196">
        <w:rPr>
          <w:rFonts w:ascii="Times New Roman" w:hAnsi="Times New Roman" w:cs="Times New Roman"/>
        </w:rPr>
        <w:t>a</w:t>
      </w:r>
      <w:r w:rsidR="0A332D6D" w:rsidRPr="0991B196">
        <w:rPr>
          <w:rFonts w:ascii="Times New Roman" w:hAnsi="Times New Roman" w:cs="Times New Roman"/>
        </w:rPr>
        <w:t xml:space="preserve">re </w:t>
      </w:r>
      <w:r w:rsidRPr="0991B196">
        <w:rPr>
          <w:rFonts w:ascii="Times New Roman" w:hAnsi="Times New Roman" w:cs="Times New Roman"/>
        </w:rPr>
        <w:t xml:space="preserve">associated with happiness and vigour, while negative ones </w:t>
      </w:r>
      <w:r w:rsidR="224BA61B" w:rsidRPr="0991B196">
        <w:rPr>
          <w:rFonts w:ascii="Times New Roman" w:hAnsi="Times New Roman" w:cs="Times New Roman"/>
        </w:rPr>
        <w:t xml:space="preserve">are </w:t>
      </w:r>
      <w:r w:rsidRPr="0991B196">
        <w:rPr>
          <w:rFonts w:ascii="Times New Roman" w:hAnsi="Times New Roman" w:cs="Times New Roman"/>
        </w:rPr>
        <w:t xml:space="preserve">associated with tension and anxiety. The results highlighted a positive relationship between cycling, self-concepts and positive mood. Consequently, the authors concluded that cycling “generally contributes to </w:t>
      </w:r>
      <w:r w:rsidRPr="0991B196">
        <w:rPr>
          <w:rFonts w:ascii="Times New Roman" w:hAnsi="Times New Roman" w:cs="Times New Roman"/>
          <w:i/>
          <w:iCs/>
        </w:rPr>
        <w:t>personal WB”.</w:t>
      </w:r>
    </w:p>
    <w:p w14:paraId="17B1FB97" w14:textId="0C48F786" w:rsidR="0050725C" w:rsidRPr="0050725C" w:rsidRDefault="0050725C" w:rsidP="0991B196">
      <w:pPr>
        <w:jc w:val="both"/>
        <w:rPr>
          <w:rFonts w:ascii="Times New Roman" w:hAnsi="Times New Roman" w:cs="Times New Roman"/>
        </w:rPr>
      </w:pPr>
      <w:r w:rsidRPr="0991B196">
        <w:rPr>
          <w:rFonts w:ascii="Times New Roman" w:hAnsi="Times New Roman" w:cs="Times New Roman"/>
        </w:rPr>
        <w:t xml:space="preserve">In 2019, Brainard and colleagues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omzWLPEC","properties":{"formattedCitation":"(Brainard {\\i{}et al.} 2019)","plainCitation":"(Brainard et al. 2019)","noteIndex":0},"citationItems":[{"id":559,"uris":["http://zotero.org/users/9492510/items/JCV4NUDE"],"itemData":{"id":559,"type":"article-journal","abstract":"Active travel (walking or cycling for transport) can generate personal and environmental benefits. We determined the frequency of participation in walking or cycling active travel by age and sex, as well as used multivariate analysis to find correlations with many other factors using a large cross-sectional 2016/17 survey of people living in England. Walking and cycling active travel were explored separately. Most respondents reported no active travel, but at least 25% of people under age 45 met activity recommendations only from active travel. Otherwise, (unlike other types of physical activity) active travel declined consistently with increased age. Men reported much more cycling active travel than women, who were more likely to do any active travel walking and therefore more likely to meet activity guidelines from just active travel walking. Lower levels of disability, fewer children in household, and working full time increased active travel. Season was sometimes relevant. BMI, personal-effectiveness, deprivation and rurality had mixed relationships with types of active travel. Understanding differences in correlates for cycling vs. walking active travel could help tailor local promotion programmes for each. The analysis suggests that motivators and barriers for active travel greatly by age.","container-title":"Preventive Medicine","DOI":"10.1016/j.ypmed.2019.03.043","ISSN":"10960260","note":"PMID: 30936000\npublisher: Academic Press Inc.","page":"225-231","title":"Age, sex and other correlates with active travel walking and cycling in England: Analysis of responses to the Active Lives Survey 2016/17","volume":"123","author":[{"family":"Brainard","given":"Julii"},{"family":"Cooke","given":"Rachel"},{"family":"Lane","given":"Kathleen"},{"family":"Salter","given":"Charlotte"}],"issued":{"date-parts":[["2019",6,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Brainard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9)</w:t>
      </w:r>
      <w:r w:rsidR="00601717">
        <w:rPr>
          <w:rFonts w:ascii="Times New Roman" w:hAnsi="Times New Roman" w:cs="Times New Roman"/>
        </w:rPr>
        <w:fldChar w:fldCharType="end"/>
      </w:r>
      <w:r w:rsidRPr="0991B196">
        <w:rPr>
          <w:rFonts w:ascii="Times New Roman" w:hAnsi="Times New Roman" w:cs="Times New Roman"/>
        </w:rPr>
        <w:t xml:space="preserve"> published the results of a cross-sectional analysis of data from the Adult Lives Survey 2016/2017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wma0Gr4g","properties":{"formattedCitation":"(Ipsos Mori 2018)","plainCitation":"(Ipsos Mori 2018)","noteIndex":0},"citationItems":[{"id":644,"uris":["http://zotero.org/users/9492510/items/MMTRA6GE"],"itemData":{"id":644,"type":"report","event-place":"London","page":"12","publisher-place":"London","title":"Active Lives Survey Y2 Data User Guide","author":[{"literal":"Ipsos Mori"}],"issued":{"date-parts":[["2018"]]}}}],"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Ipsos Mori 2018)</w:t>
      </w:r>
      <w:r w:rsidR="00601717">
        <w:rPr>
          <w:rFonts w:ascii="Times New Roman" w:hAnsi="Times New Roman" w:cs="Times New Roman"/>
        </w:rPr>
        <w:fldChar w:fldCharType="end"/>
      </w:r>
      <w:r w:rsidRPr="0991B196">
        <w:rPr>
          <w:rFonts w:ascii="Times New Roman" w:hAnsi="Times New Roman" w:cs="Times New Roman"/>
        </w:rPr>
        <w:t xml:space="preserve"> of people aged 16-104 years living in England. </w:t>
      </w:r>
      <w:r w:rsidR="000869E5" w:rsidRPr="0991B196">
        <w:rPr>
          <w:rFonts w:ascii="Times New Roman" w:hAnsi="Times New Roman" w:cs="Times New Roman"/>
        </w:rPr>
        <w:t xml:space="preserve">Active travelling was investigated </w:t>
      </w:r>
      <w:r w:rsidR="00367AB4" w:rsidRPr="0991B196">
        <w:rPr>
          <w:rFonts w:ascii="Times New Roman" w:hAnsi="Times New Roman" w:cs="Times New Roman"/>
        </w:rPr>
        <w:t xml:space="preserve">by </w:t>
      </w:r>
      <w:r w:rsidR="000869E5" w:rsidRPr="0991B196">
        <w:rPr>
          <w:rFonts w:ascii="Times New Roman" w:hAnsi="Times New Roman" w:cs="Times New Roman"/>
        </w:rPr>
        <w:t xml:space="preserve">asking how many days, in the last 28 days, they did </w:t>
      </w:r>
      <w:r w:rsidR="00367AB4" w:rsidRPr="0991B196">
        <w:rPr>
          <w:rFonts w:ascii="Times New Roman" w:hAnsi="Times New Roman" w:cs="Times New Roman"/>
        </w:rPr>
        <w:t>“</w:t>
      </w:r>
      <w:r w:rsidR="000869E5" w:rsidRPr="0991B196">
        <w:rPr>
          <w:rFonts w:ascii="Times New Roman" w:hAnsi="Times New Roman" w:cs="Times New Roman"/>
        </w:rPr>
        <w:t>…any walking (or cycling) primarily to get from place to place (</w:t>
      </w:r>
      <w:r w:rsidR="49659E3A" w:rsidRPr="0991B196">
        <w:rPr>
          <w:rFonts w:ascii="Times New Roman" w:hAnsi="Times New Roman" w:cs="Times New Roman"/>
        </w:rPr>
        <w:t>e.g.,</w:t>
      </w:r>
      <w:r w:rsidR="000869E5" w:rsidRPr="0991B196">
        <w:rPr>
          <w:rFonts w:ascii="Times New Roman" w:hAnsi="Times New Roman" w:cs="Times New Roman"/>
        </w:rPr>
        <w:t xml:space="preserve"> walking to work), rather than for health or recreation</w:t>
      </w:r>
      <w:r w:rsidR="00367AB4" w:rsidRPr="0991B196">
        <w:rPr>
          <w:rFonts w:ascii="Times New Roman" w:hAnsi="Times New Roman" w:cs="Times New Roman"/>
        </w:rPr>
        <w:t>”</w:t>
      </w:r>
      <w:r w:rsidR="000869E5" w:rsidRPr="0991B196">
        <w:rPr>
          <w:rFonts w:ascii="Times New Roman" w:hAnsi="Times New Roman" w:cs="Times New Roman"/>
        </w:rPr>
        <w:t xml:space="preserve"> </w:t>
      </w:r>
      <w:r w:rsidR="4D478317" w:rsidRPr="0991B196">
        <w:rPr>
          <w:rFonts w:ascii="Times New Roman" w:hAnsi="Times New Roman" w:cs="Times New Roman"/>
        </w:rPr>
        <w:t>o</w:t>
      </w:r>
      <w:r w:rsidR="000869E5" w:rsidRPr="0991B196">
        <w:rPr>
          <w:rFonts w:ascii="Times New Roman" w:hAnsi="Times New Roman" w:cs="Times New Roman"/>
        </w:rPr>
        <w:t xml:space="preserve">f a minimum 10 minutes duration and the trip duration. </w:t>
      </w:r>
      <w:r w:rsidR="00367AB4" w:rsidRPr="0991B196">
        <w:rPr>
          <w:rFonts w:ascii="Times New Roman" w:hAnsi="Times New Roman" w:cs="Times New Roman"/>
        </w:rPr>
        <w:t>Moreover, p</w:t>
      </w:r>
      <w:r w:rsidRPr="0991B196">
        <w:rPr>
          <w:rFonts w:ascii="Times New Roman" w:hAnsi="Times New Roman" w:cs="Times New Roman"/>
        </w:rPr>
        <w:t>art of the sample received questions about “mood traits”. These questions investigated happiness (</w:t>
      </w:r>
      <w:r w:rsidR="2F0D9D62" w:rsidRPr="0991B196">
        <w:rPr>
          <w:rFonts w:ascii="Times New Roman" w:hAnsi="Times New Roman" w:cs="Times New Roman"/>
        </w:rPr>
        <w:t xml:space="preserve">positive </w:t>
      </w:r>
      <w:r w:rsidRPr="0991B196">
        <w:rPr>
          <w:rFonts w:ascii="Times New Roman" w:hAnsi="Times New Roman" w:cs="Times New Roman"/>
        </w:rPr>
        <w:t xml:space="preserve">affect), anxiety, </w:t>
      </w:r>
      <w:r w:rsidR="5E4C4443" w:rsidRPr="0991B196">
        <w:rPr>
          <w:rFonts w:ascii="Times New Roman" w:hAnsi="Times New Roman" w:cs="Times New Roman"/>
        </w:rPr>
        <w:t>sense of worth</w:t>
      </w:r>
      <w:r w:rsidRPr="0991B196">
        <w:rPr>
          <w:rFonts w:ascii="Times New Roman" w:hAnsi="Times New Roman" w:cs="Times New Roman"/>
        </w:rPr>
        <w:t xml:space="preserve"> (</w:t>
      </w:r>
      <w:r w:rsidR="66F08D18" w:rsidRPr="0991B196">
        <w:rPr>
          <w:rFonts w:ascii="Times New Roman" w:hAnsi="Times New Roman" w:cs="Times New Roman"/>
        </w:rPr>
        <w:t>eudaimonia</w:t>
      </w:r>
      <w:r w:rsidRPr="0991B196">
        <w:rPr>
          <w:rFonts w:ascii="Times New Roman" w:hAnsi="Times New Roman" w:cs="Times New Roman"/>
        </w:rPr>
        <w:t xml:space="preserve">), life satisfaction, and </w:t>
      </w:r>
      <w:r w:rsidR="2B048F4A" w:rsidRPr="0991B196">
        <w:rPr>
          <w:rFonts w:ascii="Times New Roman" w:hAnsi="Times New Roman" w:cs="Times New Roman"/>
        </w:rPr>
        <w:t xml:space="preserve">personal effectiveness </w:t>
      </w:r>
      <w:r w:rsidRPr="0991B196">
        <w:rPr>
          <w:rFonts w:ascii="Times New Roman" w:hAnsi="Times New Roman" w:cs="Times New Roman"/>
        </w:rPr>
        <w:t>(</w:t>
      </w:r>
      <w:r w:rsidR="0464B2A5" w:rsidRPr="0991B196">
        <w:rPr>
          <w:rFonts w:ascii="Times New Roman" w:hAnsi="Times New Roman" w:cs="Times New Roman"/>
        </w:rPr>
        <w:t>self-efficacy</w:t>
      </w:r>
      <w:r w:rsidRPr="0991B196">
        <w:rPr>
          <w:rFonts w:ascii="Times New Roman" w:hAnsi="Times New Roman" w:cs="Times New Roman"/>
        </w:rPr>
        <w:t xml:space="preserve">) using the same items previously listed by the ONS </w:t>
      </w:r>
      <w:r w:rsidR="5CB93429" w:rsidRPr="0991B196">
        <w:rPr>
          <w:rFonts w:ascii="Times New Roman" w:hAnsi="Times New Roman" w:cs="Times New Roman"/>
        </w:rPr>
        <w:t xml:space="preserve">study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WjVuuiFC","properties":{"formattedCitation":"(Office for National Statistics 2014)","plainCitation":"(Office for National Statistics 2014)","noteIndex":0},"citationItems":[{"id":381,"uris":["http://zotero.org/users/9492510/items/XFFRHYBM"],"itemData":{"id":381,"type":"report","abstract":"This article examines the relationship between commuting to work and personal well-being using regression analysis. It identifies how time spent commuting and method of travel affect life satisfaction, a sense that our daily activities are worthwhile, and levels of happiness and anxiety.","event-place":"London","page":"1-25","publisher":"The National Archives","publisher-place":"London","title":"Commuting and Personal Well-being, 2014","URL":"https://webarchive.nationalarchives.gov.uk/ukgwa/20160105231823/http://www.ons.gov.uk/ons/rel/wellbeing/measuring-national-well-being/commuting-and-personal-well-being--2014/art-commuting-and-personal-well-being.html","author":[{"literal":"Office for National Statistics"}],"accessed":{"date-parts":[["2023",3,25]]},"issued":{"date-parts":[["2014",2,12]]}}}],"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Office for National Statistics 2014)</w:t>
      </w:r>
      <w:r w:rsidR="00601717">
        <w:rPr>
          <w:rFonts w:ascii="Times New Roman" w:hAnsi="Times New Roman" w:cs="Times New Roman"/>
        </w:rPr>
        <w:fldChar w:fldCharType="end"/>
      </w:r>
      <w:r w:rsidRPr="0991B196">
        <w:rPr>
          <w:rFonts w:ascii="Times New Roman" w:hAnsi="Times New Roman" w:cs="Times New Roman"/>
        </w:rPr>
        <w:t xml:space="preserve">. The results showed that affect was not significantly related to active travel, either walking or cycling.   </w:t>
      </w:r>
    </w:p>
    <w:p w14:paraId="20D6CD3D" w14:textId="2577BFD2" w:rsidR="00284CCE" w:rsidRPr="005C2035" w:rsidRDefault="00284CCE" w:rsidP="0991B196">
      <w:pPr>
        <w:jc w:val="both"/>
        <w:rPr>
          <w:rFonts w:ascii="Times New Roman" w:hAnsi="Times New Roman" w:cs="Times New Roman"/>
          <w:i/>
          <w:iCs/>
        </w:rPr>
      </w:pPr>
      <w:r w:rsidRPr="0991B196">
        <w:rPr>
          <w:rFonts w:ascii="Times New Roman" w:hAnsi="Times New Roman" w:cs="Times New Roman"/>
        </w:rPr>
        <w:t xml:space="preserve">In 2021, Lira and Paez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kVJLBJWn","properties":{"formattedCitation":"(Lira and Paez 2021)","plainCitation":"(Lira and Paez 2021)","noteIndex":0},"citationItems":[{"id":553,"uris":["http://zotero.org/users/9492510/items/3BRNWSDJ"],"itemData":{"id":553,"type":"article-journal","abstract":"Introduction: Subjective wellbeing is a topic that has attracted considerable attention in the transportation literature in recent years. As a result, there is a burgeoning literature that investigates the impacts of travel on subjective wellbeing, and how wellbeing, in turn, can influence behavior. An important aspect of subjective wellbeing are the affective reactions of people to their experiences. Objective: The objective of this paper is to analyze the affective reactions of travelers with respect to various modes of transportation. In particular, we are interested in the potential for dissonance between primary mode of travel and the mode(s) of travel identified as evoking various affective reactions. Materials and methods: The study is based on data collected from a sample of travelers in the city of Santiago, in Chile. Participants in the study were asked about their usual mode of travel, and then were asked to name their ideal mode(s) of transportation from the perspective of various affective reactions. The reactions we investigate are associated with the values of Freedom, Enjoyment, Happiness, Poverty, Luxury, and Status. Analysis is based on tests of independence and visualization techniques. Results: The results indicate that users of public transportation experience the most dissonance in terms of affective reactions, and active travelers the least. For those travelers who experience dissonance, active travel is the mode most commonly associated with Freedom, Enjoyment, and Happiness, while public transportation is most commonly associated with Poverty. The automobile, in contrast, is the mode most commonly associated with Luxury and Status.","container-title":"Journal of Transport and Health","DOI":"10.1016/j.jth.2021.101015","ISSN":"22141405","note":"publisher: Elsevier Ltd","title":"Do drivers dream of walking? An investigation of travel mode dissonance from the perspective of affective values","volume":"20","author":[{"family":"Lira","given":"Beatriz Mella"},{"family":"Paez","given":"Antonio"}],"issued":{"date-parts":[["2021",3,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Lira and Paez 2021)</w:t>
      </w:r>
      <w:r w:rsidR="00601717">
        <w:rPr>
          <w:rFonts w:ascii="Times New Roman" w:hAnsi="Times New Roman" w:cs="Times New Roman"/>
        </w:rPr>
        <w:fldChar w:fldCharType="end"/>
      </w:r>
      <w:r w:rsidR="00601717">
        <w:rPr>
          <w:rFonts w:ascii="Times New Roman" w:hAnsi="Times New Roman" w:cs="Times New Roman"/>
        </w:rPr>
        <w:t xml:space="preserve"> </w:t>
      </w:r>
      <w:r w:rsidRPr="0991B196">
        <w:rPr>
          <w:rFonts w:ascii="Times New Roman" w:hAnsi="Times New Roman" w:cs="Times New Roman"/>
        </w:rPr>
        <w:t xml:space="preserve">investigated </w:t>
      </w:r>
      <w:r w:rsidRPr="0991B196">
        <w:rPr>
          <w:rFonts w:ascii="Times New Roman" w:hAnsi="Times New Roman" w:cs="Times New Roman"/>
          <w:i/>
          <w:iCs/>
        </w:rPr>
        <w:t>subjective well-being</w:t>
      </w:r>
      <w:r w:rsidRPr="0991B196">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rHCieOCw","properties":{"formattedCitation":"(OECD 2013)","plainCitation":"(OECD 2013)","noteIndex":0},"citationItems":[{"id":496,"uris":["http://zotero.org/users/9492510/items/GX6JWZNK"],"itemData":{"id":496,"type":"webpage","abstract":"To assist in improving the measurement of quality of life, these guidelines provide advice on the collection and use of measures of subjective well-being. They describe the best approaches for reliably and consistently measuring various dimensions of subjective well-being and provide guidance for reporting on such measures. The guidelines also feature examples of international measures and statistics. Chapters include: Concept and validity; Methodological considerations in the measurement of subjective well-being; Measuring subjective well-being; Output and analysis of subjective well-being measures; and Illustrative examples of subjective well-being measures.","container-title":"OECD Guidelines on Measuring Subjective Well-being","note":"publisher: OECD\nDOI: 10.1787/9789264191655-EN","title":"OECD Guidelines on Measuring Subjective Well-being","URL":"https://doi.org/10.1787/9789264191655-en","author":[{"literal":"OECD"}],"accessed":{"date-parts":[["2023",3,25]]},"issued":{"date-parts":[["2013",3,20]]}}}],"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OECD 2013)</w:t>
      </w:r>
      <w:r w:rsidR="00601717">
        <w:rPr>
          <w:rFonts w:ascii="Times New Roman" w:hAnsi="Times New Roman" w:cs="Times New Roman"/>
        </w:rPr>
        <w:fldChar w:fldCharType="end"/>
      </w:r>
      <w:r w:rsidRPr="0991B196">
        <w:rPr>
          <w:rFonts w:ascii="Times New Roman" w:hAnsi="Times New Roman" w:cs="Times New Roman"/>
        </w:rPr>
        <w:t xml:space="preserve"> in terms of how “people’s affective reactions to their experiences” changed regarding different means of transport in Santiago, Chile. </w:t>
      </w:r>
      <w:r w:rsidR="000869E5" w:rsidRPr="0991B196">
        <w:rPr>
          <w:rFonts w:ascii="Times New Roman" w:hAnsi="Times New Roman" w:cs="Times New Roman"/>
        </w:rPr>
        <w:t xml:space="preserve">Travel was assessed </w:t>
      </w:r>
      <w:r w:rsidR="00367AB4" w:rsidRPr="0991B196">
        <w:rPr>
          <w:rFonts w:ascii="Times New Roman" w:hAnsi="Times New Roman" w:cs="Times New Roman"/>
        </w:rPr>
        <w:t xml:space="preserve">by </w:t>
      </w:r>
      <w:r w:rsidR="000869E5" w:rsidRPr="0991B196">
        <w:rPr>
          <w:rFonts w:ascii="Times New Roman" w:hAnsi="Times New Roman" w:cs="Times New Roman"/>
        </w:rPr>
        <w:t>asking</w:t>
      </w:r>
      <w:r w:rsidR="00367AB4" w:rsidRPr="0991B196">
        <w:rPr>
          <w:rFonts w:ascii="Times New Roman" w:hAnsi="Times New Roman" w:cs="Times New Roman"/>
        </w:rPr>
        <w:t>,</w:t>
      </w:r>
      <w:r w:rsidR="000869E5" w:rsidRPr="0991B196">
        <w:rPr>
          <w:rFonts w:ascii="Times New Roman" w:hAnsi="Times New Roman" w:cs="Times New Roman"/>
        </w:rPr>
        <w:t xml:space="preserve"> </w:t>
      </w:r>
      <w:r w:rsidR="00367AB4" w:rsidRPr="0991B196">
        <w:rPr>
          <w:rFonts w:ascii="Times New Roman" w:hAnsi="Times New Roman" w:cs="Times New Roman"/>
        </w:rPr>
        <w:t>“</w:t>
      </w:r>
      <w:r w:rsidR="000869E5" w:rsidRPr="0991B196">
        <w:rPr>
          <w:rFonts w:ascii="Times New Roman" w:hAnsi="Times New Roman" w:cs="Times New Roman"/>
        </w:rPr>
        <w:t>What is your primary mode of travel for your regular commute?</w:t>
      </w:r>
      <w:r w:rsidR="00367AB4" w:rsidRPr="0991B196">
        <w:rPr>
          <w:rFonts w:ascii="Times New Roman" w:hAnsi="Times New Roman" w:cs="Times New Roman"/>
        </w:rPr>
        <w:t>”</w:t>
      </w:r>
      <w:r w:rsidR="000869E5" w:rsidRPr="0991B196">
        <w:rPr>
          <w:rFonts w:ascii="Times New Roman" w:hAnsi="Times New Roman" w:cs="Times New Roman"/>
        </w:rPr>
        <w:t xml:space="preserve">. </w:t>
      </w:r>
      <w:r w:rsidRPr="0991B196">
        <w:rPr>
          <w:rFonts w:ascii="Times New Roman" w:hAnsi="Times New Roman" w:cs="Times New Roman"/>
        </w:rPr>
        <w:t xml:space="preserve">The reactions were assessed with the following values: </w:t>
      </w:r>
      <w:r w:rsidRPr="0991B196">
        <w:rPr>
          <w:rFonts w:ascii="Times New Roman" w:hAnsi="Times New Roman" w:cs="Times New Roman"/>
          <w:i/>
          <w:iCs/>
        </w:rPr>
        <w:t>freedom, enjoyment, happiness, poverty, luxury, and status.</w:t>
      </w:r>
      <w:r w:rsidRPr="0991B196">
        <w:rPr>
          <w:rFonts w:ascii="Times New Roman" w:hAnsi="Times New Roman" w:cs="Times New Roman"/>
        </w:rPr>
        <w:t xml:space="preserve"> The item asked, “Please indicate the mode(s) of transport that you relate to the following feelings and concepts” for each value. The respondent would also name their regular mode(s) of transport. The authors wanted to examine the “consonance” (given by their affective reaction) between the ideal mode and the actual travel mode. Alignment between the two was a sign of better subjective well-being. At the same time, “dissonanc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RjhDQXKJ","properties":{"formattedCitation":"(Schwanen and Mokhtarian 2004)","plainCitation":"(Schwanen and Mokhtarian 2004)","noteIndex":0},"citationItems":[{"id":645,"uris":["http://zotero.org/users/9492510/items/BEHUFVZW"],"itemData":{"id":645,"type":"article-journal","abstract":"Although households' general preference for low-density residential environments is well documented in the literature, little research in geography and urban planning has explicitly investigated how many and which households experience a state of mismatch in terms of land-use patterns between their preferred residential neighborhood type and the type of neighborhood where they currently reside. Using data from 1358 commuters living in three communities in the San Francisco Bay Area, in this study we find that nearly a quarter of the residents live in a neighborhood type that does not match their land-use related preferences. The results of an investigation of the determinants of such dissonance are consistent with existing knowledge about residential preferences. It is shown that single suburban dwellers and large households and families in the city are more likely to be mismatched, or experience higher levels of mismatch in terms of neighborhood type. Further, the extent of mismatch is clearly related to automobile orientation, as well as to lifestyles and personality traits. The results suggest that policies aiming to attract a diverse market to neotraditional, high-density neighborhoods may not be as effective as decisionmakers and planners hope. If a broad range of households is artificially attracted to such new developments (for example, through providing financial advantages or other policy incentives), this might on average result in lower levels of residential satisfaction, higher residential mobility, lower sense of community, and enduring auto dependency. On the other hand, it is encouraging to see that there is also a substantial proportion of suburban dwellers preferring high-density environments. Relaxation of land-use laws in existing suburban communities might be successful in reducing residential neighborhood type dissonance for these types of suburban dwellers, but perhaps at the cost of increasing dissonance for the suburbanites preferring lower densities. It would be valuable to investigate whether there is a mix of densities and uses that would optimally satisfy both types of preferences.","container-title":"Environment and Planning B: Planning and Design","DOI":"10.1068/B3039","ISSN":"02658135","issue":"5","note":"publisher: Pion Limited","page":"759-784","title":"The extent and determinants of dissonance between actual and preferred residential neighborhood type","volume":"31","author":[{"family":"Schwanen","given":"Tim"},{"family":"Mokhtarian","given":"Patricia L."}],"issued":{"date-parts":[["2004"]]}}}],"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Schwanen and Mokhtarian 2004)</w:t>
      </w:r>
      <w:r w:rsidR="00601717">
        <w:rPr>
          <w:rFonts w:ascii="Times New Roman" w:hAnsi="Times New Roman" w:cs="Times New Roman"/>
        </w:rPr>
        <w:fldChar w:fldCharType="end"/>
      </w:r>
      <w:r w:rsidRPr="0991B196">
        <w:rPr>
          <w:rFonts w:ascii="Times New Roman" w:hAnsi="Times New Roman" w:cs="Times New Roman"/>
        </w:rPr>
        <w:t xml:space="preserve"> would be detrimental, especially for those who are “forced” to use active mobility mod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8pxksVf1","properties":{"formattedCitation":"(De Vos 2018)","plainCitation":"(De Vos 2018)","noteIndex":0},"citationItems":[{"id":646,"uris":["http://zotero.org/users/9492510/items/WRYJ4AY5"],"itemData":{"id":646,"type":"article-journal","abstract":"Numerous studies have indicated that travel mode choice is affected by travel-related attitudes. A positive stance towards a certain travel mode increases the probability that people will choose this mode for a particular trip. However, not a lot of studies have analysed whether people actually choose their preferred travel mode. In this paper we will look at whether respondents with a preference for car use, public transport use, cycling and walking will actually use these modes. Furthermore, we also analyse whether respondents who use their preferred travel mode (i.e., consonant travellers) are more satisfied with their trips compared to respondents travelling with a non-preferred travel mode (i.e., dissonant travellers). Results from this study, analysing leisure trips of 1656 respondents from the city of Ghent (Belgium), indicate that about half of the respondents chooses a non-preferred travel mode and that dissonant travellers can be mainly found within public transport users and least within cyclists, partly due to relatively low levels of public transport attitudes and high levels of cycling attitudes. Furthermore, travel mode dissonance seems to have an important impact on travel satisfaction. Consonant travellers have above average travel satisfaction levels, independent of the used travel mode, while dissonant travellers (except dissonant pedestrians) have below average travel satisfaction levels. This suggests that using a preferred travel mode has at least an equally important impact on travel satisfaction than the chosen travel mode itself.","container-title":"Transportation Research Part A: Policy and Practice","DOI":"10.1016/j.tra.2018.08.034","ISSN":"09658564","note":"publisher: Elsevier Ltd","page":"261-274","title":"Do people travel with their preferred travel mode? Analysing the extent of travel mode dissonance and its effect on travel satisfaction","volume":"117","author":[{"family":"De Vos","given":"Jonas"}],"issued":{"date-parts":[["2018",11,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De Vos 2018)</w:t>
      </w:r>
      <w:r w:rsidR="00601717">
        <w:rPr>
          <w:rFonts w:ascii="Times New Roman" w:hAnsi="Times New Roman" w:cs="Times New Roman"/>
        </w:rPr>
        <w:fldChar w:fldCharType="end"/>
      </w:r>
      <w:r w:rsidRPr="0991B196">
        <w:rPr>
          <w:rFonts w:ascii="Times New Roman" w:hAnsi="Times New Roman" w:cs="Times New Roman"/>
        </w:rPr>
        <w:t xml:space="preserve">. The results showed that public transport users had the highest dissonance, while active travellers had the lowest. Also, the former was mainly associated with </w:t>
      </w:r>
      <w:r w:rsidRPr="0991B196">
        <w:rPr>
          <w:rFonts w:ascii="Times New Roman" w:hAnsi="Times New Roman" w:cs="Times New Roman"/>
          <w:i/>
          <w:iCs/>
        </w:rPr>
        <w:t>poverty</w:t>
      </w:r>
      <w:r w:rsidRPr="0991B196">
        <w:rPr>
          <w:rFonts w:ascii="Times New Roman" w:hAnsi="Times New Roman" w:cs="Times New Roman"/>
        </w:rPr>
        <w:t xml:space="preserve">; the latter was associated with </w:t>
      </w:r>
      <w:r w:rsidRPr="0991B196">
        <w:rPr>
          <w:rFonts w:ascii="Times New Roman" w:hAnsi="Times New Roman" w:cs="Times New Roman"/>
          <w:i/>
          <w:iCs/>
        </w:rPr>
        <w:t>freedom, enjoyment, and happiness.</w:t>
      </w:r>
      <w:r w:rsidRPr="0991B196">
        <w:rPr>
          <w:rFonts w:ascii="Times New Roman" w:hAnsi="Times New Roman" w:cs="Times New Roman"/>
        </w:rPr>
        <w:t xml:space="preserve"> The private motor vehicle was </w:t>
      </w:r>
      <w:r w:rsidR="4B94D6AD" w:rsidRPr="0991B196">
        <w:rPr>
          <w:rFonts w:ascii="Times New Roman" w:hAnsi="Times New Roman" w:cs="Times New Roman"/>
        </w:rPr>
        <w:t xml:space="preserve">most </w:t>
      </w:r>
      <w:r w:rsidRPr="0991B196">
        <w:rPr>
          <w:rFonts w:ascii="Times New Roman" w:hAnsi="Times New Roman" w:cs="Times New Roman"/>
        </w:rPr>
        <w:t xml:space="preserve">associated with </w:t>
      </w:r>
      <w:r w:rsidRPr="0991B196">
        <w:rPr>
          <w:rFonts w:ascii="Times New Roman" w:hAnsi="Times New Roman" w:cs="Times New Roman"/>
          <w:i/>
          <w:iCs/>
        </w:rPr>
        <w:t>Luxury and Status.</w:t>
      </w:r>
    </w:p>
    <w:p w14:paraId="3951C088" w14:textId="36DE2509" w:rsidR="003B41E7" w:rsidRDefault="003B41E7" w:rsidP="00284CCE">
      <w:pPr>
        <w:jc w:val="both"/>
        <w:rPr>
          <w:rFonts w:ascii="Times New Roman" w:hAnsi="Times New Roman" w:cs="Times New Roman"/>
        </w:rPr>
      </w:pPr>
      <w:r w:rsidRPr="003B41E7">
        <w:rPr>
          <w:rFonts w:ascii="Times New Roman" w:hAnsi="Times New Roman" w:cs="Times New Roman"/>
          <w:u w:val="single"/>
        </w:rPr>
        <w:t>LONGITUDINAL</w:t>
      </w:r>
      <w:r>
        <w:rPr>
          <w:rFonts w:ascii="Times New Roman" w:hAnsi="Times New Roman" w:cs="Times New Roman"/>
        </w:rPr>
        <w:t>:</w:t>
      </w:r>
    </w:p>
    <w:p w14:paraId="033F9175" w14:textId="25065ED7" w:rsidR="003B41E7" w:rsidRPr="003B41E7" w:rsidRDefault="003B41E7" w:rsidP="0991B196">
      <w:pPr>
        <w:jc w:val="both"/>
        <w:rPr>
          <w:rFonts w:ascii="Times New Roman" w:hAnsi="Times New Roman" w:cs="Times New Roman"/>
        </w:rPr>
      </w:pPr>
      <w:r w:rsidRPr="0991B196">
        <w:rPr>
          <w:rFonts w:ascii="Times New Roman" w:hAnsi="Times New Roman" w:cs="Times New Roman"/>
        </w:rPr>
        <w:t xml:space="preserve">In 2019, Glasgow and colleagues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S1JzzMgq","properties":{"formattedCitation":"(Glasgow {\\i{}et al.} 2019)","plainCitation":"(Glasgow et al. 2019)","noteIndex":0},"citationItems":[{"id":551,"uris":["http://zotero.org/users/9492510/items/V2HRMCXG"],"itemData":{"id":551,"type":"article-journal","abstract":"Transportation-related mood studies relying on retrospective surveys incur recall bias, given the transient state of mood. Additionally, previous research in this domain has been limited to a single time-point measurement of mood, making it impossible to evaluate within-person variation. This study applied experience sampling methodology (ESM) to explore how mood during travel relates to transport mode, activities, and the built and natural environments. A smartphone application was employed to overcome the limitations of prior studies in this domain. Participants tracked their trips for at least one week and completed mood surveys after each trip. After accounting for within-person variation, active travel correlated with more positive mood than motorized travel, and mood was more positive when individuals talked to others during their trips. However, mood was more negative when completing errand trips as compared to other types of trips. Mood was lower when individuals traveled through places with a higher Walk Score®, but higher when individuals traveled through natural environments. All participants felt less safe when bicycling. This field study was one of the first to consider within-person differences in mood during travel as a function of various environmental and transportation characteristics. The research demonstrated how information on mood could be used to promote sustainable transportation (e.g., walking, bicycling), as well as how urban transportation infrastructure could be designed to enhance mental well-being.","container-title":"Journal of Environmental Psychology","DOI":"10.1016/j.jenvp.2019.101345","ISSN":"15229610","note":"publisher: Academic Press","title":"How transport modes, the built and natural environments, and activities influence mood: A GPS smartphone app study","volume":"66","author":[{"family":"Glasgow","given":"Trevin E."},{"family":"Le","given":"Huyen T.K."},{"family":"Scott Geller","given":"E."},{"family":"Fan","given":"Yingling"},{"family":"Hankey","given":"Steve"}],"issued":{"date-parts":[["2019",12,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Glasgow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9)</w:t>
      </w:r>
      <w:r w:rsidR="00601717">
        <w:rPr>
          <w:rFonts w:ascii="Times New Roman" w:hAnsi="Times New Roman" w:cs="Times New Roman"/>
        </w:rPr>
        <w:fldChar w:fldCharType="end"/>
      </w:r>
      <w:r w:rsidR="00601717">
        <w:rPr>
          <w:rFonts w:ascii="Times New Roman" w:hAnsi="Times New Roman" w:cs="Times New Roman"/>
        </w:rPr>
        <w:t xml:space="preserve"> </w:t>
      </w:r>
      <w:r w:rsidRPr="0991B196">
        <w:rPr>
          <w:rFonts w:ascii="Times New Roman" w:hAnsi="Times New Roman" w:cs="Times New Roman"/>
        </w:rPr>
        <w:t xml:space="preserve">implemented an innovative study with a population of adults in the USA. Given the transient nature of mood, they wanted to overgo bias related </w:t>
      </w:r>
      <w:r w:rsidRPr="0991B196">
        <w:rPr>
          <w:rFonts w:ascii="Times New Roman" w:hAnsi="Times New Roman" w:cs="Times New Roman"/>
        </w:rPr>
        <w:lastRenderedPageBreak/>
        <w:t xml:space="preserve">to retrospective data and record mood states while the activity was ongoing. </w:t>
      </w:r>
      <w:r w:rsidR="1208F888" w:rsidRPr="0991B196">
        <w:rPr>
          <w:rFonts w:ascii="Times New Roman" w:hAnsi="Times New Roman" w:cs="Times New Roman"/>
        </w:rPr>
        <w:t>So,</w:t>
      </w:r>
      <w:r w:rsidRPr="0991B196">
        <w:rPr>
          <w:rFonts w:ascii="Times New Roman" w:hAnsi="Times New Roman" w:cs="Times New Roman"/>
        </w:rPr>
        <w:t xml:space="preserve"> they used a</w:t>
      </w:r>
      <w:r w:rsidR="00367AB4" w:rsidRPr="0991B196">
        <w:rPr>
          <w:rFonts w:ascii="Times New Roman" w:hAnsi="Times New Roman" w:cs="Times New Roman"/>
        </w:rPr>
        <w:t>n experience sampling m</w:t>
      </w:r>
      <w:r w:rsidRPr="0991B196">
        <w:rPr>
          <w:rFonts w:ascii="Times New Roman" w:hAnsi="Times New Roman" w:cs="Times New Roman"/>
        </w:rPr>
        <w:t xml:space="preserve">ethodology (ESM) where participants </w:t>
      </w:r>
      <w:r w:rsidR="00367AB4" w:rsidRPr="0991B196">
        <w:rPr>
          <w:rFonts w:ascii="Times New Roman" w:hAnsi="Times New Roman" w:cs="Times New Roman"/>
        </w:rPr>
        <w:t>we</w:t>
      </w:r>
      <w:r w:rsidRPr="0991B196">
        <w:rPr>
          <w:rFonts w:ascii="Times New Roman" w:hAnsi="Times New Roman" w:cs="Times New Roman"/>
        </w:rPr>
        <w:t xml:space="preserve">re asked to record </w:t>
      </w:r>
      <w:r w:rsidR="00367AB4" w:rsidRPr="0991B196">
        <w:rPr>
          <w:rFonts w:ascii="Times New Roman" w:hAnsi="Times New Roman" w:cs="Times New Roman"/>
        </w:rPr>
        <w:t xml:space="preserve">the details </w:t>
      </w:r>
      <w:r w:rsidRPr="0991B196">
        <w:rPr>
          <w:rFonts w:ascii="Times New Roman" w:hAnsi="Times New Roman" w:cs="Times New Roman"/>
        </w:rPr>
        <w:t>soon after the trip. The tools used</w:t>
      </w:r>
      <w:r w:rsidR="63259813" w:rsidRPr="0991B196">
        <w:rPr>
          <w:rFonts w:ascii="Times New Roman" w:hAnsi="Times New Roman" w:cs="Times New Roman"/>
        </w:rPr>
        <w:t xml:space="preserve"> were</w:t>
      </w:r>
      <w:r w:rsidRPr="0991B196">
        <w:rPr>
          <w:rFonts w:ascii="Times New Roman" w:hAnsi="Times New Roman" w:cs="Times New Roman"/>
        </w:rPr>
        <w:t xml:space="preserve"> </w:t>
      </w:r>
      <w:r w:rsidR="2D1C5D3C" w:rsidRPr="0991B196">
        <w:rPr>
          <w:rFonts w:ascii="Times New Roman" w:hAnsi="Times New Roman" w:cs="Times New Roman"/>
        </w:rPr>
        <w:t xml:space="preserve">the smartphone app “Daynamica” to record the journeys </w:t>
      </w:r>
      <w:r w:rsidR="00DF622C" w:rsidRPr="0991B196">
        <w:rPr>
          <w:rFonts w:ascii="Times New Roman" w:hAnsi="Times New Roman" w:cs="Times New Roman"/>
        </w:rPr>
        <w:t>(Mode+Frequency+Duration+Purpose+</w:t>
      </w:r>
      <w:r w:rsidR="00BF1105" w:rsidRPr="0991B196">
        <w:rPr>
          <w:rFonts w:ascii="Times New Roman" w:hAnsi="Times New Roman" w:cs="Times New Roman"/>
        </w:rPr>
        <w:t>Activities) and</w:t>
      </w:r>
      <w:r w:rsidRPr="0991B196">
        <w:rPr>
          <w:rFonts w:ascii="Times New Roman" w:hAnsi="Times New Roman" w:cs="Times New Roman"/>
        </w:rPr>
        <w:t xml:space="preserve"> the Travel Mood Scale</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ShdCtVkd","properties":{"formattedCitation":"(Glasgow {\\i{}et al.} 2018)","plainCitation":"(Glasgow et al. 2018)","noteIndex":0},"citationItems":[{"id":549,"uris":["http://zotero.org/users/9492510/items/V46WBDS8"],"itemData":{"id":549,"type":"article-journal","abstract":"Research on the relationship between transportation and mood has relied primarily on paper diaries that ask participants about their general satisfaction and mood during transport over a given period of time (e.g., the past week). This approach is vulnerable to recall bias. Some researchers have used surveys for participants to complete immediately after a trip in order to reduce recall bias, but this approach requires participants to carry a paper survey while travelling. Advances in phone technology enables researchers to measure mood immediately after a trip, thereby reducing recall bias and participant inconvenience. We build on prior research by developing a mood scale for use in transportation studies that utilize smartphone applications. This article introduces the development of the Travel Mood Scale (TMS), which was administered along with the Satisfaction with Travel Scale (STS) to 738 college students. When rating their mood, participants were asked to consider their most recent trip. The TMS was shown to have adequate internal reliability and correlated highly with the STS, demonstrating convergent validity. Ordinary least squares regression models showed that transportation mode, trip purpose, activities completed during the trip, and participant gender were significantly related to mood for both the TMS and STS, thereby supporting construct validity of the TMS. Specifically, mood was more positive when participants used active travel, went on nonwork/noneducational trips, and talked to other people during the trip. Compared with males in the sample, females reported feeling less safe when traveling. The concise nature of the TMS provides easy integration with smartphone apps, thereby providing a promising tool for assessing mood in transportation research.","DOI":"10.1016/j.trf.2018.09.014","title":"Travel mood scale: Development and validation of a survey to measure mood during transportation","URL":"https://doi.org/10.1016/j.trf.2018.09.014","author":[{"family":"Glasgow","given":"Trevin E"},{"family":"Scott Geller","given":"E"},{"family":"Le B","given":"T K"},{"family":"Hankey","given":"Steve"}],"accessed":{"date-parts":[["2023",3,25]]},"issued":{"date-parts":[["2018"]]}}}],"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Glasgow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8)</w:t>
      </w:r>
      <w:r w:rsidR="00601717">
        <w:rPr>
          <w:rFonts w:ascii="Times New Roman" w:hAnsi="Times New Roman" w:cs="Times New Roman"/>
        </w:rPr>
        <w:fldChar w:fldCharType="end"/>
      </w:r>
      <w:r w:rsidRPr="0991B196">
        <w:rPr>
          <w:rFonts w:ascii="Times New Roman" w:hAnsi="Times New Roman" w:cs="Times New Roman"/>
        </w:rPr>
        <w:t xml:space="preserve">. They explored the impact of activities during the journey, the purpose of the trip, and the environment types. Regarding travel mode, they found that active travel was associated with higher levels of positive mood than motorised vehicles. </w:t>
      </w:r>
    </w:p>
    <w:p w14:paraId="6B8C6CBB" w14:textId="37EDD002" w:rsidR="00284CCE" w:rsidRDefault="00284CCE" w:rsidP="00284CCE">
      <w:pPr>
        <w:jc w:val="both"/>
        <w:rPr>
          <w:rFonts w:ascii="Times New Roman" w:hAnsi="Times New Roman" w:cs="Times New Roman"/>
        </w:rPr>
      </w:pPr>
      <w:r>
        <w:rPr>
          <w:rFonts w:ascii="Times New Roman" w:hAnsi="Times New Roman" w:cs="Times New Roman"/>
          <w:u w:val="single"/>
        </w:rPr>
        <w:t>QUASI-EXPERIMENTAL</w:t>
      </w:r>
      <w:r>
        <w:rPr>
          <w:rFonts w:ascii="Times New Roman" w:hAnsi="Times New Roman" w:cs="Times New Roman"/>
        </w:rPr>
        <w:t>:</w:t>
      </w:r>
    </w:p>
    <w:p w14:paraId="05343E65" w14:textId="379E27A3" w:rsidR="00284CCE" w:rsidRPr="00F10D11" w:rsidRDefault="00284CCE" w:rsidP="0991B196">
      <w:pPr>
        <w:jc w:val="both"/>
        <w:rPr>
          <w:rFonts w:ascii="Times New Roman" w:hAnsi="Times New Roman" w:cs="Times New Roman"/>
        </w:rPr>
      </w:pPr>
      <w:r w:rsidRPr="0991B196">
        <w:rPr>
          <w:rFonts w:ascii="Times New Roman" w:hAnsi="Times New Roman" w:cs="Times New Roman"/>
        </w:rPr>
        <w:t xml:space="preserve">In 2017, Page and Nilsson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cpznORPC","properties":{"formattedCitation":"(Page and Nilsson 2017)","plainCitation":"(Page and Nilsson 2017)","noteIndex":0},"citationItems":[{"id":529,"uris":["http://zotero.org/users/9492510/items/DB38ICHB"],"itemData":{"id":529,"type":"article-journal","abstract":"Objective: This paper describes a behavior change intervention that encourages active commuting using electrically assisted bikes (e-bikes) for health promotion in the workplace. This paper presents the preliminary findings of the intervention's impact on improving employee well-being and organizational behavior, as an indicator of potential business success. Method: Employees of a UK-based organization participated in a workplace travel behavior change intervention and used e-bikes as an active commuting mode; this was a change to their usual passive commuting behavior. The purpose of the intervention was to develop employee well-being and organizational behavior for improved business success. We explored the personal benefits and organizational co-benefits of active commuting and compared these to a travel-as-usual group of employees who did not change their behavior and continued taking non-active commutes. Results: Employees who changed their behavior to active commuting reported more positive affect, better physical health and more productive organizational behavior outcomes compared with passive commuters. In addition, there was an interactive effect of commuting mode and commuting distance: a more frequent active commute was positively associated with more productive organizational behavior and stronger overall positive employee well-being whereas a longer passive commute was associated with poorer well-being, although there was no impact on organizational behavior. Conclusion: This research provides emerging evidence of the value of an innovative workplace health promotion initiative focused on active commuting in protecting and improving employee well-being and organizational behavior for stronger business performance. It considers the significant opportunities for organizations pursuing improved workforce well-being, both in terms of employee health, and for improved organizational behavior and business success.","container-title":"Frontiers in Psychology","DOI":"10.3389/fpsyg.2016.01994","ISSN":"16641078","issue":"JAN","note":"PMID: 28119640\npublisher: Frontiers Media S.A.","title":"Active commuting: Workplace health promotion for improved employee well-being and organizational behavior","volume":"7","author":[{"family":"Page","given":"Nadine C."},{"family":"Nilsson","given":"Viktor O."}],"issued":{"date-parts":[["2017",1,10]]}}}],"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Page and Nilsson 2017)</w:t>
      </w:r>
      <w:r w:rsidR="00601717">
        <w:rPr>
          <w:rFonts w:ascii="Times New Roman" w:hAnsi="Times New Roman" w:cs="Times New Roman"/>
        </w:rPr>
        <w:fldChar w:fldCharType="end"/>
      </w:r>
      <w:r w:rsidR="00601717">
        <w:rPr>
          <w:rFonts w:ascii="Times New Roman" w:hAnsi="Times New Roman" w:cs="Times New Roman"/>
        </w:rPr>
        <w:t xml:space="preserve"> </w:t>
      </w:r>
      <w:r w:rsidRPr="0991B196">
        <w:rPr>
          <w:rFonts w:ascii="Times New Roman" w:hAnsi="Times New Roman" w:cs="Times New Roman"/>
        </w:rPr>
        <w:t xml:space="preserve">conducted a quasi-experimental study implementing a behaviour-changing intervention in a UK-based workplace. Participants were invited to change their commute behaviour to work using electrically assisted bikes (e-bikes). It was a quasi-experimental design since the authors allowed participants to borrow and use an e-bike for up to 5 months, as and when they pleased. </w:t>
      </w:r>
      <w:r w:rsidR="042D3E03" w:rsidRPr="0991B196">
        <w:rPr>
          <w:rFonts w:ascii="Times New Roman" w:hAnsi="Times New Roman" w:cs="Times New Roman"/>
        </w:rPr>
        <w:t xml:space="preserve">Both qualitative and quantitative data were collected. Specifically, a weekly diary was used to record the commute to the workplace, noting the frequency and duration of the active trips. Also, </w:t>
      </w:r>
      <w:r w:rsidRPr="0991B196">
        <w:rPr>
          <w:rFonts w:ascii="Times New Roman" w:hAnsi="Times New Roman" w:cs="Times New Roman"/>
        </w:rPr>
        <w:t xml:space="preserve">participants were given a diary to record the </w:t>
      </w:r>
      <w:r w:rsidR="00463A0F" w:rsidRPr="0991B196">
        <w:rPr>
          <w:rFonts w:ascii="Times New Roman" w:hAnsi="Times New Roman" w:cs="Times New Roman"/>
        </w:rPr>
        <w:t>commute’s impact</w:t>
      </w:r>
      <w:r w:rsidRPr="0991B196">
        <w:rPr>
          <w:rFonts w:ascii="Times New Roman" w:hAnsi="Times New Roman" w:cs="Times New Roman"/>
        </w:rPr>
        <w:t xml:space="preserve"> on </w:t>
      </w:r>
      <w:r w:rsidR="00514A7D">
        <w:rPr>
          <w:rFonts w:ascii="Times New Roman" w:hAnsi="Times New Roman" w:cs="Times New Roman"/>
        </w:rPr>
        <w:t xml:space="preserve">their </w:t>
      </w:r>
      <w:r w:rsidRPr="0991B196">
        <w:rPr>
          <w:rFonts w:ascii="Times New Roman" w:hAnsi="Times New Roman" w:cs="Times New Roman"/>
        </w:rPr>
        <w:t xml:space="preserve">affect (e.g., feeling tired </w:t>
      </w:r>
      <w:r w:rsidR="00514A7D">
        <w:rPr>
          <w:rFonts w:ascii="Times New Roman" w:hAnsi="Times New Roman" w:cs="Times New Roman"/>
        </w:rPr>
        <w:t xml:space="preserve">and </w:t>
      </w:r>
      <w:r w:rsidRPr="0991B196">
        <w:rPr>
          <w:rFonts w:ascii="Times New Roman" w:hAnsi="Times New Roman" w:cs="Times New Roman"/>
        </w:rPr>
        <w:t xml:space="preserve">energized). Overall, the results indicated a positive change in reported affect from pre to mid-intervention among the active travel group, associated with changing from passive to active commuting mode. </w:t>
      </w:r>
    </w:p>
    <w:p w14:paraId="404A50EE" w14:textId="77777777" w:rsidR="00284CCE" w:rsidRPr="006461D1" w:rsidRDefault="00284CCE" w:rsidP="00284CCE">
      <w:pPr>
        <w:jc w:val="both"/>
        <w:rPr>
          <w:rFonts w:ascii="Times New Roman" w:hAnsi="Times New Roman" w:cs="Times New Roman"/>
        </w:rPr>
      </w:pPr>
      <w:r w:rsidRPr="006461D1">
        <w:rPr>
          <w:rFonts w:ascii="Times New Roman" w:hAnsi="Times New Roman" w:cs="Times New Roman"/>
          <w:u w:val="single"/>
        </w:rPr>
        <w:t>RCT</w:t>
      </w:r>
      <w:r w:rsidRPr="006461D1">
        <w:rPr>
          <w:rFonts w:ascii="Times New Roman" w:hAnsi="Times New Roman" w:cs="Times New Roman"/>
        </w:rPr>
        <w:t>:</w:t>
      </w:r>
    </w:p>
    <w:p w14:paraId="7E0F82B0" w14:textId="0940394D" w:rsidR="00284CCE" w:rsidRDefault="00284CCE" w:rsidP="00284CCE">
      <w:pPr>
        <w:jc w:val="both"/>
        <w:rPr>
          <w:rFonts w:ascii="Times New Roman" w:hAnsi="Times New Roman" w:cs="Times New Roman"/>
        </w:rPr>
      </w:pPr>
      <w:r w:rsidRPr="0991B196">
        <w:rPr>
          <w:rFonts w:ascii="Times New Roman" w:hAnsi="Times New Roman" w:cs="Times New Roman"/>
        </w:rPr>
        <w:t xml:space="preserve">In 2008, Baker and colleagues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EckPGDtr","properties":{"formattedCitation":"(Baker {\\i{}et al.} 2008)","plainCitation":"(Baker et al. 2008)","noteIndex":0},"citationItems":[{"id":532,"uris":["http://zotero.org/users/9492510/items/SGDJMBBP"],"itemData":{"id":532,"type":"article-journal","abstract":"Background: Recent systematic reviews have suggested that pedometers may be effective motivational tools to promote walking. However, studies tend to be of a relatively short duration, with small clinical based samples. Further research is required to demonstrate their effectiveness in adequately powered, community based studies. Objective: Using a randomized controlled trial design, this study assessed the impact of a 12-week graduated pedometer-based walking intervention on daily step-counts, self-reported physical activity and health outcomes in a Scottish community sample not meeting current physical activity recommendations. Method: Sixty-three women and 16 men (49.2 years ± 8.8) were randomly assigned to either an intervention (physical activity consultation and 12-week pedometer-based walking program) or control (no action) group. Measures for step-counts, 7-day physical activity recall, affect, quality of life (n = 79), body mass, BMI, % body fat, waist and hip circumference (n = 76), systolic/diastolic blood pressure, total cholesterol and HDL cholesterol (n = 66) were taken at baseline and week 12. Analyses were performed on an intention to treat basis using 2-way mixed factorial analyses of variance for parametric data and Mann Whitney and Wilcoxon tests for non-parametric data. Results: Significant increases were found in the intervention group for step-counts (p &lt; .001), time spent in leisure walking (p = .02) and positive affect (p = .027). Significant decreases were found in this group for time spent in weekday (p = .003), weekend (p = .001) and total sitting (p = .001) with no corresponding changes in the control group. No significant changes in any other health outcomes were found in either group. In comparison with the control group at week 12, the intervention group reported a significantly greater number of minutes spent in leisure time (p = .008), occupational (p = .045) and total walking (p = .03), and significantly fewer minutes in time spent in weekend (p = .003) and total sitting (p = .022). Conclusion: A pedometer-based walking program, incorporating a physical activity consultation, is effective in promoting walking and improving positive affect over 12 weeks in community based individuals. The discussion examines possible explanations for the lack of significant changes in health outcomes. Continued follow-up of this study will examine adherence to the intervention and possible resulting effects on health outcomes. © 2008 Baker et al; licensee BioMed Central Ltd.","container-title":"International Journal of Behavioral Nutrition and Physical Activity","DOI":"10.1186/1479-5868-5-44","ISSN":"14795868","title":"The effect of a pedometer-based community walking intervention \"Walking for Wellbeing in the West\" on physical activity levels and health outcomes: A 12-week randomized controlled trial","volume":"5","author":[{"family":"Baker","given":"Graham"},{"family":"Gray","given":"Stuart R."},{"family":"Wright","given":"Annemarie"},{"family":"Fitzsimons","given":"Claire"},{"family":"Nimmo","given":"Myra"},{"family":"Lowry","given":"Ruth"},{"family":"Mutrie","given":"Nanette"}],"issued":{"date-parts":[["2008",9,5]]}}}],"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Baker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8)</w:t>
      </w:r>
      <w:r w:rsidR="00601717">
        <w:rPr>
          <w:rFonts w:ascii="Times New Roman" w:hAnsi="Times New Roman" w:cs="Times New Roman"/>
        </w:rPr>
        <w:fldChar w:fldCharType="end"/>
      </w:r>
      <w:r w:rsidR="00601717">
        <w:rPr>
          <w:rFonts w:ascii="Times New Roman" w:hAnsi="Times New Roman" w:cs="Times New Roman"/>
        </w:rPr>
        <w:t xml:space="preserve"> </w:t>
      </w:r>
      <w:r w:rsidRPr="0991B196">
        <w:rPr>
          <w:rFonts w:ascii="Times New Roman" w:hAnsi="Times New Roman" w:cs="Times New Roman"/>
        </w:rPr>
        <w:t>evaluated the impact of a 12-weeks consultation and pedometer-based walking intervention (“Walking for Well-being in the West, WWW study”) on step counts and health-related outcomes as part of the Scottish Physical Activity Research Collaboration (SPARColl). Affect and quality of life were the health-related outcomes included. The former was measured with the Positive and Negative Affect Schedule (PANA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sl7AmtNN","properties":{"formattedCitation":"(Watson et al., 1988)","plainCitation":"(Watson et al., 1988)","dontUpdate":true,"noteIndex":0},"citationItems":[{"id":548,"uris":["http://zotero.org/users/9492510/items/478THQDU"],"itemData":{"id":548,"type":"article-journal","abstract":"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container-title":"Journal of Personality and Social Psychology","DOI":"10.1037/0022-3514.54.6.1063","ISSN":"00223514","issue":"6","note":"PMID: 3397865","page":"1063-1070","title":"Development and Validation of Brief Measures of Positive and Negative Affect: The PANAS Scales","volume":"54","author":[{"family":"Watson","given":"David"},{"family":"Clark","given":"Lee Anna"},{"family":"Tellegen","given":"Auke"}],"issued":{"date-parts":[["1988"]]}}}],"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rPr>
        <w:t>Watson et al., 1988)</w:t>
      </w:r>
      <w:r w:rsidR="00601717">
        <w:rPr>
          <w:rFonts w:ascii="Times New Roman" w:hAnsi="Times New Roman" w:cs="Times New Roman"/>
        </w:rPr>
        <w:fldChar w:fldCharType="end"/>
      </w:r>
      <w:r w:rsidRPr="0991B196">
        <w:rPr>
          <w:rFonts w:ascii="Times New Roman" w:hAnsi="Times New Roman" w:cs="Times New Roman"/>
        </w:rPr>
        <w:t>, which is a self-report measure of positive (interested, alert) and negative (distressed, upset) feelings and emotions. The intervention succeeded: the control group displayed no significant change in steps/day over time, while the intervention group had an increase that exceeded the expected/recommended goal. However, the</w:t>
      </w:r>
      <w:r w:rsidR="7DA3F9FF" w:rsidRPr="0991B196">
        <w:rPr>
          <w:rFonts w:ascii="Times New Roman" w:hAnsi="Times New Roman" w:cs="Times New Roman"/>
        </w:rPr>
        <w:t xml:space="preserve"> only significant result was </w:t>
      </w:r>
      <w:r w:rsidRPr="0991B196">
        <w:rPr>
          <w:rFonts w:ascii="Times New Roman" w:hAnsi="Times New Roman" w:cs="Times New Roman"/>
        </w:rPr>
        <w:t xml:space="preserve">a small to medium increase in positive affect reported by the intervention group. </w:t>
      </w:r>
    </w:p>
    <w:p w14:paraId="0E506A54" w14:textId="437D4B3E" w:rsidR="00E42C04" w:rsidRPr="00CD657E" w:rsidRDefault="00574F55" w:rsidP="00416D58">
      <w:pPr>
        <w:ind w:firstLine="720"/>
        <w:jc w:val="both"/>
        <w:rPr>
          <w:rFonts w:ascii="Times New Roman" w:hAnsi="Times New Roman" w:cs="Times New Roman"/>
        </w:rPr>
      </w:pPr>
      <w:r>
        <w:rPr>
          <w:rFonts w:ascii="Times New Roman" w:hAnsi="Times New Roman" w:cs="Times New Roman"/>
        </w:rPr>
        <w:t>4</w:t>
      </w:r>
      <w:r w:rsidR="00284CCE">
        <w:rPr>
          <w:rFonts w:ascii="Times New Roman" w:hAnsi="Times New Roman" w:cs="Times New Roman"/>
        </w:rPr>
        <w:t xml:space="preserve">. </w:t>
      </w:r>
      <w:r w:rsidR="00E42C04">
        <w:rPr>
          <w:rFonts w:ascii="Times New Roman" w:hAnsi="Times New Roman" w:cs="Times New Roman"/>
        </w:rPr>
        <w:t xml:space="preserve">Eudaimonia </w:t>
      </w:r>
    </w:p>
    <w:p w14:paraId="7CCDC2C1" w14:textId="43C64114" w:rsidR="009C33B8" w:rsidRDefault="009C33B8" w:rsidP="006461D1">
      <w:pPr>
        <w:jc w:val="both"/>
        <w:rPr>
          <w:rFonts w:ascii="Times New Roman" w:hAnsi="Times New Roman" w:cs="Times New Roman"/>
        </w:rPr>
      </w:pPr>
      <w:r>
        <w:rPr>
          <w:rFonts w:ascii="Times New Roman" w:hAnsi="Times New Roman" w:cs="Times New Roman"/>
          <w:u w:val="single"/>
        </w:rPr>
        <w:t>CROSS-SECTIONAL</w:t>
      </w:r>
      <w:r>
        <w:rPr>
          <w:rFonts w:ascii="Times New Roman" w:hAnsi="Times New Roman" w:cs="Times New Roman"/>
        </w:rPr>
        <w:t>:</w:t>
      </w:r>
    </w:p>
    <w:p w14:paraId="3D922ABB" w14:textId="2EC72F0D" w:rsidR="000477C9" w:rsidRDefault="00E42C04" w:rsidP="006461D1">
      <w:pPr>
        <w:jc w:val="both"/>
        <w:rPr>
          <w:rFonts w:ascii="Times New Roman" w:hAnsi="Times New Roman" w:cs="Times New Roman"/>
        </w:rPr>
      </w:pPr>
      <w:r w:rsidRPr="0991B196">
        <w:rPr>
          <w:rFonts w:ascii="Times New Roman" w:hAnsi="Times New Roman" w:cs="Times New Roman"/>
        </w:rPr>
        <w:t xml:space="preserve">In 2014, the Office for National Statistics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xFJbexR6","properties":{"formattedCitation":"(Office for National Statistics 2014)","plainCitation":"(Office for National Statistics 2014)","noteIndex":0},"citationItems":[{"id":381,"uris":["http://zotero.org/users/9492510/items/XFFRHYBM"],"itemData":{"id":381,"type":"report","abstract":"This article examines the relationship between commuting to work and personal well-being using regression analysis. It identifies how time spent commuting and method of travel affect life satisfaction, a sense that our daily activities are worthwhile, and levels of happiness and anxiety.","event-place":"London","page":"1-25","publisher":"The National Archives","publisher-place":"London","title":"Commuting and Personal Well-being, 2014","URL":"https://webarchive.nationalarchives.gov.uk/ukgwa/20160105231823/http://www.ons.gov.uk/ons/rel/wellbeing/measuring-national-well-being/commuting-and-personal-well-being--2014/art-commuting-and-personal-well-being.html","author":[{"literal":"Office for National Statistics"}],"accessed":{"date-parts":[["2023",3,25]]},"issued":{"date-parts":[["2014",2,12]]}}}],"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Office for National Statistics 2014)</w:t>
      </w:r>
      <w:r w:rsidR="00601717">
        <w:rPr>
          <w:rFonts w:ascii="Times New Roman" w:hAnsi="Times New Roman" w:cs="Times New Roman"/>
        </w:rPr>
        <w:fldChar w:fldCharType="end"/>
      </w:r>
      <w:r w:rsidRPr="0991B196">
        <w:rPr>
          <w:rFonts w:ascii="Times New Roman" w:hAnsi="Times New Roman" w:cs="Times New Roman"/>
        </w:rPr>
        <w:t xml:space="preserve"> examined the relationship between time and mode used to commute to work</w:t>
      </w:r>
      <w:r w:rsidR="00ED4DF9" w:rsidRPr="0991B196">
        <w:rPr>
          <w:rFonts w:ascii="Times New Roman" w:hAnsi="Times New Roman" w:cs="Times New Roman"/>
        </w:rPr>
        <w:t xml:space="preserve"> (“Do you work from home?”; “What is the travel time in minutes from home</w:t>
      </w:r>
      <w:r w:rsidR="00367AB4" w:rsidRPr="0991B196">
        <w:rPr>
          <w:rFonts w:ascii="Times New Roman" w:hAnsi="Times New Roman" w:cs="Times New Roman"/>
        </w:rPr>
        <w:t xml:space="preserve"> </w:t>
      </w:r>
      <w:r w:rsidR="00ED4DF9" w:rsidRPr="0991B196">
        <w:rPr>
          <w:rFonts w:ascii="Times New Roman" w:hAnsi="Times New Roman" w:cs="Times New Roman"/>
        </w:rPr>
        <w:t xml:space="preserve">to work, </w:t>
      </w:r>
      <w:r w:rsidR="00367AB4" w:rsidRPr="0991B196">
        <w:rPr>
          <w:rFonts w:ascii="Times New Roman" w:hAnsi="Times New Roman" w:cs="Times New Roman"/>
        </w:rPr>
        <w:t>one</w:t>
      </w:r>
      <w:r w:rsidR="00ED4DF9" w:rsidRPr="0991B196">
        <w:rPr>
          <w:rFonts w:ascii="Times New Roman" w:hAnsi="Times New Roman" w:cs="Times New Roman"/>
        </w:rPr>
        <w:t xml:space="preserve"> way?”)</w:t>
      </w:r>
      <w:r w:rsidRPr="0991B196">
        <w:rPr>
          <w:rFonts w:ascii="Times New Roman" w:hAnsi="Times New Roman" w:cs="Times New Roman"/>
        </w:rPr>
        <w:t xml:space="preserve"> and ‘personal well-being’, defined as composed of happiness, anxiety, life satisfaction and </w:t>
      </w:r>
      <w:r w:rsidR="00871BE0" w:rsidRPr="0991B196">
        <w:rPr>
          <w:rFonts w:ascii="Times New Roman" w:hAnsi="Times New Roman" w:cs="Times New Roman"/>
        </w:rPr>
        <w:t xml:space="preserve">life </w:t>
      </w:r>
      <w:r w:rsidRPr="0991B196">
        <w:rPr>
          <w:rFonts w:ascii="Times New Roman" w:hAnsi="Times New Roman" w:cs="Times New Roman"/>
        </w:rPr>
        <w:t>worthiness</w:t>
      </w:r>
      <w:r w:rsidR="00871BE0" w:rsidRPr="0991B196">
        <w:rPr>
          <w:rFonts w:ascii="Times New Roman" w:hAnsi="Times New Roman" w:cs="Times New Roman"/>
        </w:rPr>
        <w:t>, meaning a sense of purpose in life</w:t>
      </w:r>
      <w:r w:rsidRPr="0991B196">
        <w:rPr>
          <w:rFonts w:ascii="Times New Roman" w:hAnsi="Times New Roman" w:cs="Times New Roman"/>
        </w:rPr>
        <w:t xml:space="preserve">. </w:t>
      </w:r>
      <w:r w:rsidR="000477C9" w:rsidRPr="0991B196">
        <w:rPr>
          <w:rFonts w:ascii="Times New Roman" w:hAnsi="Times New Roman" w:cs="Times New Roman"/>
        </w:rPr>
        <w:t xml:space="preserve">The survey asked, “Overall, to what extent do you feel the things you do in your life are worthwhile?” </w:t>
      </w:r>
      <w:r w:rsidRPr="0991B196">
        <w:rPr>
          <w:rFonts w:ascii="Times New Roman" w:hAnsi="Times New Roman" w:cs="Times New Roman"/>
        </w:rPr>
        <w:t xml:space="preserve"> </w:t>
      </w:r>
      <w:r w:rsidR="00871BE0" w:rsidRPr="0991B196">
        <w:rPr>
          <w:rFonts w:ascii="Times New Roman" w:hAnsi="Times New Roman" w:cs="Times New Roman"/>
        </w:rPr>
        <w:t>Those who commute generally</w:t>
      </w:r>
      <w:r w:rsidRPr="0991B196">
        <w:rPr>
          <w:rFonts w:ascii="Times New Roman" w:hAnsi="Times New Roman" w:cs="Times New Roman"/>
        </w:rPr>
        <w:t xml:space="preserve"> rated their daily activities less worthwhile than non-commuters. Moreover, </w:t>
      </w:r>
      <w:bookmarkStart w:id="12" w:name="_Hlk127781850"/>
      <w:r w:rsidR="00871BE0" w:rsidRPr="0991B196">
        <w:rPr>
          <w:rFonts w:ascii="Times New Roman" w:hAnsi="Times New Roman" w:cs="Times New Roman"/>
        </w:rPr>
        <w:t xml:space="preserve">public </w:t>
      </w:r>
      <w:r w:rsidRPr="0991B196">
        <w:rPr>
          <w:rFonts w:ascii="Times New Roman" w:hAnsi="Times New Roman" w:cs="Times New Roman"/>
        </w:rPr>
        <w:t>and</w:t>
      </w:r>
      <w:r w:rsidR="00871BE0" w:rsidRPr="0991B196">
        <w:rPr>
          <w:rFonts w:ascii="Times New Roman" w:hAnsi="Times New Roman" w:cs="Times New Roman"/>
        </w:rPr>
        <w:t xml:space="preserve"> active transport</w:t>
      </w:r>
      <w:r w:rsidR="000477C9" w:rsidRPr="0991B196">
        <w:rPr>
          <w:rFonts w:ascii="Times New Roman" w:hAnsi="Times New Roman" w:cs="Times New Roman"/>
        </w:rPr>
        <w:t xml:space="preserve"> had lower scores than those who commuted using a private vehicle, especially for commuting longer than 15 minutes. </w:t>
      </w:r>
      <w:bookmarkEnd w:id="12"/>
      <w:r w:rsidR="000477C9" w:rsidRPr="0991B196">
        <w:rPr>
          <w:rFonts w:ascii="Times New Roman" w:hAnsi="Times New Roman" w:cs="Times New Roman"/>
        </w:rPr>
        <w:t>After controlling for other individual characteristics, the analysis showed a clear negative association between commuting and personal well-being</w:t>
      </w:r>
      <w:r w:rsidR="00871BE0" w:rsidRPr="0991B196">
        <w:rPr>
          <w:rFonts w:ascii="Times New Roman" w:hAnsi="Times New Roman" w:cs="Times New Roman"/>
        </w:rPr>
        <w:t xml:space="preserve">, although the results showed a stronger relationship with the hedonic component of </w:t>
      </w:r>
      <w:r w:rsidR="00871BE0" w:rsidRPr="0991B196">
        <w:rPr>
          <w:rFonts w:ascii="Times New Roman" w:hAnsi="Times New Roman" w:cs="Times New Roman"/>
          <w:i/>
          <w:iCs/>
        </w:rPr>
        <w:t xml:space="preserve">personal WB. </w:t>
      </w:r>
    </w:p>
    <w:p w14:paraId="316F7027" w14:textId="3F522729" w:rsidR="000477C9" w:rsidRDefault="009C33B8" w:rsidP="009C33B8">
      <w:pPr>
        <w:jc w:val="both"/>
        <w:rPr>
          <w:rFonts w:ascii="Times New Roman" w:hAnsi="Times New Roman" w:cs="Times New Roman"/>
          <w:i/>
          <w:iCs/>
        </w:rPr>
      </w:pPr>
      <w:r>
        <w:rPr>
          <w:rFonts w:ascii="Times New Roman" w:hAnsi="Times New Roman" w:cs="Times New Roman"/>
        </w:rPr>
        <w:t>In 2019, Kaplan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NAfyj5bY","properties":{"formattedCitation":"(Kaplan {\\i{}et al.} 2019)","plainCitation":"(Kaplan et al. 2019)","noteIndex":0},"citationItems":[{"id":557,"uris":["http://zotero.org/users/9492510/items/WDZAL6NK"],"itemData":{"id":557,"type":"article-journal","abstract":"This study explores the relations between cycling habits, eudaimonic well-being and positive mood. Specifically, this study investigates whether cycling contributes to the formation of positive physical, social, and self-actualisation concepts, which in turn could affect the mood and well-being of travellers. A survey was administered to 1131 inhabitants of the Brisbane area in Australia to elicit their socioeconomic traits and travel habits, as well as to measure self-concepts related to self-actualisation and the relation between cycling and mood. Structural equation modelling explored the system of relations between socioeconomic characteristics, observed travel habits, and latent self-concepts. The results of this study highlight that there exists a positive relation between bicycle use, self-actualisation on physical, psychological, social and self-efficacy dimensions and positive mood. Also, the findings of this study suggest that policy implications follow: (i) active travel to school and work should be promoted as a mean to increase the eudaimonic capacity through cycling, as this is one of the most important capacities for both children and adults; (ii) improvements in cycling infrastructure would not only foster higher cycling rates, but also reduce stress for commuter cyclists; (iii) eudaimonic benefits should be included in multi-criteria and cost-benefit analyses to better grasp cycling benefits.","container-title":"Transportation Research Part F: Traffic Psychology and Behaviour","DOI":"10.1016/j.trf.2019.05.018","ISSN":"13698478","note":"publisher: Elsevier Ltd","page":"342-352","title":"Psychosocial benefits and positive mood related to habitual bicycle use","volume":"64","author":[{"family":"Kaplan","given":"Sigal"},{"family":"Wrzesinska","given":"Dagmara K."},{"family":"Prato","given":"Carlo G."}],"issued":{"date-parts":[["2019",7,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Kapla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9)</w:t>
      </w:r>
      <w:r w:rsidR="00601717">
        <w:rPr>
          <w:rFonts w:ascii="Times New Roman" w:hAnsi="Times New Roman" w:cs="Times New Roman"/>
        </w:rPr>
        <w:fldChar w:fldCharType="end"/>
      </w:r>
      <w:r>
        <w:rPr>
          <w:rFonts w:ascii="Times New Roman" w:hAnsi="Times New Roman" w:cs="Times New Roman"/>
        </w:rPr>
        <w:t xml:space="preserve"> implemented a study evaluating</w:t>
      </w:r>
      <w:r w:rsidR="00871BE0">
        <w:rPr>
          <w:rFonts w:ascii="Times New Roman" w:hAnsi="Times New Roman" w:cs="Times New Roman"/>
        </w:rPr>
        <w:t xml:space="preserve"> the relationship between bike use, </w:t>
      </w:r>
      <w:r>
        <w:rPr>
          <w:rFonts w:ascii="Times New Roman" w:hAnsi="Times New Roman" w:cs="Times New Roman"/>
        </w:rPr>
        <w:t xml:space="preserve">positive mood, </w:t>
      </w:r>
      <w:r w:rsidR="00871BE0">
        <w:rPr>
          <w:rFonts w:ascii="Times New Roman" w:hAnsi="Times New Roman" w:cs="Times New Roman"/>
        </w:rPr>
        <w:t xml:space="preserve">and </w:t>
      </w:r>
      <w:r>
        <w:rPr>
          <w:rFonts w:ascii="Times New Roman" w:hAnsi="Times New Roman" w:cs="Times New Roman"/>
        </w:rPr>
        <w:t>positive self-concepts</w:t>
      </w:r>
      <w:r w:rsidR="00871BE0">
        <w:rPr>
          <w:rFonts w:ascii="Times New Roman" w:hAnsi="Times New Roman" w:cs="Times New Roman"/>
        </w:rPr>
        <w:t>.</w:t>
      </w:r>
      <w:r>
        <w:rPr>
          <w:rFonts w:ascii="Times New Roman" w:hAnsi="Times New Roman" w:cs="Times New Roman"/>
        </w:rPr>
        <w:t xml:space="preserve"> </w:t>
      </w:r>
      <w:r w:rsidR="00367AB4">
        <w:rPr>
          <w:rFonts w:ascii="Times New Roman" w:hAnsi="Times New Roman" w:cs="Times New Roman"/>
        </w:rPr>
        <w:t xml:space="preserve">The investigation measured </w:t>
      </w:r>
      <w:r w:rsidR="00367AB4">
        <w:rPr>
          <w:rFonts w:ascii="Times New Roman" w:hAnsi="Times New Roman" w:cs="Times New Roman"/>
          <w:color w:val="000000"/>
        </w:rPr>
        <w:t>bicycle use recurrenc</w:t>
      </w:r>
      <w:r w:rsidR="00367AB4" w:rsidRPr="000869E5">
        <w:rPr>
          <w:rFonts w:ascii="Times New Roman" w:hAnsi="Times New Roman" w:cs="Times New Roman"/>
          <w:color w:val="000000"/>
        </w:rPr>
        <w:t xml:space="preserve">e </w:t>
      </w:r>
      <w:r w:rsidR="00601717">
        <w:rPr>
          <w:rFonts w:ascii="Times New Roman" w:hAnsi="Times New Roman" w:cs="Times New Roman"/>
          <w:color w:val="000000"/>
        </w:rPr>
        <w:fldChar w:fldCharType="begin"/>
      </w:r>
      <w:r w:rsidR="00134EC9">
        <w:rPr>
          <w:rFonts w:ascii="Times New Roman" w:hAnsi="Times New Roman" w:cs="Times New Roman"/>
          <w:color w:val="000000"/>
        </w:rPr>
        <w:instrText xml:space="preserve"> ADDIN ZOTERO_ITEM CSL_CITATION {"citationID":"0yaQSshW","properties":{"formattedCitation":"(Aarts {\\i{}et al.} 1997)","plainCitation":"(Aarts et al. 1997)","noteIndex":0},"citationItems":[{"id":641,"uris":["http://zotero.org/users/9492510/items/FLSJAP49"],"itemData":{"id":641,"type":"article-journal","abstract":"This study focuses on the role of habit in the process of information use underlying daily travel mode choices. Based on the 'policy capturing' paradigm, eighty-two students performed a multiattribute travel mode judgment task, in which they could use information about travel circumstances in order to make a number of judgments. Measures of information use were obtained by performing multiple regression analyses for each subject. It was found that habit reduced the elaborateness of information use in judgments of travel mode use. This effect was independent of effects of manipulated accountability demands.","container-title":"Acta Psychologica","DOI":"10.1016/S0001-6918(97)00008-5","ISSN":"0001-6918","issue":"1-2","note":"publisher: North-Holland","page":"1-14","title":"Habit and information use in travel mode choices","volume":"96","author":[{"family":"Aarts","given":"Henk"},{"family":"Verplanken","given":"Bas"},{"family":"Van Knippenberg","given":"Ad"}],"issued":{"date-parts":[["1997",6,1]]}}}],"schema":"https://github.com/citation-style-language/schema/raw/master/csl-citation.json"} </w:instrText>
      </w:r>
      <w:r w:rsidR="00601717">
        <w:rPr>
          <w:rFonts w:ascii="Times New Roman" w:hAnsi="Times New Roman" w:cs="Times New Roman"/>
          <w:color w:val="000000"/>
        </w:rPr>
        <w:fldChar w:fldCharType="separate"/>
      </w:r>
      <w:r w:rsidR="00134EC9" w:rsidRPr="00134EC9">
        <w:rPr>
          <w:rFonts w:ascii="Times New Roman" w:hAnsi="Times New Roman" w:cs="Times New Roman"/>
          <w:szCs w:val="24"/>
        </w:rPr>
        <w:t xml:space="preserve">(Aarts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1997)</w:t>
      </w:r>
      <w:r w:rsidR="00601717">
        <w:rPr>
          <w:rFonts w:ascii="Times New Roman" w:hAnsi="Times New Roman" w:cs="Times New Roman"/>
          <w:color w:val="000000"/>
        </w:rPr>
        <w:fldChar w:fldCharType="end"/>
      </w:r>
      <w:r w:rsidR="00367AB4">
        <w:rPr>
          <w:rFonts w:ascii="Times New Roman" w:hAnsi="Times New Roman" w:cs="Times New Roman"/>
          <w:color w:val="000000"/>
        </w:rPr>
        <w:t xml:space="preserve"> as an indicator of cycling travel habits</w:t>
      </w:r>
      <w:r w:rsidR="00367AB4" w:rsidRPr="000869E5">
        <w:rPr>
          <w:rFonts w:ascii="Times New Roman" w:hAnsi="Times New Roman" w:cs="Times New Roman"/>
          <w:color w:val="000000"/>
        </w:rPr>
        <w:t>.</w:t>
      </w:r>
      <w:r w:rsidR="00367AB4">
        <w:rPr>
          <w:rFonts w:ascii="Times New Roman" w:hAnsi="Times New Roman" w:cs="Times New Roman"/>
          <w:color w:val="000000"/>
        </w:rPr>
        <w:t xml:space="preserve"> </w:t>
      </w:r>
      <w:r>
        <w:rPr>
          <w:rFonts w:ascii="Times New Roman" w:hAnsi="Times New Roman" w:cs="Times New Roman"/>
        </w:rPr>
        <w:t xml:space="preserve">Self-concepts and mood </w:t>
      </w:r>
      <w:r w:rsidR="00871BE0">
        <w:rPr>
          <w:rFonts w:ascii="Times New Roman" w:hAnsi="Times New Roman" w:cs="Times New Roman"/>
        </w:rPr>
        <w:t>were</w:t>
      </w:r>
      <w:r>
        <w:rPr>
          <w:rFonts w:ascii="Times New Roman" w:hAnsi="Times New Roman" w:cs="Times New Roman"/>
        </w:rPr>
        <w:t xml:space="preserve"> considered the eudaimonic and hedonic dimensions of cycling. The authors measured cycling self-concepts through statements based on four dimensions: physical, social, emotional</w:t>
      </w:r>
      <w:r w:rsidR="00B66748">
        <w:rPr>
          <w:rFonts w:ascii="Times New Roman" w:hAnsi="Times New Roman" w:cs="Times New Roman"/>
        </w:rPr>
        <w:t xml:space="preserve"> (psychologi</w:t>
      </w:r>
      <w:r w:rsidR="00871BE0">
        <w:rPr>
          <w:rFonts w:ascii="Times New Roman" w:hAnsi="Times New Roman" w:cs="Times New Roman"/>
        </w:rPr>
        <w:t>c</w:t>
      </w:r>
      <w:r w:rsidR="00B66748">
        <w:rPr>
          <w:rFonts w:ascii="Times New Roman" w:hAnsi="Times New Roman" w:cs="Times New Roman"/>
        </w:rPr>
        <w:t>al)</w:t>
      </w:r>
      <w:r>
        <w:rPr>
          <w:rFonts w:ascii="Times New Roman" w:hAnsi="Times New Roman" w:cs="Times New Roman"/>
        </w:rPr>
        <w:t xml:space="preserve"> and </w:t>
      </w:r>
      <w:r>
        <w:rPr>
          <w:rFonts w:ascii="Times New Roman" w:hAnsi="Times New Roman" w:cs="Times New Roman"/>
        </w:rPr>
        <w:lastRenderedPageBreak/>
        <w:t>contextual ability</w:t>
      </w:r>
      <w:r w:rsidR="00B66748">
        <w:rPr>
          <w:rFonts w:ascii="Times New Roman" w:hAnsi="Times New Roman" w:cs="Times New Roman"/>
        </w:rPr>
        <w:t xml:space="preserve"> (self-efficacy)</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nhkHG5BA","properties":{"formattedCitation":"(Fleming and Courtney 1984)","plainCitation":"(Fleming and Courtney 1984)","noteIndex":0},"citationItems":[{"id":647,"uris":["http://zotero.org/users/9492510/items/4NV24PVU"],"itemData":{"id":647,"type":"article-journal","container-title":"Journal of personality and social psychlogy","issue":"2","page":"404","title":"The dimensionality of self-esteem: II. Hierarchical facet model for revised measurement scales","volume":"46","author":[{"family":"Fleming","given":"J. S."},{"family":"Courtney","given":"B E."}],"issued":{"date-parts":[["1984"]]}}}],"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Fleming and Courtney 1984)</w:t>
      </w:r>
      <w:r w:rsidR="00601717">
        <w:rPr>
          <w:rFonts w:ascii="Times New Roman" w:hAnsi="Times New Roman" w:cs="Times New Roman"/>
        </w:rPr>
        <w:fldChar w:fldCharType="end"/>
      </w:r>
      <w:r>
        <w:rPr>
          <w:rFonts w:ascii="Times New Roman" w:hAnsi="Times New Roman" w:cs="Times New Roman"/>
        </w:rPr>
        <w:t xml:space="preserve">. The </w:t>
      </w:r>
      <w:r w:rsidRPr="00871BE0">
        <w:rPr>
          <w:rFonts w:ascii="Times New Roman" w:hAnsi="Times New Roman" w:cs="Times New Roman"/>
        </w:rPr>
        <w:t>results</w:t>
      </w:r>
      <w:r>
        <w:rPr>
          <w:rFonts w:ascii="Times New Roman" w:hAnsi="Times New Roman" w:cs="Times New Roman"/>
        </w:rPr>
        <w:t xml:space="preserve"> highlight</w:t>
      </w:r>
      <w:r w:rsidR="00B66748">
        <w:rPr>
          <w:rFonts w:ascii="Times New Roman" w:hAnsi="Times New Roman" w:cs="Times New Roman"/>
        </w:rPr>
        <w:t>ed</w:t>
      </w:r>
      <w:r>
        <w:rPr>
          <w:rFonts w:ascii="Times New Roman" w:hAnsi="Times New Roman" w:cs="Times New Roman"/>
        </w:rPr>
        <w:t xml:space="preserve"> a positive relationship between cycling, self-concepts and positive mood. </w:t>
      </w:r>
      <w:r w:rsidR="00B66748">
        <w:rPr>
          <w:rFonts w:ascii="Times New Roman" w:hAnsi="Times New Roman" w:cs="Times New Roman"/>
        </w:rPr>
        <w:t xml:space="preserve">Consequently, the authors concluded that cycling “generally contributes to </w:t>
      </w:r>
      <w:r w:rsidR="00B66748">
        <w:rPr>
          <w:rFonts w:ascii="Times New Roman" w:hAnsi="Times New Roman" w:cs="Times New Roman"/>
          <w:i/>
          <w:iCs/>
        </w:rPr>
        <w:t>personal WB”.</w:t>
      </w:r>
    </w:p>
    <w:p w14:paraId="368C42F8" w14:textId="11848C07" w:rsidR="0050725C" w:rsidRPr="0050725C" w:rsidRDefault="0050725C" w:rsidP="0050725C">
      <w:pPr>
        <w:jc w:val="both"/>
        <w:rPr>
          <w:rFonts w:ascii="Times New Roman" w:hAnsi="Times New Roman" w:cs="Times New Roman"/>
        </w:rPr>
      </w:pPr>
      <w:r>
        <w:rPr>
          <w:rFonts w:ascii="Times New Roman" w:hAnsi="Times New Roman" w:cs="Times New Roman"/>
        </w:rPr>
        <w:t xml:space="preserve">In 2019, Brainard and colleagues (Brainard et al., 2019) published the results of a cross-sectional analysis of data from the Adult Lives Survey 2016/2017 (Ipsos Mori, 2018) of people aged 16-104 years living in England. </w:t>
      </w:r>
      <w:r w:rsidR="000869E5">
        <w:rPr>
          <w:rFonts w:ascii="Times New Roman" w:hAnsi="Times New Roman" w:cs="Times New Roman"/>
        </w:rPr>
        <w:t xml:space="preserve">Active travelling was investigated </w:t>
      </w:r>
      <w:r w:rsidR="00367AB4">
        <w:rPr>
          <w:rFonts w:ascii="Times New Roman" w:hAnsi="Times New Roman" w:cs="Times New Roman"/>
        </w:rPr>
        <w:t xml:space="preserve">by </w:t>
      </w:r>
      <w:r w:rsidR="000869E5">
        <w:rPr>
          <w:rFonts w:ascii="Times New Roman" w:hAnsi="Times New Roman" w:cs="Times New Roman"/>
        </w:rPr>
        <w:t xml:space="preserve">asking </w:t>
      </w:r>
      <w:r w:rsidR="000869E5" w:rsidRPr="000869E5">
        <w:rPr>
          <w:rFonts w:ascii="Times New Roman" w:hAnsi="Times New Roman" w:cs="Times New Roman"/>
        </w:rPr>
        <w:t xml:space="preserve">how many days, in the last 28 days, they did </w:t>
      </w:r>
      <w:r w:rsidR="00367AB4">
        <w:rPr>
          <w:rFonts w:ascii="Times New Roman" w:hAnsi="Times New Roman" w:cs="Times New Roman"/>
        </w:rPr>
        <w:t>“</w:t>
      </w:r>
      <w:r w:rsidR="000869E5">
        <w:rPr>
          <w:rFonts w:ascii="Times New Roman" w:hAnsi="Times New Roman" w:cs="Times New Roman"/>
        </w:rPr>
        <w:t>…a</w:t>
      </w:r>
      <w:r w:rsidR="000869E5" w:rsidRPr="000869E5">
        <w:rPr>
          <w:rFonts w:ascii="Times New Roman" w:hAnsi="Times New Roman" w:cs="Times New Roman"/>
        </w:rPr>
        <w:t>ny walking (or cycling) primarily to get from place to place (e.g. walking to work), rather than for health or recreation</w:t>
      </w:r>
      <w:r w:rsidR="00367AB4">
        <w:rPr>
          <w:rFonts w:ascii="Times New Roman" w:hAnsi="Times New Roman" w:cs="Times New Roman"/>
        </w:rPr>
        <w:t>”</w:t>
      </w:r>
      <w:r w:rsidR="000869E5">
        <w:rPr>
          <w:rFonts w:ascii="Times New Roman" w:hAnsi="Times New Roman" w:cs="Times New Roman"/>
        </w:rPr>
        <w:t xml:space="preserve"> </w:t>
      </w:r>
      <w:r w:rsidR="000869E5" w:rsidRPr="000869E5">
        <w:rPr>
          <w:rFonts w:ascii="Times New Roman" w:hAnsi="Times New Roman" w:cs="Times New Roman"/>
        </w:rPr>
        <w:t>f a minimum 10</w:t>
      </w:r>
      <w:r w:rsidR="000869E5">
        <w:rPr>
          <w:rFonts w:ascii="Times New Roman" w:hAnsi="Times New Roman" w:cs="Times New Roman"/>
        </w:rPr>
        <w:t xml:space="preserve"> minutes</w:t>
      </w:r>
      <w:r w:rsidR="000869E5" w:rsidRPr="000869E5">
        <w:rPr>
          <w:rFonts w:ascii="Times New Roman" w:hAnsi="Times New Roman" w:cs="Times New Roman"/>
        </w:rPr>
        <w:t xml:space="preserve"> duration</w:t>
      </w:r>
      <w:r w:rsidR="000869E5">
        <w:rPr>
          <w:rFonts w:ascii="Times New Roman" w:hAnsi="Times New Roman" w:cs="Times New Roman"/>
        </w:rPr>
        <w:t xml:space="preserve"> and the</w:t>
      </w:r>
      <w:r w:rsidR="000869E5" w:rsidRPr="000869E5">
        <w:rPr>
          <w:rFonts w:ascii="Times New Roman" w:hAnsi="Times New Roman" w:cs="Times New Roman"/>
        </w:rPr>
        <w:t xml:space="preserve"> trip duration</w:t>
      </w:r>
      <w:r w:rsidR="000869E5">
        <w:rPr>
          <w:rFonts w:ascii="Times New Roman" w:hAnsi="Times New Roman" w:cs="Times New Roman"/>
        </w:rPr>
        <w:t xml:space="preserve">. </w:t>
      </w:r>
      <w:r w:rsidR="00367AB4">
        <w:rPr>
          <w:rFonts w:ascii="Times New Roman" w:hAnsi="Times New Roman" w:cs="Times New Roman"/>
        </w:rPr>
        <w:t>Moreover, p</w:t>
      </w:r>
      <w:r>
        <w:rPr>
          <w:rFonts w:ascii="Times New Roman" w:hAnsi="Times New Roman" w:cs="Times New Roman"/>
        </w:rPr>
        <w:t>art of the sample received questions about “mood traits”. These questions investigated happiness (affect), anxiety, eudaimonia (sense of worth), life satisfaction, and self-efficacy (personal effectiveness) using the same items previously listed by the ONS paper (O</w:t>
      </w:r>
      <w:r w:rsidR="00601717">
        <w:rPr>
          <w:rFonts w:ascii="Times New Roman" w:hAnsi="Times New Roman" w:cs="Times New Roman"/>
        </w:rPr>
        <w:t xml:space="preserve">ffice for </w:t>
      </w:r>
      <w:r>
        <w:rPr>
          <w:rFonts w:ascii="Times New Roman" w:hAnsi="Times New Roman" w:cs="Times New Roman"/>
        </w:rPr>
        <w:t>N</w:t>
      </w:r>
      <w:r w:rsidR="00601717">
        <w:rPr>
          <w:rFonts w:ascii="Times New Roman" w:hAnsi="Times New Roman" w:cs="Times New Roman"/>
        </w:rPr>
        <w:t xml:space="preserve">ational </w:t>
      </w:r>
      <w:r>
        <w:rPr>
          <w:rFonts w:ascii="Times New Roman" w:hAnsi="Times New Roman" w:cs="Times New Roman"/>
        </w:rPr>
        <w:t>S</w:t>
      </w:r>
      <w:r w:rsidR="00601717">
        <w:rPr>
          <w:rFonts w:ascii="Times New Roman" w:hAnsi="Times New Roman" w:cs="Times New Roman"/>
        </w:rPr>
        <w:t>tatistics</w:t>
      </w:r>
      <w:r>
        <w:rPr>
          <w:rFonts w:ascii="Times New Roman" w:hAnsi="Times New Roman" w:cs="Times New Roman"/>
        </w:rPr>
        <w:t xml:space="preserve">, 2014). The results showed that eudaimonia was not significantly related to active travel, either walking or cycling.   </w:t>
      </w:r>
    </w:p>
    <w:p w14:paraId="7747C658" w14:textId="25259BA5" w:rsidR="005C2035" w:rsidRPr="005C2035" w:rsidRDefault="005C2035" w:rsidP="005C2035">
      <w:pPr>
        <w:jc w:val="both"/>
        <w:rPr>
          <w:rFonts w:ascii="Times New Roman" w:hAnsi="Times New Roman" w:cs="Times New Roman"/>
        </w:rPr>
      </w:pPr>
      <w:r w:rsidRPr="0991B196">
        <w:rPr>
          <w:rFonts w:ascii="Times New Roman" w:hAnsi="Times New Roman" w:cs="Times New Roman"/>
        </w:rPr>
        <w:t>In 2021, Liu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rVLn3c1f","properties":{"formattedCitation":"(Liu {\\i{}et al.} 2021)","plainCitation":"(Liu et al. 2021)","noteIndex":0},"citationItems":[{"id":405,"uris":["http://zotero.org/users/9492510/items/9Y2M9IZS"],"itemData":{"id":405,"type":"article-journal","abstract":"Studies linking commuting and well-being have received increasing attention in the field of mobility and transport. However, most studies primarily focus on the relationship between commuting and hedonic well-being. Few studies have investigated the commuting experience and eudaimonic well-being. Therefore, the aim of this paper is to explore the relationship between the commuting experience and both hedonic and eudaimonic well-being, using Heze (China) as a case study. The results indicate that, first, educational attainment is related to hedonic well-being, and transport mode is related to both the commuting experience and hedonic well-being. Furthermore, we found that some combinations of individual characteristics and transport mode are related to the commuting experience and hedonic well-being, but none of them relates to eudaimonic well-being. In addition, there are strong positive correlations between the commuting experience and hedonic well-being, between the commuting experience and eudaimonic well-being, and between hedonic and eudaimonic well-being. We also found that commuting by public transport, walking and cycling is more likely to improve the quality of the commuting experience, and both hedonic and eudaimonic well-being. In terms of policy implications, policymakers and transport planners should, therefore, promote people's well-being by prioritising the development of sustainable transport, and encouraging greater use of public transport and active travel.","container-title":"Transportation Research Part D: Transport and Environment","DOI":"10.1016/j.trd.2021.103026","ISSN":"13619209","note":"publisher: Elsevier Ltd","title":"Exploring the relationship between the commuting experience and hedonic and eudaimonic well-being","volume":"99","author":[{"family":"Liu","given":"Qihao"},{"family":"Chen","given":"Chia Lin"},{"family":"Cao","given":"Mengqiu"}],"issued":{"date-parts":[["2021",10,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Liu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21)</w:t>
      </w:r>
      <w:r w:rsidR="00601717">
        <w:rPr>
          <w:rFonts w:ascii="Times New Roman" w:hAnsi="Times New Roman" w:cs="Times New Roman"/>
        </w:rPr>
        <w:fldChar w:fldCharType="end"/>
      </w:r>
      <w:r w:rsidRPr="0991B196">
        <w:rPr>
          <w:rFonts w:ascii="Times New Roman" w:hAnsi="Times New Roman" w:cs="Times New Roman"/>
        </w:rPr>
        <w:t xml:space="preserve"> </w:t>
      </w:r>
      <w:r w:rsidR="00871BE0" w:rsidRPr="0991B196">
        <w:rPr>
          <w:rFonts w:ascii="Times New Roman" w:hAnsi="Times New Roman" w:cs="Times New Roman"/>
        </w:rPr>
        <w:t xml:space="preserve">performed a similar investigation. They examined </w:t>
      </w:r>
      <w:r w:rsidRPr="0991B196">
        <w:rPr>
          <w:rFonts w:ascii="Times New Roman" w:hAnsi="Times New Roman" w:cs="Times New Roman"/>
        </w:rPr>
        <w:t xml:space="preserve">the commuting experience </w:t>
      </w:r>
      <w:r w:rsidR="000869E5" w:rsidRPr="0991B196">
        <w:rPr>
          <w:rFonts w:ascii="Times New Roman" w:hAnsi="Times New Roman" w:cs="Times New Roman"/>
        </w:rPr>
        <w:t xml:space="preserve">(travel behaviours in terms of daily commute mode choice) </w:t>
      </w:r>
      <w:r w:rsidRPr="0991B196">
        <w:rPr>
          <w:rFonts w:ascii="Times New Roman" w:hAnsi="Times New Roman" w:cs="Times New Roman"/>
        </w:rPr>
        <w:t>and aspects of hedonic (pleasure, happiness, satisfaction) and eudaimonic (</w:t>
      </w:r>
      <w:r w:rsidR="00367AB4" w:rsidRPr="0991B196">
        <w:rPr>
          <w:rFonts w:ascii="Times New Roman" w:hAnsi="Times New Roman" w:cs="Times New Roman"/>
        </w:rPr>
        <w:t xml:space="preserve">a </w:t>
      </w:r>
      <w:r w:rsidRPr="0991B196">
        <w:rPr>
          <w:rFonts w:ascii="Times New Roman" w:hAnsi="Times New Roman" w:cs="Times New Roman"/>
        </w:rPr>
        <w:t>sense of purpose/meaning in life)</w:t>
      </w:r>
      <w:r w:rsidR="00871BE0" w:rsidRPr="0991B196">
        <w:rPr>
          <w:rFonts w:ascii="Times New Roman" w:hAnsi="Times New Roman" w:cs="Times New Roman"/>
        </w:rPr>
        <w:t xml:space="preserve"> well-being</w:t>
      </w:r>
      <w:r w:rsidRPr="0991B196">
        <w:rPr>
          <w:rFonts w:ascii="Times New Roman" w:hAnsi="Times New Roman" w:cs="Times New Roman"/>
        </w:rPr>
        <w:t xml:space="preserve"> in Heze, China. </w:t>
      </w:r>
      <w:r w:rsidRPr="0991B196">
        <w:rPr>
          <w:rFonts w:ascii="Times New Roman" w:hAnsi="Times New Roman" w:cs="Times New Roman"/>
          <w:i/>
          <w:iCs/>
        </w:rPr>
        <w:t>Eudaimonic WB</w:t>
      </w:r>
      <w:r w:rsidRPr="0991B196">
        <w:rPr>
          <w:rFonts w:ascii="Times New Roman" w:hAnsi="Times New Roman" w:cs="Times New Roman"/>
        </w:rPr>
        <w:t xml:space="preserve"> was assessed using the F</w:t>
      </w:r>
      <w:r w:rsidR="00871BE0" w:rsidRPr="0991B196">
        <w:rPr>
          <w:rFonts w:ascii="Times New Roman" w:hAnsi="Times New Roman" w:cs="Times New Roman"/>
        </w:rPr>
        <w:t xml:space="preserve">lourishing </w:t>
      </w:r>
      <w:r w:rsidRPr="0991B196">
        <w:rPr>
          <w:rFonts w:ascii="Times New Roman" w:hAnsi="Times New Roman" w:cs="Times New Roman"/>
        </w:rPr>
        <w:t>S</w:t>
      </w:r>
      <w:r w:rsidR="00871BE0" w:rsidRPr="0991B196">
        <w:rPr>
          <w:rFonts w:ascii="Times New Roman" w:hAnsi="Times New Roman" w:cs="Times New Roman"/>
        </w:rPr>
        <w:t>cale</w:t>
      </w:r>
      <w:r w:rsidRPr="0991B196">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8ab7YOhC","properties":{"formattedCitation":"(Diener {\\i{}et al.} 2010)","plainCitation":"(Diener et al. 2010)","noteIndex":0},"citationItems":[{"id":561,"uris":["http://zotero.org/users/9492510/items/A9M3ENM6"],"itemData":{"id":561,"type":"article-journal","abstract":"Measures of well-being were created to assess psychological flourishing and feelings-positive feelings, negative feelings, and the difference between the two. The scales were evaluated in a sample of 689 college students from six locations. The Flourishing Scale is a brief 8-item summary measure of the respondent's self-perceived success in important areas such as relationships, self-esteem, purpose, and optimism. The scale provides a single psychological well-being score. The measure has good psychometric properties, and is strongly associated with other psychological well-being scales. The Scale of Positive and Negative Experience produces a score for positive feelings (6 items), a score for negative feelings (6 items), and the two can be combined to create a balance score. This 12-item brief scale has a number of desirable features compared to earlier measures of positive and negative emotions. In particular, the scale assesses with a few items a broad range of negative and positive experiences and feelings, not just those of a certain type, and is based on the amount of time the feelings were experienced during the past 4 weeks. The scale converges well with measures of emotions and affective well-being. © 2009 Springer Science+Business Media B.V.","container-title":"Social Indicators Research","DOI":"10.1007/S11205-009-9493-Y","ISSN":"03038300","issue":"2","page":"143-156","title":"New well-being measures: Short scales to assess flourishing and positive and negative feelings","volume":"97","author":[{"family":"Diener","given":"Ed"},{"family":"Wirtz","given":"Derrick"},{"family":"Tov","given":"William"},{"family":"Kim-Prieto","given":"Chu"},{"family":"Choi","given":"Dong","dropping-particle":"won"},{"family":"Oishi","given":"Shigehiro"},{"family":"Biswas-Diener","given":"Robert"}],"issued":{"date-parts":[["2010",6]]}}}],"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Diener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0)</w:t>
      </w:r>
      <w:r w:rsidR="00601717">
        <w:rPr>
          <w:rFonts w:ascii="Times New Roman" w:hAnsi="Times New Roman" w:cs="Times New Roman"/>
        </w:rPr>
        <w:fldChar w:fldCharType="end"/>
      </w:r>
      <w:r w:rsidRPr="0991B196">
        <w:rPr>
          <w:rFonts w:ascii="Times New Roman" w:hAnsi="Times New Roman" w:cs="Times New Roman"/>
        </w:rPr>
        <w:t xml:space="preserve">. The results indicated that hedonic </w:t>
      </w:r>
      <w:r w:rsidR="00871BE0" w:rsidRPr="0991B196">
        <w:rPr>
          <w:rFonts w:ascii="Times New Roman" w:hAnsi="Times New Roman" w:cs="Times New Roman"/>
        </w:rPr>
        <w:t>well-being</w:t>
      </w:r>
      <w:r w:rsidRPr="0991B196">
        <w:rPr>
          <w:rFonts w:ascii="Times New Roman" w:hAnsi="Times New Roman" w:cs="Times New Roman"/>
        </w:rPr>
        <w:t xml:space="preserve"> positively correlates with </w:t>
      </w:r>
      <w:r w:rsidR="00871BE0" w:rsidRPr="0991B196">
        <w:rPr>
          <w:rFonts w:ascii="Times New Roman" w:hAnsi="Times New Roman" w:cs="Times New Roman"/>
        </w:rPr>
        <w:t>the journey experience</w:t>
      </w:r>
      <w:r w:rsidRPr="0991B196">
        <w:rPr>
          <w:rFonts w:ascii="Times New Roman" w:hAnsi="Times New Roman" w:cs="Times New Roman"/>
        </w:rPr>
        <w:t xml:space="preserve"> and </w:t>
      </w:r>
      <w:r w:rsidR="42D40CC6" w:rsidRPr="0991B196">
        <w:rPr>
          <w:rFonts w:ascii="Times New Roman" w:hAnsi="Times New Roman" w:cs="Times New Roman"/>
        </w:rPr>
        <w:t>eudaimonia; however, eudaimonia and the journey experience were not directly related.</w:t>
      </w:r>
      <w:r w:rsidRPr="0991B196">
        <w:rPr>
          <w:rFonts w:ascii="Times New Roman" w:hAnsi="Times New Roman" w:cs="Times New Roman"/>
        </w:rPr>
        <w:t xml:space="preserve"> The authors concluded that commuting experience </w:t>
      </w:r>
      <w:r w:rsidR="00871BE0" w:rsidRPr="0991B196">
        <w:rPr>
          <w:rFonts w:ascii="Times New Roman" w:hAnsi="Times New Roman" w:cs="Times New Roman"/>
        </w:rPr>
        <w:t xml:space="preserve">is still </w:t>
      </w:r>
      <w:r w:rsidR="00463A0F" w:rsidRPr="0991B196">
        <w:rPr>
          <w:rFonts w:ascii="Times New Roman" w:hAnsi="Times New Roman" w:cs="Times New Roman"/>
        </w:rPr>
        <w:t>indirectly related to eudaimonic well-being</w:t>
      </w:r>
      <w:r w:rsidRPr="0991B196">
        <w:rPr>
          <w:rFonts w:ascii="Times New Roman" w:hAnsi="Times New Roman" w:cs="Times New Roman"/>
        </w:rPr>
        <w:t xml:space="preserve"> </w:t>
      </w:r>
      <w:r w:rsidR="00871BE0" w:rsidRPr="0991B196">
        <w:rPr>
          <w:rFonts w:ascii="Times New Roman" w:hAnsi="Times New Roman" w:cs="Times New Roman"/>
        </w:rPr>
        <w:t>since both</w:t>
      </w:r>
      <w:r w:rsidRPr="0991B196">
        <w:rPr>
          <w:rFonts w:ascii="Times New Roman" w:hAnsi="Times New Roman" w:cs="Times New Roman"/>
        </w:rPr>
        <w:t xml:space="preserve"> variables directly co</w:t>
      </w:r>
      <w:r w:rsidR="00871BE0" w:rsidRPr="0991B196">
        <w:rPr>
          <w:rFonts w:ascii="Times New Roman" w:hAnsi="Times New Roman" w:cs="Times New Roman"/>
        </w:rPr>
        <w:t>rrelate</w:t>
      </w:r>
      <w:r w:rsidRPr="0991B196">
        <w:rPr>
          <w:rFonts w:ascii="Times New Roman" w:hAnsi="Times New Roman" w:cs="Times New Roman"/>
        </w:rPr>
        <w:t xml:space="preserve"> </w:t>
      </w:r>
      <w:r w:rsidR="00871BE0" w:rsidRPr="0991B196">
        <w:rPr>
          <w:rFonts w:ascii="Times New Roman" w:hAnsi="Times New Roman" w:cs="Times New Roman"/>
        </w:rPr>
        <w:t>with</w:t>
      </w:r>
      <w:r w:rsidRPr="0991B196">
        <w:rPr>
          <w:rFonts w:ascii="Times New Roman" w:hAnsi="Times New Roman" w:cs="Times New Roman"/>
        </w:rPr>
        <w:t xml:space="preserve"> hedonic </w:t>
      </w:r>
      <w:r w:rsidR="00871BE0" w:rsidRPr="0991B196">
        <w:rPr>
          <w:rFonts w:ascii="Times New Roman" w:hAnsi="Times New Roman" w:cs="Times New Roman"/>
        </w:rPr>
        <w:t>well-being</w:t>
      </w:r>
      <w:r w:rsidRPr="0991B196">
        <w:rPr>
          <w:rFonts w:ascii="Times New Roman" w:hAnsi="Times New Roman" w:cs="Times New Roman"/>
        </w:rPr>
        <w:t xml:space="preserve">. </w:t>
      </w:r>
    </w:p>
    <w:p w14:paraId="39CB49BC" w14:textId="08D8D28B" w:rsidR="00F10D11" w:rsidRDefault="00F10D11" w:rsidP="009C33B8">
      <w:pPr>
        <w:jc w:val="both"/>
        <w:rPr>
          <w:rFonts w:ascii="Times New Roman" w:hAnsi="Times New Roman" w:cs="Times New Roman"/>
        </w:rPr>
      </w:pPr>
      <w:r>
        <w:rPr>
          <w:rFonts w:ascii="Times New Roman" w:hAnsi="Times New Roman" w:cs="Times New Roman"/>
          <w:u w:val="single"/>
        </w:rPr>
        <w:t>QUASI-EXPERIMENTAL</w:t>
      </w:r>
      <w:r>
        <w:rPr>
          <w:rFonts w:ascii="Times New Roman" w:hAnsi="Times New Roman" w:cs="Times New Roman"/>
        </w:rPr>
        <w:t>:</w:t>
      </w:r>
    </w:p>
    <w:p w14:paraId="0111C11E" w14:textId="4B6E0359" w:rsidR="00F10D11" w:rsidRPr="00F10D11" w:rsidRDefault="00F10D11" w:rsidP="00F10D11">
      <w:pPr>
        <w:jc w:val="both"/>
        <w:rPr>
          <w:rFonts w:ascii="Times New Roman" w:hAnsi="Times New Roman" w:cs="Times New Roman"/>
        </w:rPr>
      </w:pPr>
      <w:r w:rsidRPr="0991B196">
        <w:rPr>
          <w:rFonts w:ascii="Times New Roman" w:hAnsi="Times New Roman" w:cs="Times New Roman"/>
        </w:rPr>
        <w:t>In 2017, Page and Nilsson</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VUyt8AbS","properties":{"formattedCitation":"(Page and Nilsson 2017)","plainCitation":"(Page and Nilsson 2017)","noteIndex":0},"citationItems":[{"id":529,"uris":["http://zotero.org/users/9492510/items/DB38ICHB"],"itemData":{"id":529,"type":"article-journal","abstract":"Objective: This paper describes a behavior change intervention that encourages active commuting using electrically assisted bikes (e-bikes) for health promotion in the workplace. This paper presents the preliminary findings of the intervention's impact on improving employee well-being and organizational behavior, as an indicator of potential business success. Method: Employees of a UK-based organization participated in a workplace travel behavior change intervention and used e-bikes as an active commuting mode; this was a change to their usual passive commuting behavior. The purpose of the intervention was to develop employee well-being and organizational behavior for improved business success. We explored the personal benefits and organizational co-benefits of active commuting and compared these to a travel-as-usual group of employees who did not change their behavior and continued taking non-active commutes. Results: Employees who changed their behavior to active commuting reported more positive affect, better physical health and more productive organizational behavior outcomes compared with passive commuters. In addition, there was an interactive effect of commuting mode and commuting distance: a more frequent active commute was positively associated with more productive organizational behavior and stronger overall positive employee well-being whereas a longer passive commute was associated with poorer well-being, although there was no impact on organizational behavior. Conclusion: This research provides emerging evidence of the value of an innovative workplace health promotion initiative focused on active commuting in protecting and improving employee well-being and organizational behavior for stronger business performance. It considers the significant opportunities for organizations pursuing improved workforce well-being, both in terms of employee health, and for improved organizational behavior and business success.","container-title":"Frontiers in Psychology","DOI":"10.3389/fpsyg.2016.01994","ISSN":"16641078","issue":"JAN","note":"PMID: 28119640\npublisher: Frontiers Media S.A.","title":"Active commuting: Workplace health promotion for improved employee well-being and organizational behavior","volume":"7","author":[{"family":"Page","given":"Nadine C."},{"family":"Nilsson","given":"Viktor O."}],"issued":{"date-parts":[["2017",1,10]]}}}],"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Page and Nilsson 2017)</w:t>
      </w:r>
      <w:r w:rsidR="00601717">
        <w:rPr>
          <w:rFonts w:ascii="Times New Roman" w:hAnsi="Times New Roman" w:cs="Times New Roman"/>
        </w:rPr>
        <w:fldChar w:fldCharType="end"/>
      </w:r>
      <w:r w:rsidRPr="0991B196">
        <w:rPr>
          <w:rFonts w:ascii="Times New Roman" w:hAnsi="Times New Roman" w:cs="Times New Roman"/>
        </w:rPr>
        <w:t xml:space="preserve"> conducted a quasi-experimental study implementing a behaviour-changing intervention in a UK-based workplace. Participants were invited to change their commute behaviour to work using electrically assisted bikes (e-bikes). It was a quasi-experimental design since the authors allowed participants to borrow and use an e-bike for up to 5 months, as and when they pleased. Both qualitative and quantitative data were collected. </w:t>
      </w:r>
      <w:r w:rsidR="4BE29FAD" w:rsidRPr="0991B196">
        <w:rPr>
          <w:rFonts w:ascii="Times New Roman" w:hAnsi="Times New Roman" w:cs="Times New Roman"/>
        </w:rPr>
        <w:t>Specifically, a</w:t>
      </w:r>
      <w:r w:rsidR="00206860" w:rsidRPr="0991B196">
        <w:rPr>
          <w:rFonts w:ascii="Times New Roman" w:hAnsi="Times New Roman" w:cs="Times New Roman"/>
        </w:rPr>
        <w:t xml:space="preserve"> weekly diary was used to record the commute to the workplace, noting </w:t>
      </w:r>
      <w:r w:rsidR="00367AB4" w:rsidRPr="0991B196">
        <w:rPr>
          <w:rFonts w:ascii="Times New Roman" w:hAnsi="Times New Roman" w:cs="Times New Roman"/>
        </w:rPr>
        <w:t xml:space="preserve">the </w:t>
      </w:r>
      <w:r w:rsidR="00206860" w:rsidRPr="0991B196">
        <w:rPr>
          <w:rFonts w:ascii="Times New Roman" w:hAnsi="Times New Roman" w:cs="Times New Roman"/>
        </w:rPr>
        <w:t xml:space="preserve">frequency and duration of the active trips. </w:t>
      </w:r>
      <w:r w:rsidR="2FD35D12" w:rsidRPr="0991B196">
        <w:rPr>
          <w:rFonts w:ascii="Times New Roman" w:hAnsi="Times New Roman" w:cs="Times New Roman"/>
        </w:rPr>
        <w:t>Also</w:t>
      </w:r>
      <w:r w:rsidRPr="0991B196">
        <w:rPr>
          <w:rFonts w:ascii="Times New Roman" w:hAnsi="Times New Roman" w:cs="Times New Roman"/>
        </w:rPr>
        <w:t xml:space="preserve">, the study measured </w:t>
      </w:r>
      <w:r w:rsidRPr="0991B196">
        <w:rPr>
          <w:rFonts w:ascii="Times New Roman" w:hAnsi="Times New Roman" w:cs="Times New Roman"/>
          <w:i/>
          <w:iCs/>
        </w:rPr>
        <w:t>personal well-being</w:t>
      </w:r>
      <w:r w:rsidRPr="0991B196">
        <w:rPr>
          <w:rFonts w:ascii="Times New Roman" w:hAnsi="Times New Roman" w:cs="Times New Roman"/>
        </w:rPr>
        <w:t xml:space="preserve"> as a summary score of the Flourishing Scale</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fDB5M0WA","properties":{"formattedCitation":"(Diener {\\i{}et al.} 2009)","plainCitation":"(Diener et al. 2009)","noteIndex":0},"citationItems":[{"id":648,"uris":["http://zotero.org/users/9492510/items/6I8RKTVG"],"itemData":{"id":648,"type":"article-journal","abstract":"We present new measures of well-being to assess the following concepts: 1. Psychological Well-Being (PWB); 2. Positive Feelings, Negative Feelings, and the balance between the two (SPANE-P, N, B); and 3. Positive Thinking. The PWB scale is a short 8-item summary survey of the person’s self-perceived functioning in important areas such as relationships, self-esteem, purpose and meaning, and optimism. The scale is substantially correlated with other psychological well-being scales, but is briefer. The scale provides a single overall psychological well-being score and does not yield scores for various components of well-being. The Scale of Positive and Negative Experience (SPANE) yields a score for positive experience and feelings (6 items), a score for negative experience and feelings (6 items), and the two can be combined to create an experience balance score. This 12-item brief scale has a number of desirable features compared to earlier measures of positive and negative feelings. In particular, the scale assesseswith a fewitems a broad range of negative and positive experiences and feelings, not just those of a certain type, and is based on the frequency of feelings during the past month. A scale to measure Positive Thinking is also presented. Basic psychometric statistics are presented for the scales based on 573 college students at five universities. New","DOI":"10.1007/978-90-481-2354-4_12","page":"247-266","title":"New Measures of Well-Being","author":[{"family":"Diener","given":"Ed"},{"family":"Wirtz","given":"Derrick"},{"family":"Biswas-Diener","given":"Robert"},{"family":"Tov","given":"William"},{"family":"Kim-Prieto","given":"Chu"},{"family":"Choi","given":"Dong-won"},{"family":"Oishi","given":"Shigehiro"}],"issued":{"date-parts":[["2009"]]}}}],"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Diener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9)</w:t>
      </w:r>
      <w:r w:rsidR="00601717">
        <w:rPr>
          <w:rFonts w:ascii="Times New Roman" w:hAnsi="Times New Roman" w:cs="Times New Roman"/>
        </w:rPr>
        <w:fldChar w:fldCharType="end"/>
      </w:r>
      <w:r w:rsidRPr="0991B196">
        <w:rPr>
          <w:rFonts w:ascii="Times New Roman" w:hAnsi="Times New Roman" w:cs="Times New Roman"/>
        </w:rPr>
        <w:t>, the G</w:t>
      </w:r>
      <w:r w:rsidR="00871BE0" w:rsidRPr="0991B196">
        <w:rPr>
          <w:rFonts w:ascii="Times New Roman" w:hAnsi="Times New Roman" w:cs="Times New Roman"/>
        </w:rPr>
        <w:t xml:space="preserve">eneral </w:t>
      </w:r>
      <w:r w:rsidRPr="0991B196">
        <w:rPr>
          <w:rFonts w:ascii="Times New Roman" w:hAnsi="Times New Roman" w:cs="Times New Roman"/>
        </w:rPr>
        <w:t>H</w:t>
      </w:r>
      <w:r w:rsidR="00871BE0" w:rsidRPr="0991B196">
        <w:rPr>
          <w:rFonts w:ascii="Times New Roman" w:hAnsi="Times New Roman" w:cs="Times New Roman"/>
        </w:rPr>
        <w:t xml:space="preserve">ealth </w:t>
      </w:r>
      <w:r w:rsidRPr="0991B196">
        <w:rPr>
          <w:rFonts w:ascii="Times New Roman" w:hAnsi="Times New Roman" w:cs="Times New Roman"/>
        </w:rPr>
        <w:t>Q</w:t>
      </w:r>
      <w:r w:rsidR="00871BE0" w:rsidRPr="0991B196">
        <w:rPr>
          <w:rFonts w:ascii="Times New Roman" w:hAnsi="Times New Roman" w:cs="Times New Roman"/>
        </w:rPr>
        <w:t>uestionnaire</w:t>
      </w:r>
      <w:r w:rsidRPr="0991B196">
        <w:rPr>
          <w:rFonts w:ascii="Times New Roman" w:hAnsi="Times New Roman" w:cs="Times New Roman"/>
        </w:rPr>
        <w:t xml:space="preserve">-12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4yTCRFJW","properties":{"formattedCitation":"(D. P. Goldberg et al., 1997)","plainCitation":"(D. P. Goldberg et al., 1997)","dontUpdate":true,"noteIndex":0},"citationItems":[{"id":599,"uris":["http://zotero.org/users/9492510/items/WWJLEXSC"],"itemData":{"id":599,"type":"article-journal","abstract":"Background. In recent years the 12-item General Health Questionnaire (GHQ-12) has been extensively used as a short screening instrument, producing results that are comparable to longer versions of the GHQ.Methods. The validity of the GHQ-12 was compared with the GHQ-28 in a World Health Organization study of psychological disorders in general health care. Results are presented for 5438 patients interviewed in 15 centres using the primary care version of the Composite International Diagnostic Instrument, or CIDI-PC.Results. Results were uniformly good, with the average area under the ROC curve 88, range from 83 to 95. Minor variations in the criteria used for defining a case made little difference to the validity of the GHQ, and complex scoring methods offered no advantages over simpler ones. The GHQ was translated into 10 other languages for the purposes of this study, and validity coefficients were almost as high as in the original language. There was no tendency for the GHQ to work less efficiently in developing countries. Finally gender, age and educational level are shown to have no significant effect on the validity of the GHQ.Conclusions. If investigators wish to use a screening instrument as a case detector, the shorter GHQ is remarkably robust and works as well as the longer instrument. The latter should only be preferred if there is an interest in the scaled scores provided in addition to the total score.","container-title":"Psychological Medicine","DOI":"10.1017/S0033291796004242","ISSN":"1469-8978","issue":"1","note":"PMID: 9122299\npublisher: Cambridge University Press","page":"191-197","title":"The validity of two versions of the GHQ in the WHO study of mental illness in general health care","volume":"27","author":[{"family":"Goldberg","given":"D. P."},{"family":"Gater","given":"R."},{"family":"Sartorius","given":"N."},{"family":"Ustun","given":"T. B."},{"family":"Piccinelli","given":"M."},{"family":"Gureje","given":"O."},{"family":"Rutter","given":"C."}],"issued":{"date-parts":[["1997",1]]}}}],"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rPr>
        <w:t>(Goldberg et al., 1997)</w:t>
      </w:r>
      <w:r w:rsidR="00601717">
        <w:rPr>
          <w:rFonts w:ascii="Times New Roman" w:hAnsi="Times New Roman" w:cs="Times New Roman"/>
        </w:rPr>
        <w:fldChar w:fldCharType="end"/>
      </w:r>
      <w:r w:rsidRPr="0991B196">
        <w:rPr>
          <w:rFonts w:ascii="Times New Roman" w:hAnsi="Times New Roman" w:cs="Times New Roman"/>
        </w:rPr>
        <w:t xml:space="preserve"> and personal affects recorded in a diary.</w:t>
      </w:r>
      <w:r w:rsidR="0049495B" w:rsidRPr="0991B196">
        <w:rPr>
          <w:rFonts w:ascii="Times New Roman" w:hAnsi="Times New Roman" w:cs="Times New Roman"/>
          <w:color w:val="0070C0"/>
        </w:rPr>
        <w:t xml:space="preserve"> </w:t>
      </w:r>
      <w:r w:rsidR="0049495B" w:rsidRPr="0991B196">
        <w:rPr>
          <w:rFonts w:ascii="Times New Roman" w:hAnsi="Times New Roman" w:cs="Times New Roman"/>
        </w:rPr>
        <w:t>The results showed a positive</w:t>
      </w:r>
      <w:r w:rsidR="00871BE0" w:rsidRPr="0991B196">
        <w:rPr>
          <w:rFonts w:ascii="Times New Roman" w:hAnsi="Times New Roman" w:cs="Times New Roman"/>
        </w:rPr>
        <w:t xml:space="preserve"> but non-significant</w:t>
      </w:r>
      <w:r w:rsidR="0049495B" w:rsidRPr="0991B196">
        <w:rPr>
          <w:rFonts w:ascii="Times New Roman" w:hAnsi="Times New Roman" w:cs="Times New Roman"/>
        </w:rPr>
        <w:t xml:space="preserve"> association between active modes and flourishing scale scores.  </w:t>
      </w:r>
    </w:p>
    <w:p w14:paraId="09F49435" w14:textId="2CC9E924" w:rsidR="00660398" w:rsidRPr="006461D1" w:rsidRDefault="00574F55" w:rsidP="00284CCE">
      <w:pPr>
        <w:ind w:firstLine="720"/>
        <w:jc w:val="both"/>
        <w:rPr>
          <w:rFonts w:ascii="Times New Roman" w:hAnsi="Times New Roman" w:cs="Times New Roman"/>
        </w:rPr>
      </w:pPr>
      <w:r>
        <w:rPr>
          <w:rFonts w:ascii="Times New Roman" w:hAnsi="Times New Roman" w:cs="Times New Roman"/>
        </w:rPr>
        <w:t>5</w:t>
      </w:r>
      <w:r w:rsidR="00284CCE">
        <w:rPr>
          <w:rFonts w:ascii="Times New Roman" w:hAnsi="Times New Roman" w:cs="Times New Roman"/>
        </w:rPr>
        <w:t>.</w:t>
      </w:r>
      <w:r w:rsidR="00660398" w:rsidRPr="006461D1">
        <w:rPr>
          <w:rFonts w:ascii="Times New Roman" w:hAnsi="Times New Roman" w:cs="Times New Roman"/>
        </w:rPr>
        <w:t xml:space="preserve"> Life Satisfaction</w:t>
      </w:r>
    </w:p>
    <w:p w14:paraId="06E66523" w14:textId="77777777" w:rsidR="00660398" w:rsidRDefault="00660398" w:rsidP="00660398">
      <w:pPr>
        <w:jc w:val="both"/>
        <w:rPr>
          <w:rFonts w:ascii="Times New Roman" w:hAnsi="Times New Roman" w:cs="Times New Roman"/>
        </w:rPr>
      </w:pPr>
      <w:r w:rsidRPr="006461D1">
        <w:rPr>
          <w:rFonts w:ascii="Times New Roman" w:hAnsi="Times New Roman" w:cs="Times New Roman"/>
          <w:u w:val="single"/>
        </w:rPr>
        <w:t>CROSS-SECTIONAL</w:t>
      </w:r>
      <w:r w:rsidRPr="006461D1">
        <w:rPr>
          <w:rFonts w:ascii="Times New Roman" w:hAnsi="Times New Roman" w:cs="Times New Roman"/>
        </w:rPr>
        <w:t>:</w:t>
      </w:r>
    </w:p>
    <w:p w14:paraId="4FC2A5D0" w14:textId="6EDD01DC" w:rsidR="00660398" w:rsidRDefault="00660398" w:rsidP="00660398">
      <w:pPr>
        <w:jc w:val="both"/>
        <w:rPr>
          <w:rFonts w:ascii="Times New Roman" w:hAnsi="Times New Roman" w:cs="Times New Roman"/>
        </w:rPr>
      </w:pPr>
      <w:r>
        <w:rPr>
          <w:rFonts w:ascii="Times New Roman" w:hAnsi="Times New Roman" w:cs="Times New Roman"/>
        </w:rPr>
        <w:t>In 2014, the Office for National Statistics (O</w:t>
      </w:r>
      <w:r w:rsidR="00601717">
        <w:rPr>
          <w:rFonts w:ascii="Times New Roman" w:hAnsi="Times New Roman" w:cs="Times New Roman"/>
        </w:rPr>
        <w:t xml:space="preserve">ffice for </w:t>
      </w:r>
      <w:r>
        <w:rPr>
          <w:rFonts w:ascii="Times New Roman" w:hAnsi="Times New Roman" w:cs="Times New Roman"/>
        </w:rPr>
        <w:t>N</w:t>
      </w:r>
      <w:r w:rsidR="00601717">
        <w:rPr>
          <w:rFonts w:ascii="Times New Roman" w:hAnsi="Times New Roman" w:cs="Times New Roman"/>
        </w:rPr>
        <w:t xml:space="preserve">ational </w:t>
      </w:r>
      <w:r>
        <w:rPr>
          <w:rFonts w:ascii="Times New Roman" w:hAnsi="Times New Roman" w:cs="Times New Roman"/>
        </w:rPr>
        <w:t>S</w:t>
      </w:r>
      <w:r w:rsidR="00601717">
        <w:rPr>
          <w:rFonts w:ascii="Times New Roman" w:hAnsi="Times New Roman" w:cs="Times New Roman"/>
        </w:rPr>
        <w:t>tatistics</w:t>
      </w:r>
      <w:r w:rsidR="00284CCE">
        <w:rPr>
          <w:rFonts w:ascii="Times New Roman" w:hAnsi="Times New Roman" w:cs="Times New Roman"/>
        </w:rPr>
        <w:t>,</w:t>
      </w:r>
      <w:r>
        <w:rPr>
          <w:rFonts w:ascii="Times New Roman" w:hAnsi="Times New Roman" w:cs="Times New Roman"/>
        </w:rPr>
        <w:t xml:space="preserve"> UK) examined the relationship between time and mode used to commute to work </w:t>
      </w:r>
      <w:r w:rsidR="00ED4DF9">
        <w:rPr>
          <w:rFonts w:ascii="Times New Roman" w:hAnsi="Times New Roman" w:cs="Times New Roman"/>
        </w:rPr>
        <w:t>(“</w:t>
      </w:r>
      <w:r w:rsidR="00ED4DF9" w:rsidRPr="00ED4DF9">
        <w:rPr>
          <w:rFonts w:ascii="Times New Roman" w:hAnsi="Times New Roman" w:cs="Times New Roman"/>
        </w:rPr>
        <w:t>Do you work from home?</w:t>
      </w:r>
      <w:r w:rsidR="00ED4DF9">
        <w:rPr>
          <w:rFonts w:ascii="Times New Roman" w:hAnsi="Times New Roman" w:cs="Times New Roman"/>
        </w:rPr>
        <w:t>”;</w:t>
      </w:r>
      <w:r w:rsidR="00ED4DF9" w:rsidRPr="00ED4DF9">
        <w:rPr>
          <w:rFonts w:ascii="Times New Roman" w:hAnsi="Times New Roman" w:cs="Times New Roman"/>
        </w:rPr>
        <w:t xml:space="preserve"> </w:t>
      </w:r>
      <w:r w:rsidR="00ED4DF9">
        <w:rPr>
          <w:rFonts w:ascii="Times New Roman" w:hAnsi="Times New Roman" w:cs="Times New Roman"/>
        </w:rPr>
        <w:t>“</w:t>
      </w:r>
      <w:r w:rsidR="00ED4DF9" w:rsidRPr="00ED4DF9">
        <w:rPr>
          <w:rFonts w:ascii="Times New Roman" w:hAnsi="Times New Roman" w:cs="Times New Roman"/>
        </w:rPr>
        <w:t xml:space="preserve">What is the travel time </w:t>
      </w:r>
      <w:r w:rsidR="00ED4DF9">
        <w:rPr>
          <w:rFonts w:ascii="Times New Roman" w:hAnsi="Times New Roman" w:cs="Times New Roman"/>
        </w:rPr>
        <w:t xml:space="preserve">in minutes from </w:t>
      </w:r>
      <w:r w:rsidR="00ED4DF9" w:rsidRPr="00ED4DF9">
        <w:rPr>
          <w:rFonts w:ascii="Times New Roman" w:hAnsi="Times New Roman" w:cs="Times New Roman"/>
        </w:rPr>
        <w:t>home</w:t>
      </w:r>
      <w:r w:rsidR="00367AB4">
        <w:rPr>
          <w:rFonts w:ascii="Times New Roman" w:hAnsi="Times New Roman" w:cs="Times New Roman"/>
        </w:rPr>
        <w:t xml:space="preserve"> </w:t>
      </w:r>
      <w:r w:rsidR="00ED4DF9">
        <w:rPr>
          <w:rFonts w:ascii="Times New Roman" w:hAnsi="Times New Roman" w:cs="Times New Roman"/>
        </w:rPr>
        <w:t xml:space="preserve">to </w:t>
      </w:r>
      <w:r w:rsidR="00ED4DF9" w:rsidRPr="00ED4DF9">
        <w:rPr>
          <w:rFonts w:ascii="Times New Roman" w:hAnsi="Times New Roman" w:cs="Times New Roman"/>
        </w:rPr>
        <w:t>work</w:t>
      </w:r>
      <w:r w:rsidR="00ED4DF9">
        <w:rPr>
          <w:rFonts w:ascii="Times New Roman" w:hAnsi="Times New Roman" w:cs="Times New Roman"/>
        </w:rPr>
        <w:t>,</w:t>
      </w:r>
      <w:r w:rsidR="00ED4DF9" w:rsidRPr="00ED4DF9">
        <w:rPr>
          <w:rFonts w:ascii="Times New Roman" w:hAnsi="Times New Roman" w:cs="Times New Roman"/>
        </w:rPr>
        <w:t xml:space="preserve"> </w:t>
      </w:r>
      <w:r w:rsidR="00367AB4">
        <w:rPr>
          <w:rFonts w:ascii="Times New Roman" w:hAnsi="Times New Roman" w:cs="Times New Roman"/>
        </w:rPr>
        <w:t>one</w:t>
      </w:r>
      <w:r w:rsidR="00ED4DF9" w:rsidRPr="00ED4DF9">
        <w:rPr>
          <w:rFonts w:ascii="Times New Roman" w:hAnsi="Times New Roman" w:cs="Times New Roman"/>
        </w:rPr>
        <w:t xml:space="preserve"> way?</w:t>
      </w:r>
      <w:r w:rsidR="00ED4DF9">
        <w:rPr>
          <w:rFonts w:ascii="Times New Roman" w:hAnsi="Times New Roman" w:cs="Times New Roman"/>
        </w:rPr>
        <w:t xml:space="preserve">”) </w:t>
      </w:r>
      <w:r>
        <w:rPr>
          <w:rFonts w:ascii="Times New Roman" w:hAnsi="Times New Roman" w:cs="Times New Roman"/>
        </w:rPr>
        <w:t>and ‘personal well-being’ as composed of happiness, anxiety, life satisfaction and worthiness</w:t>
      </w:r>
      <w:r w:rsidRPr="00284CCE">
        <w:rPr>
          <w:rFonts w:ascii="Times New Roman" w:hAnsi="Times New Roman" w:cs="Times New Roman"/>
        </w:rPr>
        <w:t>.</w:t>
      </w:r>
      <w:r w:rsidRPr="00E42C04">
        <w:rPr>
          <w:rFonts w:ascii="Times New Roman" w:hAnsi="Times New Roman" w:cs="Times New Roman"/>
          <w:color w:val="0070C0"/>
        </w:rPr>
        <w:t xml:space="preserve"> </w:t>
      </w:r>
      <w:r w:rsidR="00367AB4">
        <w:rPr>
          <w:rFonts w:ascii="Times New Roman" w:hAnsi="Times New Roman" w:cs="Times New Roman"/>
        </w:rPr>
        <w:t>In addition, t</w:t>
      </w:r>
      <w:r>
        <w:rPr>
          <w:rFonts w:ascii="Times New Roman" w:hAnsi="Times New Roman" w:cs="Times New Roman"/>
        </w:rPr>
        <w:t>he survey asked, “</w:t>
      </w:r>
      <w:r w:rsidRPr="000477C9">
        <w:rPr>
          <w:rFonts w:ascii="Times New Roman" w:hAnsi="Times New Roman" w:cs="Times New Roman"/>
        </w:rPr>
        <w:t>Overall, how satisfied are you with your life nowadays?</w:t>
      </w:r>
      <w:r>
        <w:rPr>
          <w:rFonts w:ascii="Times New Roman" w:hAnsi="Times New Roman" w:cs="Times New Roman"/>
        </w:rPr>
        <w:t xml:space="preserve">”. In general, </w:t>
      </w:r>
      <w:r w:rsidRPr="000477C9">
        <w:rPr>
          <w:rFonts w:ascii="Times New Roman" w:hAnsi="Times New Roman" w:cs="Times New Roman"/>
        </w:rPr>
        <w:t>commute</w:t>
      </w:r>
      <w:r>
        <w:rPr>
          <w:rFonts w:ascii="Times New Roman" w:hAnsi="Times New Roman" w:cs="Times New Roman"/>
        </w:rPr>
        <w:t>rs</w:t>
      </w:r>
      <w:r w:rsidRPr="000477C9">
        <w:rPr>
          <w:rFonts w:ascii="Times New Roman" w:hAnsi="Times New Roman" w:cs="Times New Roman"/>
        </w:rPr>
        <w:t xml:space="preserve"> to work were </w:t>
      </w:r>
      <w:r>
        <w:rPr>
          <w:rFonts w:ascii="Times New Roman" w:hAnsi="Times New Roman" w:cs="Times New Roman"/>
        </w:rPr>
        <w:t>less satisfied than non-commuters. Moreover, those who used public transport (bus or train) had the</w:t>
      </w:r>
      <w:r w:rsidRPr="000477C9">
        <w:rPr>
          <w:rFonts w:ascii="Times New Roman" w:hAnsi="Times New Roman" w:cs="Times New Roman"/>
        </w:rPr>
        <w:t xml:space="preserve"> lowest</w:t>
      </w:r>
      <w:r>
        <w:rPr>
          <w:rFonts w:ascii="Times New Roman" w:hAnsi="Times New Roman" w:cs="Times New Roman"/>
        </w:rPr>
        <w:t xml:space="preserve"> life satisfaction levels</w:t>
      </w:r>
      <w:r w:rsidRPr="000477C9">
        <w:rPr>
          <w:rFonts w:ascii="Times New Roman" w:hAnsi="Times New Roman" w:cs="Times New Roman"/>
        </w:rPr>
        <w:t xml:space="preserve">; </w:t>
      </w:r>
      <w:r>
        <w:rPr>
          <w:rFonts w:ascii="Times New Roman" w:hAnsi="Times New Roman" w:cs="Times New Roman"/>
        </w:rPr>
        <w:t>active travelling (walking and cycling) was associated with lower life satisfaction levels than private vehicles, especially for commuting more than 15 minutes.</w:t>
      </w:r>
    </w:p>
    <w:p w14:paraId="3C9C4FC4" w14:textId="435E4229" w:rsidR="00660398" w:rsidRPr="006461D1" w:rsidRDefault="00660398" w:rsidP="0991B196">
      <w:pPr>
        <w:jc w:val="both"/>
        <w:rPr>
          <w:rFonts w:ascii="Times New Roman" w:hAnsi="Times New Roman" w:cs="Times New Roman"/>
        </w:rPr>
      </w:pPr>
      <w:r w:rsidRPr="0991B196">
        <w:rPr>
          <w:rFonts w:ascii="Times New Roman" w:hAnsi="Times New Roman" w:cs="Times New Roman"/>
        </w:rPr>
        <w:t>In 2016, Chng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jclVNAog","properties":{"formattedCitation":"(Chng {\\i{}et al.} 2016)","plainCitation":"(Chng et al. 2016)","noteIndex":0},"citationItems":[{"id":525,"uris":["http://zotero.org/users/9492510/items/ZM7NMA5B"],"itemData":{"id":525,"type":"article-journal","abstract":"Objectives: To explore the relationships between commute mode, neighbourhood public transport connectivity and subjective wellbeing. Method: The study used data on 3630 commuters in London from wave two of Understanding Society (2010/11). Multivariate linear regressions were used to investigate how commute mode and neighbourhood public transport connectivity were associated with subjective wellbeing for all London commuters and for public transport commuters only. Subjective wellbeing was operationalized in terms of both a positive expression (life satisfaction measured by a global single-item question) and a more negative expression (mental distress measured by the General Health Questionnaire). Logistic regression was also used to explore the predictors of public transport over non-public transport commutes. Results: After accounting for potentially-confounding area-level and individual-level socioeconomic and commute-related variables, only walking commutes (but not other modes) were associated with significantly higher life satisfaction than car use but not with lower mental distress, compared to driving. While better public transport connectivity was associated with significantly lower mental distress in general, train users with better connectivity had higher levels of mental distress. Moreover, connectivity was unrelated to likelihood of using public transport for commuting. Instead, public transport commutes were more likely amongst younger commuters who made longer distance commutes and had comparatively fewer children and cars within the household. Conclusion: The findings highlight the heterogeneity of relationships between commute mode, public transport connectivity and subjective wellbeing and have implications for intervention strategies and policies designed to promote commuting behaviour change.","container-title":"Preventive Medicine","DOI":"10.1016/j.ypmed.2016.04.014","ISSN":"10960260","note":"PMID: 27090435\npublisher: Academic Press Inc.","page":"182-188","title":"Commuting and wellbeing in London: The roles of commute mode and local public transport connectivity","volume":"88","author":[{"family":"Chng","given":"Samuel"},{"family":"White","given":"Mathew"},{"family":"Abraham","given":"Charles"},{"family":"Skippon","given":"Stephen"}],"issued":{"date-parts":[["2016",7,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Chng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6)</w:t>
      </w:r>
      <w:r w:rsidR="00601717">
        <w:rPr>
          <w:rFonts w:ascii="Times New Roman" w:hAnsi="Times New Roman" w:cs="Times New Roman"/>
        </w:rPr>
        <w:fldChar w:fldCharType="end"/>
      </w:r>
      <w:r w:rsidRPr="0991B196">
        <w:rPr>
          <w:rFonts w:ascii="Times New Roman" w:hAnsi="Times New Roman" w:cs="Times New Roman"/>
        </w:rPr>
        <w:t xml:space="preserve"> used data from wave two of Understanding Society (UKHLS; 2010/2011</w:t>
      </w:r>
      <w:r w:rsidR="00284CCE" w:rsidRPr="0991B196">
        <w:rPr>
          <w:rFonts w:ascii="Times New Roman" w:hAnsi="Times New Roman" w:cs="Times New Roman"/>
        </w:rPr>
        <w:t>).</w:t>
      </w:r>
      <w:r w:rsidR="009D5656" w:rsidRPr="0991B196">
        <w:rPr>
          <w:rFonts w:ascii="Times New Roman" w:hAnsi="Times New Roman" w:cs="Times New Roman"/>
        </w:rPr>
        <w:t xml:space="preserve"> Commuting was investigated through one item (“How do you usually get to your place of work?”).</w:t>
      </w:r>
      <w:r w:rsidR="00284CCE" w:rsidRPr="0991B196">
        <w:rPr>
          <w:rFonts w:ascii="Times New Roman" w:hAnsi="Times New Roman" w:cs="Times New Roman"/>
        </w:rPr>
        <w:t xml:space="preserve"> Life satisfaction was measured using the </w:t>
      </w:r>
      <w:r w:rsidRPr="0991B196">
        <w:rPr>
          <w:rFonts w:ascii="Times New Roman" w:hAnsi="Times New Roman" w:cs="Times New Roman"/>
        </w:rPr>
        <w:t>global single-item question</w:t>
      </w:r>
      <w:r w:rsidR="00284CCE" w:rsidRPr="0991B196">
        <w:rPr>
          <w:rFonts w:ascii="Times New Roman" w:hAnsi="Times New Roman" w:cs="Times New Roman"/>
        </w:rPr>
        <w:t>,</w:t>
      </w:r>
      <w:r w:rsidRPr="0991B196">
        <w:rPr>
          <w:rFonts w:ascii="Times New Roman" w:hAnsi="Times New Roman" w:cs="Times New Roman"/>
        </w:rPr>
        <w:t xml:space="preserve"> “How </w:t>
      </w:r>
      <w:r w:rsidRPr="0991B196">
        <w:rPr>
          <w:rFonts w:ascii="Times New Roman" w:hAnsi="Times New Roman" w:cs="Times New Roman"/>
        </w:rPr>
        <w:lastRenderedPageBreak/>
        <w:t xml:space="preserve">dissatisfied or satisfied are you with your life overall?”. </w:t>
      </w:r>
      <w:r w:rsidR="604D535F" w:rsidRPr="0991B196">
        <w:rPr>
          <w:rFonts w:ascii="Times New Roman" w:hAnsi="Times New Roman" w:cs="Times New Roman"/>
        </w:rPr>
        <w:t>Although public transport was the most common travel mode, o</w:t>
      </w:r>
      <w:r w:rsidRPr="0991B196">
        <w:rPr>
          <w:rFonts w:ascii="Times New Roman" w:hAnsi="Times New Roman" w:cs="Times New Roman"/>
        </w:rPr>
        <w:t xml:space="preserve">nly </w:t>
      </w:r>
      <w:r w:rsidR="00284CCE" w:rsidRPr="0991B196">
        <w:rPr>
          <w:rFonts w:ascii="Times New Roman" w:hAnsi="Times New Roman" w:cs="Times New Roman"/>
        </w:rPr>
        <w:t>walking</w:t>
      </w:r>
      <w:r w:rsidRPr="0991B196">
        <w:rPr>
          <w:rFonts w:ascii="Times New Roman" w:hAnsi="Times New Roman" w:cs="Times New Roman"/>
        </w:rPr>
        <w:t xml:space="preserve"> was associated significantly with higher </w:t>
      </w:r>
      <w:r w:rsidR="00284CCE" w:rsidRPr="0991B196">
        <w:rPr>
          <w:rFonts w:ascii="Times New Roman" w:hAnsi="Times New Roman" w:cs="Times New Roman"/>
        </w:rPr>
        <w:t>life satisfaction</w:t>
      </w:r>
      <w:r w:rsidRPr="0991B196">
        <w:rPr>
          <w:rFonts w:ascii="Times New Roman" w:hAnsi="Times New Roman" w:cs="Times New Roman"/>
        </w:rPr>
        <w:t xml:space="preserve">. </w:t>
      </w:r>
    </w:p>
    <w:p w14:paraId="72515584" w14:textId="02F8473F" w:rsidR="00660398" w:rsidRPr="006461D1" w:rsidRDefault="00660398" w:rsidP="00660398">
      <w:pPr>
        <w:jc w:val="both"/>
        <w:rPr>
          <w:rFonts w:ascii="Times New Roman" w:hAnsi="Times New Roman" w:cs="Times New Roman"/>
        </w:rPr>
      </w:pPr>
      <w:r w:rsidRPr="0991B196">
        <w:rPr>
          <w:rFonts w:ascii="Times New Roman" w:hAnsi="Times New Roman" w:cs="Times New Roman"/>
        </w:rPr>
        <w:t>In 2017, Sener and Lee</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EElUNozm","properties":{"formattedCitation":"(Sener {\\i{}et al.} 2017)","plainCitation":"(Sener et al. 2017)","noteIndex":0},"citationItems":[{"id":565,"uris":["http://zotero.org/users/9492510/items/5NMPJJK5"],"itemData":{"id":565,"type":"article-journal","abstract":"This paper summarizes a component of a multimodal transportation study conducted for the El Paso Metropolitan Planning Organization of Texas, which included a regional population survey. The El Paso Regional Multimodal Transportation Survey was implemented between September and October 2015, and the study area included all of El Paso County, Texas, and parts of Doña Ana and Otero Counties, New Mexico. The survey specifically examined the behaviors or motivations to use or not to use various modes of transportation, with a particular focus on alternative modes (i.e., walking, bicycling, and using public transportation). As one of the first known regional transportation surveys in the United States, this survey contributed to the emerging area of health and transportation through the integration of several elements of health and well-being. The results indicate that an understanding of regional and population characteristics, as well as behavioral barriers and motivators, is an important first step in the design of effective alternative travel programs and interventions. Several factors, including neighborhood environment variables, personal and social characteristics, and attitudes and habits toward health and transportation, worked together to influence residents’ participation in alternative transportation. Although the personal automobile is the dominant travel mode in El Paso, residents saw great value in the extension of public transportation infrastructure in the future. Improvements of connectivity, safety, and the neighborhood environment were found to be particularly essential to encourage walking and bicycling in the region.","container-title":"Transportation Research Record","DOI":"10.3141/2654-07","ISSN":"21694052","issue":"1","note":"publisher: SAGE Publications Ltd","page":"55-64","title":"Examining multimodal transportation in the el paso, texas, region: Regional transportation survey results","volume":"2654","author":[{"family":"Sener","given":"Ipek N."},{"family":"Lee","given":"Richard J."},{"family":"Simek","given":"Chris"},{"family":"Sánchez","given":"Alfredo"},{"family":"Aldrete","given":"Rafael M."}],"issued":{"date-parts":[["2017"]]}}}],"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Sener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7)</w:t>
      </w:r>
      <w:r w:rsidR="00601717">
        <w:rPr>
          <w:rFonts w:ascii="Times New Roman" w:hAnsi="Times New Roman" w:cs="Times New Roman"/>
        </w:rPr>
        <w:fldChar w:fldCharType="end"/>
      </w:r>
      <w:r w:rsidRPr="0991B196">
        <w:rPr>
          <w:rFonts w:ascii="Times New Roman" w:hAnsi="Times New Roman" w:cs="Times New Roman"/>
        </w:rPr>
        <w:t xml:space="preserve"> analysed </w:t>
      </w:r>
      <w:r w:rsidR="00284CCE" w:rsidRPr="0991B196">
        <w:rPr>
          <w:rFonts w:ascii="Times New Roman" w:hAnsi="Times New Roman" w:cs="Times New Roman"/>
        </w:rPr>
        <w:t>the El Paso Survey data</w:t>
      </w:r>
      <w:r w:rsidR="00CF6580" w:rsidRPr="0991B196">
        <w:rPr>
          <w:rFonts w:ascii="Times New Roman" w:hAnsi="Times New Roman" w:cs="Times New Roman"/>
        </w:rPr>
        <w:t>.</w:t>
      </w:r>
      <w:r w:rsidRPr="0991B196">
        <w:rPr>
          <w:rFonts w:ascii="Times New Roman" w:hAnsi="Times New Roman" w:cs="Times New Roman"/>
        </w:rPr>
        <w:t xml:space="preserve"> </w:t>
      </w:r>
      <w:r w:rsidR="00CF6580" w:rsidRPr="0991B196">
        <w:rPr>
          <w:rFonts w:ascii="Times New Roman" w:hAnsi="Times New Roman" w:cs="Times New Roman"/>
        </w:rPr>
        <w:t xml:space="preserve">The survey investigated life satisfaction as the mental component of overall well-being. Terms like mental health, well-being, happiness and life satisfaction were used as synonyms and measured “how satisfied they are with their life”. The results reported </w:t>
      </w:r>
      <w:r w:rsidR="006B171D" w:rsidRPr="0991B196">
        <w:rPr>
          <w:rFonts w:ascii="Times New Roman" w:hAnsi="Times New Roman" w:cs="Times New Roman"/>
        </w:rPr>
        <w:t xml:space="preserve">a moderate positive association between active travel </w:t>
      </w:r>
      <w:r w:rsidR="0DC80D8F" w:rsidRPr="0991B196">
        <w:rPr>
          <w:rFonts w:ascii="Times New Roman" w:hAnsi="Times New Roman" w:cs="Times New Roman"/>
        </w:rPr>
        <w:t xml:space="preserve">(measuring the frequency) </w:t>
      </w:r>
      <w:r w:rsidR="006B171D" w:rsidRPr="0991B196">
        <w:rPr>
          <w:rFonts w:ascii="Times New Roman" w:hAnsi="Times New Roman" w:cs="Times New Roman"/>
        </w:rPr>
        <w:t>and life satisfaction</w:t>
      </w:r>
      <w:r w:rsidR="00CF6580" w:rsidRPr="0991B196">
        <w:rPr>
          <w:rFonts w:ascii="Times New Roman" w:hAnsi="Times New Roman" w:cs="Times New Roman"/>
        </w:rPr>
        <w:t>. However, life satisfaction levels decreased for older subjects. The authors hypothesized that this moderation might be due to the demanding physical effort required by active transportation, particularly cycling.</w:t>
      </w:r>
    </w:p>
    <w:p w14:paraId="354AAAA8" w14:textId="3A4CBE8C" w:rsidR="00660398" w:rsidRDefault="00660398" w:rsidP="00660398">
      <w:pPr>
        <w:jc w:val="both"/>
        <w:rPr>
          <w:rFonts w:ascii="Times New Roman" w:hAnsi="Times New Roman" w:cs="Times New Roman"/>
        </w:rPr>
      </w:pPr>
      <w:r w:rsidRPr="0991B196">
        <w:rPr>
          <w:rFonts w:ascii="Times New Roman" w:hAnsi="Times New Roman" w:cs="Times New Roman"/>
        </w:rPr>
        <w:t>In 2018, McCarthy and Habib</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oaB9ANP4","properties":{"formattedCitation":"(McCarthy and Habib 2018)","plainCitation":"(McCarthy and Habib 2018)","noteIndex":0},"citationItems":[{"id":567,"uris":["http://zotero.org/users/9492510/items/52ANTLQM"],"itemData":{"id":567,"type":"article-journal","abstract":"This study explores the relationships subjective well-being has with travel behaviour, the built environment and attitudes toward transportation. With data from a survey of residents of Nova Scotia, Canada, it develops a random-parameters ordered probit model with life satisfaction as the dependent variable. The approach extends current research by including built environment and attitudinal variables in the model along with daily travel behaviour, and by observing heterogeneous effects of variables at the individual level. The study results reinforce the evidence that daily out-of-home travel has a positive impact on life satisfaction by facilitating access to fulfilling daily activities such as work and social events, and that being physically active positively affects life satisfaction. The results suggest that having greater access to varied modes of transportation generally improves life satisfaction. Results on the built environment and attitudes indicate that living closer to a park or sports field is positively related to life satisfaction. Being community-minded is also generally related to higher life satisfaction. The results reveal that heterogeneity exists in the sample; for instance, attitudes toward being community-minded showed a statistically significant standard deviation in the model. Insights from this study will guide effective transportation policymaking for healthy communities.","container-title":"Journal of Transport and Health","DOI":"10.1016/j.jth.2018.09.007","ISSN":"22141405","note":"publisher: Elsevier Ltd","page":"15-24","title":"Investigation of life satisfaction, travel, built environment and attitudes","volume":"11","author":[{"family":"McCarthy","given":"Stephen"},{"family":"Habib","given":"Muhammad Ahsanul"}],"issued":{"date-parts":[["2018",12,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McCarthy and Habib 2018)</w:t>
      </w:r>
      <w:r w:rsidR="00601717">
        <w:rPr>
          <w:rFonts w:ascii="Times New Roman" w:hAnsi="Times New Roman" w:cs="Times New Roman"/>
        </w:rPr>
        <w:fldChar w:fldCharType="end"/>
      </w:r>
      <w:r w:rsidRPr="0991B196">
        <w:rPr>
          <w:rFonts w:ascii="Times New Roman" w:hAnsi="Times New Roman" w:cs="Times New Roman"/>
        </w:rPr>
        <w:t xml:space="preserve"> estimated the relationship between life satisfaction and travel behaviour using data from the Nova Scotia Travel Activity survey (NovaTRAC, Canada 2016). </w:t>
      </w:r>
      <w:r w:rsidR="009D5656" w:rsidRPr="0991B196">
        <w:rPr>
          <w:rFonts w:ascii="Times New Roman" w:hAnsi="Times New Roman" w:cs="Times New Roman"/>
        </w:rPr>
        <w:t xml:space="preserve">The survey contained a 24-hours activity diary (n° of trips, mode, distance, duration) and questions on health and attitudes towards transportation. </w:t>
      </w:r>
      <w:r w:rsidRPr="0991B196">
        <w:rPr>
          <w:rFonts w:ascii="Times New Roman" w:hAnsi="Times New Roman" w:cs="Times New Roman"/>
        </w:rPr>
        <w:t>The</w:t>
      </w:r>
      <w:r w:rsidR="009D5656" w:rsidRPr="0991B196">
        <w:rPr>
          <w:rFonts w:ascii="Times New Roman" w:hAnsi="Times New Roman" w:cs="Times New Roman"/>
        </w:rPr>
        <w:t xml:space="preserve"> authors</w:t>
      </w:r>
      <w:r w:rsidRPr="0991B196">
        <w:rPr>
          <w:rFonts w:ascii="Times New Roman" w:hAnsi="Times New Roman" w:cs="Times New Roman"/>
        </w:rPr>
        <w:t xml:space="preserve"> explained how life satisfaction could be interpreted as the cognitive aspect of subjective-wellbeing (also made of an affective component, named “happiness”). These authors measured life satisfaction by asking, “How would you describe your usual attitude towards life?” as a “global measure to explore how experiences or behaviour in the travel domain influence overall life satisfaction”. Responses scaled from “indifferent” to “happy and interested”. The results reinforce the evidence that active travel positively impacts life satisfaction.</w:t>
      </w:r>
    </w:p>
    <w:p w14:paraId="70E4A384" w14:textId="7DBBE76F" w:rsidR="0050725C" w:rsidRPr="003B41E7" w:rsidRDefault="0050725C" w:rsidP="00284CCE">
      <w:pPr>
        <w:jc w:val="both"/>
        <w:rPr>
          <w:rFonts w:ascii="Calibri" w:eastAsia="Times New Roman" w:hAnsi="Calibri" w:cs="Calibri"/>
          <w:color w:val="000000"/>
          <w:lang w:eastAsia="en-GB"/>
        </w:rPr>
      </w:pPr>
      <w:r w:rsidRPr="0991B196">
        <w:rPr>
          <w:rFonts w:ascii="Times New Roman" w:hAnsi="Times New Roman" w:cs="Times New Roman"/>
        </w:rPr>
        <w:t xml:space="preserve">In 2019, Brainard and colleagues (Brainard et al., 2019) published the results of a cross-sectional analysis of data from the Adult Lives Survey 2016/2017 (Ipsos Mori, 2018) of people aged 16-104 years living in England. </w:t>
      </w:r>
      <w:r w:rsidR="000869E5" w:rsidRPr="0991B196">
        <w:rPr>
          <w:rFonts w:ascii="Times New Roman" w:hAnsi="Times New Roman" w:cs="Times New Roman"/>
        </w:rPr>
        <w:t xml:space="preserve">Active travelling was investigated </w:t>
      </w:r>
      <w:r w:rsidR="00367AB4" w:rsidRPr="0991B196">
        <w:rPr>
          <w:rFonts w:ascii="Times New Roman" w:hAnsi="Times New Roman" w:cs="Times New Roman"/>
        </w:rPr>
        <w:t xml:space="preserve">by </w:t>
      </w:r>
      <w:r w:rsidR="000869E5" w:rsidRPr="0991B196">
        <w:rPr>
          <w:rFonts w:ascii="Times New Roman" w:hAnsi="Times New Roman" w:cs="Times New Roman"/>
        </w:rPr>
        <w:t xml:space="preserve">asking how many days, in the last 28 days, they did </w:t>
      </w:r>
      <w:r w:rsidR="00367AB4" w:rsidRPr="0991B196">
        <w:rPr>
          <w:rFonts w:ascii="Times New Roman" w:hAnsi="Times New Roman" w:cs="Times New Roman"/>
        </w:rPr>
        <w:t>“</w:t>
      </w:r>
      <w:r w:rsidR="000869E5" w:rsidRPr="0991B196">
        <w:rPr>
          <w:rFonts w:ascii="Times New Roman" w:hAnsi="Times New Roman" w:cs="Times New Roman"/>
        </w:rPr>
        <w:t>…any walking (or cycling) primarily to get from place to place (</w:t>
      </w:r>
      <w:r w:rsidR="3C55FB38" w:rsidRPr="0991B196">
        <w:rPr>
          <w:rFonts w:ascii="Times New Roman" w:hAnsi="Times New Roman" w:cs="Times New Roman"/>
        </w:rPr>
        <w:t>e.g.,</w:t>
      </w:r>
      <w:r w:rsidR="000869E5" w:rsidRPr="0991B196">
        <w:rPr>
          <w:rFonts w:ascii="Times New Roman" w:hAnsi="Times New Roman" w:cs="Times New Roman"/>
        </w:rPr>
        <w:t xml:space="preserve"> walking to work), rather than for health or recreation</w:t>
      </w:r>
      <w:r w:rsidR="00367AB4" w:rsidRPr="0991B196">
        <w:rPr>
          <w:rFonts w:ascii="Times New Roman" w:hAnsi="Times New Roman" w:cs="Times New Roman"/>
        </w:rPr>
        <w:t>”</w:t>
      </w:r>
      <w:r w:rsidR="000869E5" w:rsidRPr="0991B196">
        <w:rPr>
          <w:rFonts w:ascii="Times New Roman" w:hAnsi="Times New Roman" w:cs="Times New Roman"/>
        </w:rPr>
        <w:t xml:space="preserve"> </w:t>
      </w:r>
      <w:r w:rsidR="34F28311" w:rsidRPr="0991B196">
        <w:rPr>
          <w:rFonts w:ascii="Times New Roman" w:hAnsi="Times New Roman" w:cs="Times New Roman"/>
        </w:rPr>
        <w:t>o</w:t>
      </w:r>
      <w:r w:rsidR="000869E5" w:rsidRPr="0991B196">
        <w:rPr>
          <w:rFonts w:ascii="Times New Roman" w:hAnsi="Times New Roman" w:cs="Times New Roman"/>
        </w:rPr>
        <w:t xml:space="preserve">f a minimum 10 minutes duration and the trip duration. </w:t>
      </w:r>
      <w:r w:rsidRPr="0991B196">
        <w:rPr>
          <w:rFonts w:ascii="Times New Roman" w:hAnsi="Times New Roman" w:cs="Times New Roman"/>
        </w:rPr>
        <w:t>Part of the sample received questions about “mood traits”. These questions investigated happiness (affect), anxiety, eudaimonia (sense of worth), life satisfaction</w:t>
      </w:r>
      <w:r w:rsidR="003B41E7" w:rsidRPr="0991B196">
        <w:rPr>
          <w:rFonts w:ascii="Times New Roman" w:hAnsi="Times New Roman" w:cs="Times New Roman"/>
        </w:rPr>
        <w:t xml:space="preserve"> (</w:t>
      </w:r>
      <w:r w:rsidR="003B41E7" w:rsidRPr="0991B196">
        <w:rPr>
          <w:rFonts w:ascii="Times New Roman" w:eastAsia="Times New Roman" w:hAnsi="Times New Roman" w:cs="Times New Roman"/>
          <w:color w:val="000000" w:themeColor="text1"/>
          <w:lang w:eastAsia="en-GB"/>
        </w:rPr>
        <w:t xml:space="preserve">“On a scale of 0–10, where 0 is not at all satisfied and </w:t>
      </w:r>
      <w:r w:rsidR="00367AB4" w:rsidRPr="0991B196">
        <w:rPr>
          <w:rFonts w:ascii="Times New Roman" w:eastAsia="Times New Roman" w:hAnsi="Times New Roman" w:cs="Times New Roman"/>
          <w:color w:val="000000" w:themeColor="text1"/>
          <w:lang w:eastAsia="en-GB"/>
        </w:rPr>
        <w:t>ten</w:t>
      </w:r>
      <w:r w:rsidR="003B41E7" w:rsidRPr="0991B196">
        <w:rPr>
          <w:rFonts w:ascii="Times New Roman" w:eastAsia="Times New Roman" w:hAnsi="Times New Roman" w:cs="Times New Roman"/>
          <w:color w:val="000000" w:themeColor="text1"/>
          <w:lang w:eastAsia="en-GB"/>
        </w:rPr>
        <w:t xml:space="preserve"> is completely satisfied, overall, how satisfied are you with your life nowadays?”)</w:t>
      </w:r>
      <w:r w:rsidRPr="0991B196">
        <w:rPr>
          <w:rFonts w:ascii="Times New Roman" w:hAnsi="Times New Roman" w:cs="Times New Roman"/>
        </w:rPr>
        <w:t xml:space="preserve">, and self-efficacy (personal effectiveness) using the items previously listed by the ONS </w:t>
      </w:r>
      <w:r w:rsidR="00367AB4" w:rsidRPr="0991B196">
        <w:rPr>
          <w:rFonts w:ascii="Times New Roman" w:hAnsi="Times New Roman" w:cs="Times New Roman"/>
        </w:rPr>
        <w:t>analysis</w:t>
      </w:r>
      <w:r w:rsidRPr="0991B196">
        <w:rPr>
          <w:rFonts w:ascii="Times New Roman" w:hAnsi="Times New Roman" w:cs="Times New Roman"/>
        </w:rPr>
        <w:t xml:space="preserve"> (O</w:t>
      </w:r>
      <w:r w:rsidR="00601717">
        <w:rPr>
          <w:rFonts w:ascii="Times New Roman" w:hAnsi="Times New Roman" w:cs="Times New Roman"/>
        </w:rPr>
        <w:t xml:space="preserve">ffice for </w:t>
      </w:r>
      <w:r w:rsidRPr="0991B196">
        <w:rPr>
          <w:rFonts w:ascii="Times New Roman" w:hAnsi="Times New Roman" w:cs="Times New Roman"/>
        </w:rPr>
        <w:t>N</w:t>
      </w:r>
      <w:r w:rsidR="00601717">
        <w:rPr>
          <w:rFonts w:ascii="Times New Roman" w:hAnsi="Times New Roman" w:cs="Times New Roman"/>
        </w:rPr>
        <w:t xml:space="preserve">ational </w:t>
      </w:r>
      <w:r w:rsidRPr="0991B196">
        <w:rPr>
          <w:rFonts w:ascii="Times New Roman" w:hAnsi="Times New Roman" w:cs="Times New Roman"/>
        </w:rPr>
        <w:t>S</w:t>
      </w:r>
      <w:r w:rsidR="00601717">
        <w:rPr>
          <w:rFonts w:ascii="Times New Roman" w:hAnsi="Times New Roman" w:cs="Times New Roman"/>
        </w:rPr>
        <w:t>tatistics</w:t>
      </w:r>
      <w:r w:rsidRPr="0991B196">
        <w:rPr>
          <w:rFonts w:ascii="Times New Roman" w:hAnsi="Times New Roman" w:cs="Times New Roman"/>
        </w:rPr>
        <w:t xml:space="preserve">, 2014). The results showed that life satisfaction was not significantly related to active travel, either walking or cycling.   </w:t>
      </w:r>
    </w:p>
    <w:p w14:paraId="5F71B4DE" w14:textId="2535A969" w:rsidR="00A15644" w:rsidRDefault="00A15644" w:rsidP="00A15644">
      <w:pPr>
        <w:jc w:val="both"/>
        <w:rPr>
          <w:rFonts w:ascii="Times New Roman" w:hAnsi="Times New Roman" w:cs="Times New Roman"/>
        </w:rPr>
      </w:pPr>
      <w:r w:rsidRPr="00284CCE">
        <w:rPr>
          <w:rFonts w:ascii="Times New Roman" w:hAnsi="Times New Roman" w:cs="Times New Roman"/>
        </w:rPr>
        <w:t xml:space="preserve">In </w:t>
      </w:r>
      <w:r>
        <w:rPr>
          <w:rFonts w:ascii="Times New Roman" w:hAnsi="Times New Roman" w:cs="Times New Roman"/>
        </w:rPr>
        <w:t>2020</w:t>
      </w:r>
      <w:r w:rsidRPr="00284CCE">
        <w:rPr>
          <w:rFonts w:ascii="Times New Roman" w:hAnsi="Times New Roman" w:cs="Times New Roman"/>
        </w:rPr>
        <w:t>, Clark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RRQV1wrW","properties":{"formattedCitation":"(Clark {\\i{}et al.} 2020)","plainCitation":"(Clark et al. 2020)","noteIndex":0},"citationItems":[{"id":383,"uris":["http://zotero.org/users/9492510/items/8ZWJR3LM"],"itemData":{"id":383,"type":"article-journal","abstract":"Commuting between home and work is routinely performed by workers and any wellbeing impacts of commuting will consequently affect a large proportion of the population. This paper presents findings from analyses of the impact of commuting (time and mode) on multiple aspects of Subjective Well-Being (SWB), including: satisfaction with life overall and the SWB sub-domains of job satisfaction, satisfaction with leisure time availability and self-reported health. Measures of strain and mental health (GHQ-12) are also examined. Six waves of individual-level panel data from Understanding Society (2009/10 to 2014/15) are analysed, providing a sample of over 26,000 workers living in England. Associations between commuting and SWB are identified, paying particular attention to those arising from individual changes in commuting circumstances over the six waves. It is found that longer commute times are associated with lower job and leisure time satisfaction, increased strain and poorer mental health. The strongest association is found for leisure time satisfaction. Despite these negative associations with the SWB sub-domains, longer commute times were not associated with lower overall life satisfaction (except where individuals persisted with them over all six waves). Workers in England appear to be successful in balancing the negative aspects of commuting against the wider benefits, e.g. access to employment, earnings and housing. Differences amongst selected population sub-groups are also examined. The job satisfaction of younger adults and lower income groups are not found to be negatively associated with longer commute times; longer commute times are more strongly negatively associated with the job satisfaction of women compared to men. With respect to mode of transport, walking to work is associated with increased leisure time satisfaction and reduced strain. The absence of the commute, via working from home, is associated with increased job satisfaction and leisure time satisfaction. Overall, the study indicates that shorter commute times and walkable commutes can contribute to improved SWB—particularly through the release of leisure time. But life satisfaction overall will only be maintained if the benefits of undertaking the commute (earnings and satisfactory housing/employment) are not compromised.","container-title":"Transportation","DOI":"10.1007/s11116-019-09983-9","ISSN":"15729435","issue":"6","note":"publisher: Springer","page":"2777-2805","title":"How commuting affects subjective wellbeing","volume":"47","author":[{"family":"Clark","given":"Ben"},{"family":"Chatterjee","given":"Kiron"},{"family":"Martin","given":"Adam"},{"family":"Davis","given":"Adrian"}],"issued":{"date-parts":[["2020",12,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Clark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20)</w:t>
      </w:r>
      <w:r w:rsidR="00601717">
        <w:rPr>
          <w:rFonts w:ascii="Times New Roman" w:hAnsi="Times New Roman" w:cs="Times New Roman"/>
        </w:rPr>
        <w:fldChar w:fldCharType="end"/>
      </w:r>
      <w:r w:rsidRPr="00284CCE">
        <w:rPr>
          <w:rFonts w:ascii="Times New Roman" w:hAnsi="Times New Roman" w:cs="Times New Roman"/>
        </w:rPr>
        <w:t xml:space="preserve"> used data from six waves of the Understanding Society (2009/10 – 2014/15; UKHLS, previously titled BHPS; University of Essex, 2016) to analyse the impact of commuting in terms of time</w:t>
      </w:r>
      <w:r>
        <w:rPr>
          <w:rFonts w:ascii="Times New Roman" w:hAnsi="Times New Roman" w:cs="Times New Roman"/>
        </w:rPr>
        <w:t xml:space="preserve"> (duration)</w:t>
      </w:r>
      <w:r w:rsidRPr="00284CCE">
        <w:rPr>
          <w:rFonts w:ascii="Times New Roman" w:hAnsi="Times New Roman" w:cs="Times New Roman"/>
        </w:rPr>
        <w:t xml:space="preserve"> and mode on subjective well-being, measuring multiple outcomes. Life</w:t>
      </w:r>
      <w:r w:rsidRPr="00284CCE">
        <w:rPr>
          <w:rFonts w:ascii="Times New Roman" w:hAnsi="Times New Roman" w:cs="Times New Roman"/>
          <w:i/>
          <w:iCs/>
        </w:rPr>
        <w:t xml:space="preserve"> </w:t>
      </w:r>
      <w:r w:rsidRPr="00284CCE">
        <w:rPr>
          <w:rFonts w:ascii="Times New Roman" w:hAnsi="Times New Roman" w:cs="Times New Roman"/>
        </w:rPr>
        <w:t xml:space="preserve">satisfaction (“How dissatisfied or satisfied are you with your life overall?”) did not report notable differences in commute time/mode associations. However, it might be interesting to notice that the authors also explored </w:t>
      </w:r>
      <w:r w:rsidRPr="00284CCE">
        <w:rPr>
          <w:rFonts w:ascii="Times New Roman" w:hAnsi="Times New Roman" w:cs="Times New Roman"/>
          <w:i/>
          <w:iCs/>
        </w:rPr>
        <w:t xml:space="preserve">Satisfaction with leisure-time availability </w:t>
      </w:r>
      <w:r w:rsidRPr="00284CCE">
        <w:rPr>
          <w:rFonts w:ascii="Times New Roman" w:hAnsi="Times New Roman" w:cs="Times New Roman"/>
        </w:rPr>
        <w:t>(“How dissatisfied or satisfied are you with the amount of leisure</w:t>
      </w:r>
      <w:r>
        <w:rPr>
          <w:rFonts w:ascii="Times New Roman" w:hAnsi="Times New Roman" w:cs="Times New Roman"/>
        </w:rPr>
        <w:t xml:space="preserve"> </w:t>
      </w:r>
      <w:r w:rsidRPr="00284CCE">
        <w:rPr>
          <w:rFonts w:ascii="Times New Roman" w:hAnsi="Times New Roman" w:cs="Times New Roman"/>
        </w:rPr>
        <w:t>time you have?”), discovering that only walking to work was associated with increased leisure-time satisfaction</w:t>
      </w:r>
      <w:r>
        <w:rPr>
          <w:rFonts w:ascii="Times New Roman" w:hAnsi="Times New Roman" w:cs="Times New Roman"/>
        </w:rPr>
        <w:t>. Authors suggested that</w:t>
      </w:r>
      <w:r w:rsidRPr="00284CCE">
        <w:rPr>
          <w:rFonts w:ascii="Times New Roman" w:hAnsi="Times New Roman" w:cs="Times New Roman"/>
        </w:rPr>
        <w:t xml:space="preserve"> </w:t>
      </w:r>
      <w:r>
        <w:rPr>
          <w:rFonts w:ascii="Times New Roman" w:hAnsi="Times New Roman" w:cs="Times New Roman"/>
        </w:rPr>
        <w:t>commuting could negatively impact overall life satisfaction if other benefits (job satisfaction or leisure-time availability) are compromised.</w:t>
      </w:r>
    </w:p>
    <w:p w14:paraId="3764B0A0" w14:textId="2EA03C67" w:rsidR="002D5714" w:rsidRPr="00284CCE" w:rsidRDefault="002D5714" w:rsidP="00284CCE">
      <w:pPr>
        <w:jc w:val="both"/>
        <w:rPr>
          <w:rFonts w:ascii="Times New Roman" w:hAnsi="Times New Roman" w:cs="Times New Roman"/>
        </w:rPr>
      </w:pPr>
      <w:r w:rsidRPr="00284CCE">
        <w:rPr>
          <w:rFonts w:ascii="Times New Roman" w:hAnsi="Times New Roman" w:cs="Times New Roman"/>
        </w:rPr>
        <w:t>In 2021, Wang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Uis1pwQP","properties":{"formattedCitation":"(Wang {\\i{}et al.} 2021)","plainCitation":"(Wang et al. 2021)","noteIndex":0},"citationItems":[{"id":385,"uris":["http://zotero.org/users/9492510/items/VV9KM5E3"],"itemData":{"id":385,"type":"article-journal","abstract":"The effects of air pollution and commuting behavior on life satisfaction have received increasing research interests. However, the literature pays scant attention to haze pollution and its moderating effects on the relationship between commuting behavior and life satisfaction. Using two-round of cross-sectional survey data across 92 Chinese cities, this paper analyzes the impacts of haze pollution and commuting behavior on life satisfaction, and the moderating effects of haze pollution on the link between commuting behavior and life satisfaction. The findings suggest that haze pollution and its changes are important triggers of life satisfaction. Moreover, the effects of changes in haze pollution correlate with basic haze pollution levels. Active commuters report higher life satisfaction, while transit commuters report lower life satisfaction. Longer commutes cause losses in life satisfaction. Additionally, haze pollution mitigates the losses in life satisfaction for commuters using public transit, but strengthens the negative effect of commuting time.","container-title":"Transportation Research Part D: Transport and Environment","DOI":"10.1016/j.trd.2021.102723","ISSN":"13619209","note":"publisher: Elsevier Ltd","title":"Relationships among haze pollution, commuting behavior and life satisfaction: A quasi-longitudinal analysis","volume":"92","author":[{"family":"Wang","given":"Xiaoquan"},{"family":"Yin","given":"Chaoying"},{"family":"Shao","given":"Chunfu"}],"issued":{"date-parts":[["2021",3,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Wang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21)</w:t>
      </w:r>
      <w:r w:rsidR="00601717">
        <w:rPr>
          <w:rFonts w:ascii="Times New Roman" w:hAnsi="Times New Roman" w:cs="Times New Roman"/>
        </w:rPr>
        <w:fldChar w:fldCharType="end"/>
      </w:r>
      <w:r w:rsidRPr="00284CCE">
        <w:rPr>
          <w:rFonts w:ascii="Times New Roman" w:hAnsi="Times New Roman" w:cs="Times New Roman"/>
        </w:rPr>
        <w:t xml:space="preserve"> analysed cross-sectional data from two waves of the China Labor-force Dynamics Survey (CLDS, 2014 – 2016)</w:t>
      </w:r>
      <w:r w:rsidR="00284CCE">
        <w:rPr>
          <w:rFonts w:ascii="Times New Roman" w:hAnsi="Times New Roman" w:cs="Times New Roman"/>
        </w:rPr>
        <w:t>.</w:t>
      </w:r>
      <w:r w:rsidRPr="00284CCE">
        <w:rPr>
          <w:rFonts w:ascii="Times New Roman" w:hAnsi="Times New Roman" w:cs="Times New Roman"/>
        </w:rPr>
        <w:t xml:space="preserve"> </w:t>
      </w:r>
      <w:r w:rsidR="00284CCE">
        <w:rPr>
          <w:rFonts w:ascii="Times New Roman" w:hAnsi="Times New Roman" w:cs="Times New Roman"/>
        </w:rPr>
        <w:t>Moreover,</w:t>
      </w:r>
      <w:r w:rsidRPr="00284CCE">
        <w:rPr>
          <w:rFonts w:ascii="Times New Roman" w:hAnsi="Times New Roman" w:cs="Times New Roman"/>
        </w:rPr>
        <w:t xml:space="preserve"> </w:t>
      </w:r>
      <w:r w:rsidR="00284CCE">
        <w:rPr>
          <w:rFonts w:ascii="Times New Roman" w:hAnsi="Times New Roman" w:cs="Times New Roman"/>
        </w:rPr>
        <w:t xml:space="preserve">they </w:t>
      </w:r>
      <w:r w:rsidRPr="00284CCE">
        <w:rPr>
          <w:rFonts w:ascii="Times New Roman" w:hAnsi="Times New Roman" w:cs="Times New Roman"/>
        </w:rPr>
        <w:t xml:space="preserve">called this methodology </w:t>
      </w:r>
      <w:r w:rsidRPr="00284CCE">
        <w:rPr>
          <w:rFonts w:ascii="Times New Roman" w:hAnsi="Times New Roman" w:cs="Times New Roman"/>
          <w:i/>
          <w:iCs/>
        </w:rPr>
        <w:t>quasi-longitudinal</w:t>
      </w:r>
      <w:r w:rsidRPr="00284CCE">
        <w:rPr>
          <w:rFonts w:ascii="Times New Roman" w:hAnsi="Times New Roman" w:cs="Times New Roman"/>
        </w:rPr>
        <w:t>. The study had two main parts: the first related to the impact of commuting behaviour (and haze pollution) on people’s life satisfaction</w:t>
      </w:r>
      <w:r w:rsidR="00284CCE">
        <w:rPr>
          <w:rFonts w:ascii="Times New Roman" w:hAnsi="Times New Roman" w:cs="Times New Roman"/>
        </w:rPr>
        <w:t>,</w:t>
      </w:r>
      <w:r w:rsidRPr="00284CCE">
        <w:rPr>
          <w:rFonts w:ascii="Times New Roman" w:hAnsi="Times New Roman" w:cs="Times New Roman"/>
        </w:rPr>
        <w:t xml:space="preserve"> </w:t>
      </w:r>
      <w:r w:rsidR="00284CCE">
        <w:rPr>
          <w:rFonts w:ascii="Times New Roman" w:hAnsi="Times New Roman" w:cs="Times New Roman"/>
        </w:rPr>
        <w:t xml:space="preserve">and </w:t>
      </w:r>
      <w:r w:rsidRPr="00284CCE">
        <w:rPr>
          <w:rFonts w:ascii="Times New Roman" w:hAnsi="Times New Roman" w:cs="Times New Roman"/>
        </w:rPr>
        <w:t xml:space="preserve">the second on the moderating effect of haze pollution on the relationship between commute behaviour and life satisfaction. </w:t>
      </w:r>
      <w:r w:rsidR="00284CCE">
        <w:rPr>
          <w:rFonts w:ascii="Times New Roman" w:hAnsi="Times New Roman" w:cs="Times New Roman"/>
        </w:rPr>
        <w:t>First, interviewers investigated life satisfaction: “</w:t>
      </w:r>
      <w:r w:rsidRPr="00284CCE">
        <w:rPr>
          <w:rFonts w:ascii="Times New Roman" w:hAnsi="Times New Roman" w:cs="Times New Roman"/>
        </w:rPr>
        <w:t>How satisfied are you with your life on the whole?</w:t>
      </w:r>
      <w:r w:rsidR="00284CCE">
        <w:rPr>
          <w:rFonts w:ascii="Times New Roman" w:hAnsi="Times New Roman" w:cs="Times New Roman"/>
        </w:rPr>
        <w:t>”</w:t>
      </w:r>
      <w:r w:rsidRPr="00284CCE">
        <w:rPr>
          <w:rFonts w:ascii="Times New Roman" w:hAnsi="Times New Roman" w:cs="Times New Roman"/>
        </w:rPr>
        <w:t xml:space="preserve"> </w:t>
      </w:r>
      <w:r w:rsidR="00284CCE">
        <w:rPr>
          <w:rFonts w:ascii="Times New Roman" w:hAnsi="Times New Roman" w:cs="Times New Roman"/>
        </w:rPr>
        <w:t>a</w:t>
      </w:r>
      <w:r w:rsidRPr="00284CCE">
        <w:rPr>
          <w:rFonts w:ascii="Times New Roman" w:hAnsi="Times New Roman" w:cs="Times New Roman"/>
        </w:rPr>
        <w:t xml:space="preserve">nd commuting behaviour </w:t>
      </w:r>
      <w:r w:rsidR="00284CCE">
        <w:rPr>
          <w:rFonts w:ascii="Times New Roman" w:hAnsi="Times New Roman" w:cs="Times New Roman"/>
        </w:rPr>
        <w:t>referred to</w:t>
      </w:r>
      <w:r w:rsidRPr="00284CCE">
        <w:rPr>
          <w:rFonts w:ascii="Times New Roman" w:hAnsi="Times New Roman" w:cs="Times New Roman"/>
        </w:rPr>
        <w:t xml:space="preserve"> time and mode. </w:t>
      </w:r>
      <w:bookmarkStart w:id="13" w:name="_Hlk127789965"/>
      <w:r w:rsidRPr="00284CCE">
        <w:rPr>
          <w:rFonts w:ascii="Times New Roman" w:hAnsi="Times New Roman" w:cs="Times New Roman"/>
        </w:rPr>
        <w:t xml:space="preserve">The results showed </w:t>
      </w:r>
      <w:r w:rsidR="00284CCE">
        <w:rPr>
          <w:rFonts w:ascii="Times New Roman" w:hAnsi="Times New Roman" w:cs="Times New Roman"/>
        </w:rPr>
        <w:t>a significant positive</w:t>
      </w:r>
      <w:r w:rsidRPr="00284CCE">
        <w:rPr>
          <w:rFonts w:ascii="Times New Roman" w:hAnsi="Times New Roman" w:cs="Times New Roman"/>
        </w:rPr>
        <w:t xml:space="preserve"> relationship </w:t>
      </w:r>
      <w:r w:rsidR="007B7A4A" w:rsidRPr="00284CCE">
        <w:rPr>
          <w:rFonts w:ascii="Times New Roman" w:hAnsi="Times New Roman" w:cs="Times New Roman"/>
        </w:rPr>
        <w:t>with life satisfaction for</w:t>
      </w:r>
      <w:r w:rsidRPr="00284CCE">
        <w:rPr>
          <w:rFonts w:ascii="Times New Roman" w:hAnsi="Times New Roman" w:cs="Times New Roman"/>
        </w:rPr>
        <w:t xml:space="preserve"> </w:t>
      </w:r>
      <w:r w:rsidR="00284CCE">
        <w:rPr>
          <w:rFonts w:ascii="Times New Roman" w:hAnsi="Times New Roman" w:cs="Times New Roman"/>
        </w:rPr>
        <w:t>active travel more than “transit”</w:t>
      </w:r>
      <w:r w:rsidR="007B7A4A" w:rsidRPr="00284CCE">
        <w:rPr>
          <w:rFonts w:ascii="Times New Roman" w:hAnsi="Times New Roman" w:cs="Times New Roman"/>
        </w:rPr>
        <w:t xml:space="preserve"> (car and </w:t>
      </w:r>
      <w:r w:rsidR="00284CCE">
        <w:rPr>
          <w:rFonts w:ascii="Times New Roman" w:hAnsi="Times New Roman" w:cs="Times New Roman"/>
        </w:rPr>
        <w:t>public transport</w:t>
      </w:r>
      <w:r w:rsidR="007B7A4A" w:rsidRPr="00284CCE">
        <w:rPr>
          <w:rFonts w:ascii="Times New Roman" w:hAnsi="Times New Roman" w:cs="Times New Roman"/>
        </w:rPr>
        <w:t>)</w:t>
      </w:r>
      <w:r w:rsidR="00284CCE">
        <w:rPr>
          <w:rFonts w:ascii="Times New Roman" w:hAnsi="Times New Roman" w:cs="Times New Roman"/>
        </w:rPr>
        <w:t>.</w:t>
      </w:r>
      <w:r w:rsidRPr="00284CCE">
        <w:rPr>
          <w:rFonts w:ascii="Times New Roman" w:hAnsi="Times New Roman" w:cs="Times New Roman"/>
        </w:rPr>
        <w:t xml:space="preserve"> </w:t>
      </w:r>
    </w:p>
    <w:bookmarkEnd w:id="13"/>
    <w:p w14:paraId="315B5326" w14:textId="2DA8E187" w:rsidR="00660398" w:rsidRPr="006461D1" w:rsidRDefault="00660398" w:rsidP="00660398">
      <w:pPr>
        <w:jc w:val="both"/>
        <w:rPr>
          <w:rFonts w:ascii="Times New Roman" w:hAnsi="Times New Roman" w:cs="Times New Roman"/>
        </w:rPr>
      </w:pPr>
      <w:r w:rsidRPr="006461D1">
        <w:rPr>
          <w:rFonts w:ascii="Times New Roman" w:hAnsi="Times New Roman" w:cs="Times New Roman"/>
          <w:u w:val="single"/>
        </w:rPr>
        <w:lastRenderedPageBreak/>
        <w:t>QUASI</w:t>
      </w:r>
      <w:r w:rsidR="00284CCE">
        <w:rPr>
          <w:rFonts w:ascii="Times New Roman" w:hAnsi="Times New Roman" w:cs="Times New Roman"/>
          <w:u w:val="single"/>
        </w:rPr>
        <w:t>-</w:t>
      </w:r>
      <w:r w:rsidRPr="006461D1">
        <w:rPr>
          <w:rFonts w:ascii="Times New Roman" w:hAnsi="Times New Roman" w:cs="Times New Roman"/>
          <w:u w:val="single"/>
        </w:rPr>
        <w:t>EXPERIMENTAL</w:t>
      </w:r>
      <w:r w:rsidRPr="006461D1">
        <w:rPr>
          <w:rFonts w:ascii="Times New Roman" w:hAnsi="Times New Roman" w:cs="Times New Roman"/>
        </w:rPr>
        <w:t>:</w:t>
      </w:r>
    </w:p>
    <w:p w14:paraId="1791A84E" w14:textId="0EE31E87" w:rsidR="00660398" w:rsidRPr="006461D1" w:rsidRDefault="00660398" w:rsidP="00660398">
      <w:pPr>
        <w:jc w:val="both"/>
        <w:rPr>
          <w:rFonts w:ascii="Times New Roman" w:hAnsi="Times New Roman" w:cs="Times New Roman"/>
        </w:rPr>
      </w:pPr>
      <w:bookmarkStart w:id="14" w:name="_Hlk125957251"/>
      <w:r w:rsidRPr="0991B196">
        <w:rPr>
          <w:rFonts w:ascii="Times New Roman" w:hAnsi="Times New Roman" w:cs="Times New Roman"/>
        </w:rPr>
        <w:t>In 2021, Jacob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FL8VL7P5","properties":{"formattedCitation":"(Jacob {\\i{}et al.} 2021)","plainCitation":"(Jacob et al. 2021)","noteIndex":0},"citationItems":[{"id":160,"uris":["http://zotero.org/users/9492510/items/HNNASNXJ"],"itemData":{"id":160,"type":"article-journal","abstract":"Governments around the world are encouraging people to switch away from sedentary modes of travel towards more active modes, including walking and cycling. The aim of these schemes is to improve population health and to reduce emissions. There is considerable evidence on the latter, but relatively little on the former. This paper investigates the impact of mode choice on physical and mental health. Using data from the UK Household Longitudinal Study, we exploit changes in mode of commute to identify health outcome responses. Individuals who change modes are matched with those whose mode remains constant. Overall we find that mode switches affect both physical and mental health. When switching from car to active travel we see an increase in physical health for women and in mental health for both genders. In contrast, both men and women who switch from active travel to car are shown to experience a significant reduction in their physical health and health satisfaction, and a decline in their mental health when they change from active to public transport. © 2020 The Authors. Health Economics published by John Wiley &amp; Sons Ltd.","archive":"Scopus","container-title":"Health Economics (United Kingdom)","DOI":"10.1002/hec.4184","issue":"2","page":"207-230","source":"Scopus","title":"Does commuting mode choice impact health?","volume":"30","author":[{"family":"Jacob","given":"N."},{"family":"Munford","given":"L."},{"family":"Rice","given":"N."},{"family":"Roberts","given":"J."}],"issued":{"date-parts":[["202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Jacob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21)</w:t>
      </w:r>
      <w:r w:rsidR="00601717">
        <w:rPr>
          <w:rFonts w:ascii="Times New Roman" w:hAnsi="Times New Roman" w:cs="Times New Roman"/>
        </w:rPr>
        <w:fldChar w:fldCharType="end"/>
      </w:r>
      <w:r w:rsidRPr="0991B196">
        <w:rPr>
          <w:rFonts w:ascii="Times New Roman" w:hAnsi="Times New Roman" w:cs="Times New Roman"/>
        </w:rPr>
        <w:t xml:space="preserve"> analysed data from seven waves of the UK Household Longitudinal Survey (UKHLS) from 2009 to 2016. </w:t>
      </w:r>
      <w:r w:rsidR="00206860" w:rsidRPr="0991B196">
        <w:rPr>
          <w:rFonts w:ascii="Times New Roman" w:hAnsi="Times New Roman" w:cs="Times New Roman"/>
        </w:rPr>
        <w:t>Asking about the travel mode (‘</w:t>
      </w:r>
      <w:r w:rsidR="00206860" w:rsidRPr="0991B196">
        <w:rPr>
          <w:rFonts w:ascii="Times New Roman" w:hAnsi="Times New Roman" w:cs="Times New Roman"/>
          <w:color w:val="000000" w:themeColor="text1"/>
        </w:rPr>
        <w:t>How do you usually get to your place of work?’),</w:t>
      </w:r>
      <w:r w:rsidR="00206860" w:rsidRPr="0991B196">
        <w:rPr>
          <w:rFonts w:ascii="Calibri" w:hAnsi="Calibri" w:cs="Calibri"/>
          <w:color w:val="000000" w:themeColor="text1"/>
        </w:rPr>
        <w:t xml:space="preserve"> </w:t>
      </w:r>
      <w:r w:rsidR="00206860" w:rsidRPr="0991B196">
        <w:rPr>
          <w:rFonts w:ascii="Times New Roman" w:hAnsi="Times New Roman" w:cs="Times New Roman"/>
          <w:color w:val="000000" w:themeColor="text1"/>
        </w:rPr>
        <w:t>th</w:t>
      </w:r>
      <w:r w:rsidR="00206860" w:rsidRPr="0991B196">
        <w:rPr>
          <w:rFonts w:ascii="Times New Roman" w:hAnsi="Times New Roman" w:cs="Times New Roman"/>
        </w:rPr>
        <w:t xml:space="preserve">e </w:t>
      </w:r>
      <w:r w:rsidRPr="0991B196">
        <w:rPr>
          <w:rFonts w:ascii="Times New Roman" w:hAnsi="Times New Roman" w:cs="Times New Roman"/>
        </w:rPr>
        <w:t>large sample was stratified into ‘treated’ for those who changed commute mode over time and ‘controls’ for those who did not. The primary outcomes were overall health and self-reported satisfaction with health. Specifically, the UKHLS assessed life satisfaction by asking, “How satisfied do you feel with your overall life?”. The main results indicate that mode changes from public transport to active travel are associated with better satisfaction. However, transitions between car and public transport are not accompanied by notable impacts on satisfaction.</w:t>
      </w:r>
    </w:p>
    <w:bookmarkEnd w:id="14"/>
    <w:p w14:paraId="64DE153A" w14:textId="37AE6A43" w:rsidR="00F308BE" w:rsidRDefault="00574F55" w:rsidP="00F308BE">
      <w:pPr>
        <w:ind w:firstLine="720"/>
        <w:jc w:val="both"/>
        <w:rPr>
          <w:rFonts w:ascii="Times New Roman" w:hAnsi="Times New Roman" w:cs="Times New Roman"/>
        </w:rPr>
      </w:pPr>
      <w:r>
        <w:rPr>
          <w:rFonts w:ascii="Times New Roman" w:hAnsi="Times New Roman" w:cs="Times New Roman"/>
        </w:rPr>
        <w:t>6</w:t>
      </w:r>
      <w:r w:rsidR="00BA7E97">
        <w:rPr>
          <w:rFonts w:ascii="Times New Roman" w:hAnsi="Times New Roman" w:cs="Times New Roman"/>
        </w:rPr>
        <w:t>.</w:t>
      </w:r>
      <w:r w:rsidR="00F308BE">
        <w:rPr>
          <w:rFonts w:ascii="Times New Roman" w:hAnsi="Times New Roman" w:cs="Times New Roman"/>
        </w:rPr>
        <w:t xml:space="preserve"> Travel Satisfaction</w:t>
      </w:r>
      <w:r w:rsidR="000716FB">
        <w:rPr>
          <w:rFonts w:ascii="Times New Roman" w:hAnsi="Times New Roman" w:cs="Times New Roman"/>
        </w:rPr>
        <w:t xml:space="preserve"> </w:t>
      </w:r>
    </w:p>
    <w:p w14:paraId="5FA21D34" w14:textId="56794162" w:rsidR="00B44BA9" w:rsidRDefault="00B44BA9" w:rsidP="00B44BA9">
      <w:pPr>
        <w:jc w:val="both"/>
        <w:rPr>
          <w:rFonts w:ascii="Times New Roman" w:hAnsi="Times New Roman" w:cs="Times New Roman"/>
        </w:rPr>
      </w:pPr>
      <w:r>
        <w:rPr>
          <w:rFonts w:ascii="Times New Roman" w:hAnsi="Times New Roman" w:cs="Times New Roman"/>
        </w:rPr>
        <w:t xml:space="preserve">Before including travel satisfaction in the scoping review, we wanted proof of its correlation with other mental health outcomes. Previous evidence has shown that travel satisfaction is connected to life satisfaction (Gatersleben &amp; Uzzell, 2007) and </w:t>
      </w:r>
      <w:r w:rsidRPr="00B44BA9">
        <w:rPr>
          <w:rFonts w:ascii="Times New Roman" w:hAnsi="Times New Roman" w:cs="Times New Roman"/>
        </w:rPr>
        <w:t xml:space="preserve">emotional </w:t>
      </w:r>
      <w:r>
        <w:rPr>
          <w:rFonts w:ascii="Times New Roman" w:hAnsi="Times New Roman" w:cs="Times New Roman"/>
        </w:rPr>
        <w:t>well-being</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BBx4ysw8","properties":{"formattedCitation":"(Olsson {\\i{}et al.} 2013)","plainCitation":"(Olsson et al. 2013)","noteIndex":0},"citationItems":[{"id":428,"uris":["http://zotero.org/users/9492510/items/7FY62ACN"],"itemData":{"id":428,"type":"article-journal","abstract":"Research suggests that for many people happiness is being able to make the routines of everyday life work, such that positive feelings dominate over negative feelings resulting from daily hassles. In line with this, a survey of work commuters in the three largest urban areas of Sweden show that satisfaction with the work commute contributes to overall happiness. It is also found that feelings during the commutes are predominantly positive or neutral. Possible explanatory factors include desirable physical exercise from walking and biking, as well as that short commutes provide a buffer between the work and private spheres. For longer work commutes, social and entertainment activities either increase positive affects or counteract stress and boredom. Satisfaction with being employed in a recession may also spill over to positive experiences of work commutes. © 2012 The Author(s).","container-title":"Social Indicators Research","DOI":"10.1007/s11205-012-0003-2","ISSN":"03038300","issue":"1","note":"PMID: 23378683\npublisher: Kluwer Academic Publishers","page":"255-263","title":"Happiness and Satisfaction with Work Commute","volume":"111","author":[{"family":"Olsson","given":"Lars E."},{"family":"Gärling","given":"Tommy"},{"family":"Ettema","given":"Dick"},{"family":"Friman","given":"Margareta"},{"family":"Fujii","given":"Satoshi"}],"issued":{"date-parts":[["2013",3,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Olsso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3)</w:t>
      </w:r>
      <w:r w:rsidR="00601717">
        <w:rPr>
          <w:rFonts w:ascii="Times New Roman" w:hAnsi="Times New Roman" w:cs="Times New Roman"/>
        </w:rPr>
        <w:fldChar w:fldCharType="end"/>
      </w:r>
      <w:r>
        <w:rPr>
          <w:rFonts w:ascii="Times New Roman" w:hAnsi="Times New Roman" w:cs="Times New Roman"/>
        </w:rPr>
        <w:t xml:space="preserve">. Hence, </w:t>
      </w:r>
      <w:r w:rsidR="00463A0F">
        <w:rPr>
          <w:rFonts w:ascii="Times New Roman" w:hAnsi="Times New Roman" w:cs="Times New Roman"/>
        </w:rPr>
        <w:t xml:space="preserve">the work commute may influence </w:t>
      </w:r>
      <w:r w:rsidR="00C77BC4">
        <w:rPr>
          <w:rFonts w:ascii="Times New Roman" w:hAnsi="Times New Roman" w:cs="Times New Roman"/>
        </w:rPr>
        <w:t>subjective well-being’s cognitive and affective component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fMEuelyP","properties":{"formattedCitation":"(Ettema {\\i{}et al.} 2010)","plainCitation":"(Ettema et al. 2010)","noteIndex":0},"citationItems":[{"id":507,"uris":["http://zotero.org/users/9492510/items/EV42RE6I"],"itemData":{"id":507,"type":"article-journal","abstract":"It is argued that utility theory that underpins current cost-benefit analyses of daily travel needs to be complemented. An alternative theoretical framework is to this end proposed which applies subjective well-being (SWB) to travel behaviour analysis. It is posited in this theoretical framework that participation in goal-directed activities, facilitated or hindered by travel, contributes to SWB, that the degree of travel-related stress in participating in these activities reduces SWB, and that positive affect associated with travel in itself has an impact on SWB.","container-title":"Transportation Research Part A: Policy and Practice","DOI":"10.1016/j.tra.2010.07.005","issue":"9","page":"723-732","title":"Out-of-home activities, daily travel, and subjective well-being","volume":"44","author":[{"family":"Ettema","given":"Dick"},{"family":"Gärling","given":"Tommy"},{"family":"Olsson","given":"Lars E"},{"family":"Friman","given":"Margareta"}],"issued":{"date-parts":[["2010"]]}}}],"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Ettema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0)</w:t>
      </w:r>
      <w:r w:rsidR="00601717">
        <w:rPr>
          <w:rFonts w:ascii="Times New Roman" w:hAnsi="Times New Roman" w:cs="Times New Roman"/>
        </w:rPr>
        <w:fldChar w:fldCharType="end"/>
      </w:r>
      <w:r w:rsidR="00F308BE">
        <w:rPr>
          <w:rFonts w:ascii="Times New Roman" w:hAnsi="Times New Roman" w:cs="Times New Roman"/>
        </w:rPr>
        <w:t xml:space="preserve">. </w:t>
      </w:r>
      <w:bookmarkStart w:id="15" w:name="_Hlk127168914"/>
      <w:r w:rsidR="00F308BE">
        <w:rPr>
          <w:rFonts w:ascii="Times New Roman" w:hAnsi="Times New Roman" w:cs="Times New Roman"/>
        </w:rPr>
        <w:t xml:space="preserve">In Sweden, Ettema and colleagues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YsidIviL","properties":{"formattedCitation":"(Ettema {\\i{}et al.} 2011)","plainCitation":"(Ettema et al. 2011)","noteIndex":0},"citationItems":[{"id":477,"uris":["http://zotero.org/users/9492510/items/MEN28NSZ"],"itemData":{"id":477,"type":"article-journal","abstract":"Subjective well-being (SWB) that includes individuals' cognitive and affective evaluations of life in general is proposed to be a more appropriate measure capturing the benefits individuals derive from travel improvements. We develop and test a measure of travel-related SWB, the nine item self-report satisfaction with travel scale (STS). In a survey of 155 undergraduates, STS, mood ratings, and ratings of SWB were collected for three hypothetical weekdays differing in travel mode, travel time, access to bus stops, and daily activity agenda. The results showed that STS is reliable and differentiates between changes in travel conditions. STS, mood, and to some extent SWB were shown to be affected by travel mode (bus vs. car), travel time, access to bus stops, and the number of activities in the daily agenda. © 2010 Elsevier Ltd. All rights reserved.","container-title":"Transportation Research Part F: Traffic Psychology and Behaviour","DOI":"10.1016/J.TRF.2010.11.002","ISSN":"1369-8478","issue":"3","note":"publisher: Pergamon","page":"167-175","title":"Satisfaction with travel and subjective well-being: Development and test of a measurement tool","volume":"14","author":[{"family":"Ettema","given":"Dick"},{"family":"Gärling","given":"Tommy"},{"family":"Eriksson","given":"Lars"},{"family":"Friman","given":"Margareta"},{"family":"Olsson","given":"Lars E."},{"family":"Fujii","given":"Satoshi"}],"issued":{"date-parts":[["2011",5,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Ettema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1)</w:t>
      </w:r>
      <w:r w:rsidR="00601717">
        <w:rPr>
          <w:rFonts w:ascii="Times New Roman" w:hAnsi="Times New Roman" w:cs="Times New Roman"/>
        </w:rPr>
        <w:fldChar w:fldCharType="end"/>
      </w:r>
      <w:r w:rsidR="00F308BE">
        <w:rPr>
          <w:rFonts w:ascii="Times New Roman" w:hAnsi="Times New Roman" w:cs="Times New Roman"/>
        </w:rPr>
        <w:t xml:space="preserve"> developed the </w:t>
      </w:r>
      <w:r>
        <w:rPr>
          <w:rFonts w:ascii="Times New Roman" w:hAnsi="Times New Roman" w:cs="Times New Roman"/>
        </w:rPr>
        <w:t>Satisfaction with Travel Scale (STS)</w:t>
      </w:r>
      <w:r w:rsidR="00F308BE">
        <w:rPr>
          <w:rFonts w:ascii="Times New Roman" w:hAnsi="Times New Roman" w:cs="Times New Roman"/>
        </w:rPr>
        <w:t xml:space="preserve"> that embraces</w:t>
      </w:r>
      <w:bookmarkEnd w:id="15"/>
      <w:r w:rsidR="00463A0F">
        <w:rPr>
          <w:rFonts w:ascii="Times New Roman" w:hAnsi="Times New Roman" w:cs="Times New Roman"/>
        </w:rPr>
        <w:t xml:space="preserve"> the following</w:t>
      </w:r>
      <w:r>
        <w:rPr>
          <w:rFonts w:ascii="Times New Roman" w:hAnsi="Times New Roman" w:cs="Times New Roman"/>
        </w:rPr>
        <w:t>:</w:t>
      </w:r>
    </w:p>
    <w:p w14:paraId="79442575" w14:textId="4E9C2B35" w:rsidR="00F308BE" w:rsidRPr="00B44BA9" w:rsidRDefault="00F308BE" w:rsidP="00B44BA9">
      <w:pPr>
        <w:pStyle w:val="ListParagraph"/>
        <w:numPr>
          <w:ilvl w:val="0"/>
          <w:numId w:val="4"/>
        </w:numPr>
        <w:jc w:val="both"/>
        <w:rPr>
          <w:rFonts w:ascii="Times New Roman" w:hAnsi="Times New Roman" w:cs="Times New Roman"/>
        </w:rPr>
      </w:pPr>
      <w:r w:rsidRPr="00B44BA9">
        <w:rPr>
          <w:rFonts w:ascii="Times New Roman" w:hAnsi="Times New Roman" w:cs="Times New Roman"/>
        </w:rPr>
        <w:t>A cognitive evaluation of the quality of travel</w:t>
      </w:r>
    </w:p>
    <w:p w14:paraId="465DF356" w14:textId="77777777" w:rsidR="00F308BE" w:rsidRDefault="00F308BE" w:rsidP="00F308BE">
      <w:pPr>
        <w:pStyle w:val="ListParagraph"/>
        <w:numPr>
          <w:ilvl w:val="0"/>
          <w:numId w:val="4"/>
        </w:numPr>
        <w:jc w:val="both"/>
        <w:rPr>
          <w:rFonts w:ascii="Times New Roman" w:hAnsi="Times New Roman" w:cs="Times New Roman"/>
        </w:rPr>
      </w:pPr>
      <w:r>
        <w:rPr>
          <w:rFonts w:ascii="Times New Roman" w:hAnsi="Times New Roman" w:cs="Times New Roman"/>
        </w:rPr>
        <w:t>An affective evaluation of feelings during travel ranging from stressed to relaxed</w:t>
      </w:r>
    </w:p>
    <w:p w14:paraId="1D4D1192" w14:textId="60F3500D" w:rsidR="00F308BE" w:rsidRDefault="00F308BE" w:rsidP="00F308BE">
      <w:pPr>
        <w:pStyle w:val="ListParagraph"/>
        <w:numPr>
          <w:ilvl w:val="0"/>
          <w:numId w:val="4"/>
        </w:numPr>
        <w:jc w:val="both"/>
        <w:rPr>
          <w:rFonts w:ascii="Times New Roman" w:hAnsi="Times New Roman" w:cs="Times New Roman"/>
        </w:rPr>
      </w:pPr>
      <w:r>
        <w:rPr>
          <w:rFonts w:ascii="Times New Roman" w:hAnsi="Times New Roman" w:cs="Times New Roman"/>
        </w:rPr>
        <w:t>An affective evaluation of feelings during travel ranging from bored to excited.</w:t>
      </w:r>
    </w:p>
    <w:p w14:paraId="30A7D406" w14:textId="7FEF5258" w:rsidR="00F308BE" w:rsidRDefault="00F308BE" w:rsidP="00F308BE">
      <w:pPr>
        <w:jc w:val="both"/>
        <w:rPr>
          <w:rFonts w:ascii="Times New Roman" w:hAnsi="Times New Roman" w:cs="Times New Roman"/>
        </w:rPr>
      </w:pPr>
      <w:r>
        <w:rPr>
          <w:rFonts w:ascii="Times New Roman" w:hAnsi="Times New Roman" w:cs="Times New Roman"/>
        </w:rPr>
        <w:t xml:space="preserve">In 2017, </w:t>
      </w:r>
      <w:bookmarkStart w:id="16" w:name="_Hlk127168992"/>
      <w:r>
        <w:rPr>
          <w:rFonts w:ascii="Times New Roman" w:hAnsi="Times New Roman" w:cs="Times New Roman"/>
        </w:rPr>
        <w:t xml:space="preserve">Smith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WV58LCio","properties":{"formattedCitation":"(Smith 2017)","plainCitation":"(Smith 2017)","noteIndex":0},"citationItems":[{"id":475,"uris":["http://zotero.org/users/9492510/items/W5HMDYUY"],"itemData":{"id":475,"type":"article-journal","abstract":"To understand the impact of daily travel on personal and so cietal well-being, researchers are developing more sophisticated quantitative measures of travel satisfaction. Metrics related to Subjective Well-Being (SWB), defined as an evaluation of one׳s happiness or life satisfaction, hold promise for better evaluating health impacts of transportation and land-use policies. This article examines commute well-being, a multi-item measure of how one feels about the commute to work, and its associated factors. The measure was adapted from the Satisfaction with Travel Scale originated by Ettema et al. (2010). Data were collected from a web-based survey of workers (n=828) in Portland, Oregon, U.S.A. with four modal groups: walk, bicycle, transit and car users. With some modifications from previous research, this research confirms that the commute well-being scale reliably measures commute satisfaction. A multiple linear regression model shows that along with travel mode, traffic congestion, travel time, income, general health, attitudes about travel, job satisfaction and residential satisfaction also play important individual roles in shaping commute well-being. Results in this study add further evidence that people who bike and walk to work are happier with their commutes and are relatively unaffected by traffic congestion compared to bus and car commuters. The findings suggest opportunities for policymakers to more effectively market active transportation policies.","container-title":"Journal of Transport and Health","DOI":"10.1016/j.jth.2016.08.005","ISSN":"22141405","note":"publisher: Elsevier Ltd","page":"246-254","title":"Commute well-being differences by mode: Evidence from Portland, Oregon, USA","volume":"4","author":[{"family":"Smith","given":"Oliver"}],"issued":{"date-parts":[["2017",3,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Smith 2017)</w:t>
      </w:r>
      <w:r w:rsidR="00601717">
        <w:rPr>
          <w:rFonts w:ascii="Times New Roman" w:hAnsi="Times New Roman" w:cs="Times New Roman"/>
        </w:rPr>
        <w:fldChar w:fldCharType="end"/>
      </w:r>
      <w:r w:rsidR="00601717">
        <w:rPr>
          <w:rFonts w:ascii="Times New Roman" w:hAnsi="Times New Roman" w:cs="Times New Roman"/>
        </w:rPr>
        <w:t xml:space="preserve"> </w:t>
      </w:r>
      <w:r>
        <w:rPr>
          <w:rFonts w:ascii="Times New Roman" w:hAnsi="Times New Roman" w:cs="Times New Roman"/>
        </w:rPr>
        <w:t xml:space="preserve">contributed to the study of the travel-to-work experience by discussing </w:t>
      </w:r>
      <w:r>
        <w:rPr>
          <w:rFonts w:ascii="Times New Roman" w:hAnsi="Times New Roman" w:cs="Times New Roman"/>
          <w:i/>
          <w:iCs/>
        </w:rPr>
        <w:t xml:space="preserve">commute </w:t>
      </w:r>
      <w:r w:rsidR="00B44BA9">
        <w:rPr>
          <w:rFonts w:ascii="Times New Roman" w:hAnsi="Times New Roman" w:cs="Times New Roman"/>
          <w:i/>
          <w:iCs/>
        </w:rPr>
        <w:t>well-being</w:t>
      </w:r>
      <w:r>
        <w:rPr>
          <w:rFonts w:ascii="Times New Roman" w:hAnsi="Times New Roman" w:cs="Times New Roman"/>
          <w:i/>
          <w:iCs/>
        </w:rPr>
        <w:t xml:space="preserve">. </w:t>
      </w:r>
      <w:r>
        <w:rPr>
          <w:rFonts w:ascii="Times New Roman" w:hAnsi="Times New Roman" w:cs="Times New Roman"/>
        </w:rPr>
        <w:t xml:space="preserve">Smith defined this concept as a “multi-item measure of how one feels about the commute to work and its associated factors”. The study was conducted in Oregon, USA, with four travel modes: </w:t>
      </w:r>
      <w:r w:rsidR="00B44BA9">
        <w:rPr>
          <w:rFonts w:ascii="Times New Roman" w:hAnsi="Times New Roman" w:cs="Times New Roman"/>
        </w:rPr>
        <w:t>walking, cycling, public transport</w:t>
      </w:r>
      <w:r>
        <w:rPr>
          <w:rFonts w:ascii="Times New Roman" w:hAnsi="Times New Roman" w:cs="Times New Roman"/>
        </w:rPr>
        <w:t xml:space="preserve"> and car. Survey questions were developed using an adapted version of the STS (Ettema et al., 2010), innovatively adding an indicator of enjoyment. This paper confirmed that Commute W</w:t>
      </w:r>
      <w:r w:rsidR="00B44BA9">
        <w:rPr>
          <w:rFonts w:ascii="Times New Roman" w:hAnsi="Times New Roman" w:cs="Times New Roman"/>
        </w:rPr>
        <w:t>ell-</w:t>
      </w:r>
      <w:r>
        <w:rPr>
          <w:rFonts w:ascii="Times New Roman" w:hAnsi="Times New Roman" w:cs="Times New Roman"/>
        </w:rPr>
        <w:t>B</w:t>
      </w:r>
      <w:r w:rsidR="00B44BA9">
        <w:rPr>
          <w:rFonts w:ascii="Times New Roman" w:hAnsi="Times New Roman" w:cs="Times New Roman"/>
        </w:rPr>
        <w:t>eing</w:t>
      </w:r>
      <w:r>
        <w:rPr>
          <w:rFonts w:ascii="Times New Roman" w:hAnsi="Times New Roman" w:cs="Times New Roman"/>
        </w:rPr>
        <w:t xml:space="preserve"> Scale reliably measures commute satisfaction.</w:t>
      </w:r>
      <w:bookmarkEnd w:id="16"/>
      <w:r>
        <w:rPr>
          <w:rFonts w:ascii="Times New Roman" w:hAnsi="Times New Roman" w:cs="Times New Roman"/>
        </w:rPr>
        <w:t xml:space="preserve"> The same year, </w:t>
      </w:r>
      <w:bookmarkStart w:id="17" w:name="_Hlk127168782"/>
      <w:r>
        <w:rPr>
          <w:rFonts w:ascii="Times New Roman" w:hAnsi="Times New Roman" w:cs="Times New Roman"/>
        </w:rPr>
        <w:t>Friman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12SbVdBc","properties":{"formattedCitation":"(Friman {\\i{}et al.} 2017)","plainCitation":"(Friman et al. 2017)","noteIndex":0},"citationItems":[{"id":509,"uris":["http://zotero.org/users/9492510/items/ZT9UE8J6"],"itemData":{"id":509,"type":"article-journal","abstract":"Previous research has investigated satisfaction with work commutes. We extend this research by investigating whether satisfaction with all daily travel (including work commutes, school, leisure, and shopping trips) is related to life satisfaction and emotional well-being. A random sample of 367 participants was recruited from three urban areas in Sweden (Karlstad, Göteborg, and Stockholm) varying from a small (appr. 90,000 residents) through a medium (appr. 550,000 residents) to a large population size (appr. 925,000 residents). In a questionnaire the participants reported retrospectively their satisfaction with all daily travel, life satisfaction, and emotional well-being. Direct and indirect effects of travel satisfaction on life satisfaction and emotional well-being were analysed with PLS-SEM. Results showed that satisfaction with daily travel directly influences emotional well-being and both directly and indirectly life satisfaction. It is also found that driving and active modes have more positive effects than public transport.","container-title":"Transportation Research Part A: Policy and Practice","DOI":"10.1016/j.tra.2017.09.024","ISSN":"09658564","note":"publisher: Elsevier Ltd","page":"170-180","title":"How does travel affect emotional well-being and life satisfaction?","volume":"106","author":[{"family":"Friman","given":"Margareta"},{"family":"Gärling","given":"Tommy"},{"family":"Ettema","given":"Dick"},{"family":"Olsson","given":"Lars E."}],"issued":{"date-parts":[["2017",12,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Frima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7)</w:t>
      </w:r>
      <w:r w:rsidR="00601717">
        <w:rPr>
          <w:rFonts w:ascii="Times New Roman" w:hAnsi="Times New Roman" w:cs="Times New Roman"/>
        </w:rPr>
        <w:fldChar w:fldCharType="end"/>
      </w:r>
      <w:r>
        <w:rPr>
          <w:rFonts w:ascii="Times New Roman" w:hAnsi="Times New Roman" w:cs="Times New Roman"/>
        </w:rPr>
        <w:t xml:space="preserve"> expanded this knowledge by studying the satisfaction with any daily travel (work, school, leisure, shopping trips) and its relationship with </w:t>
      </w:r>
      <w:r w:rsidR="00B44BA9">
        <w:rPr>
          <w:rFonts w:ascii="Times New Roman" w:hAnsi="Times New Roman" w:cs="Times New Roman"/>
        </w:rPr>
        <w:t>life satisfaction</w:t>
      </w:r>
      <w:r>
        <w:rPr>
          <w:rFonts w:ascii="Times New Roman" w:hAnsi="Times New Roman" w:cs="Times New Roman"/>
        </w:rPr>
        <w:t xml:space="preserve"> (cognitive component) and </w:t>
      </w:r>
      <w:r>
        <w:rPr>
          <w:rFonts w:ascii="Times New Roman" w:hAnsi="Times New Roman" w:cs="Times New Roman"/>
          <w:i/>
          <w:iCs/>
        </w:rPr>
        <w:t>emotional well-being</w:t>
      </w:r>
      <w:r>
        <w:rPr>
          <w:rFonts w:ascii="Times New Roman" w:hAnsi="Times New Roman" w:cs="Times New Roman"/>
        </w:rPr>
        <w:t xml:space="preserve"> (</w:t>
      </w:r>
      <w:r w:rsidR="00B44BA9">
        <w:rPr>
          <w:rFonts w:ascii="Times New Roman" w:hAnsi="Times New Roman" w:cs="Times New Roman"/>
        </w:rPr>
        <w:t>affective component</w:t>
      </w:r>
      <w:r>
        <w:rPr>
          <w:rFonts w:ascii="Times New Roman" w:hAnsi="Times New Roman" w:cs="Times New Roman"/>
        </w:rPr>
        <w:t>), again in Swede</w:t>
      </w:r>
      <w:r w:rsidR="00601717">
        <w:rPr>
          <w:rFonts w:ascii="Times New Roman" w:hAnsi="Times New Roman" w:cs="Times New Roman"/>
        </w:rPr>
        <w:t>n</w:t>
      </w:r>
      <w:r>
        <w:rPr>
          <w:rFonts w:ascii="Times New Roman" w:hAnsi="Times New Roman" w:cs="Times New Roman"/>
        </w:rPr>
        <w:t xml:space="preserve">. </w:t>
      </w:r>
      <w:bookmarkEnd w:id="17"/>
      <w:r w:rsidR="00463A0F">
        <w:rPr>
          <w:rFonts w:ascii="Times New Roman" w:hAnsi="Times New Roman" w:cs="Times New Roman"/>
        </w:rPr>
        <w:t>Again, t</w:t>
      </w:r>
      <w:r w:rsidR="00B44BA9">
        <w:rPr>
          <w:rFonts w:ascii="Times New Roman" w:hAnsi="Times New Roman" w:cs="Times New Roman"/>
        </w:rPr>
        <w:t>he</w:t>
      </w:r>
      <w:r>
        <w:rPr>
          <w:rFonts w:ascii="Times New Roman" w:hAnsi="Times New Roman" w:cs="Times New Roman"/>
        </w:rPr>
        <w:t xml:space="preserve"> following</w:t>
      </w:r>
      <w:r w:rsidR="00B44BA9">
        <w:rPr>
          <w:rFonts w:ascii="Times New Roman" w:hAnsi="Times New Roman" w:cs="Times New Roman"/>
        </w:rPr>
        <w:t xml:space="preserve"> measures were used</w:t>
      </w:r>
      <w:r>
        <w:rPr>
          <w:rFonts w:ascii="Times New Roman" w:hAnsi="Times New Roman" w:cs="Times New Roman"/>
        </w:rPr>
        <w:t>:</w:t>
      </w:r>
    </w:p>
    <w:p w14:paraId="317DB6AF" w14:textId="07652488" w:rsidR="00F308BE" w:rsidRDefault="00F308BE" w:rsidP="00F308BE">
      <w:pPr>
        <w:pStyle w:val="ListParagraph"/>
        <w:numPr>
          <w:ilvl w:val="0"/>
          <w:numId w:val="4"/>
        </w:numPr>
        <w:jc w:val="both"/>
        <w:rPr>
          <w:rFonts w:ascii="Times New Roman" w:hAnsi="Times New Roman" w:cs="Times New Roman"/>
        </w:rPr>
      </w:pPr>
      <w:r>
        <w:rPr>
          <w:rFonts w:ascii="Times New Roman" w:hAnsi="Times New Roman" w:cs="Times New Roman"/>
        </w:rPr>
        <w:t>STS</w:t>
      </w:r>
      <w:r w:rsidR="00B44BA9">
        <w:rPr>
          <w:rFonts w:ascii="Times New Roman" w:hAnsi="Times New Roman" w:cs="Times New Roman"/>
        </w:rPr>
        <w:t xml:space="preserve"> to measure travel satisfaction</w:t>
      </w:r>
      <w:r>
        <w:rPr>
          <w:rFonts w:ascii="Times New Roman" w:hAnsi="Times New Roman" w:cs="Times New Roman"/>
        </w:rPr>
        <w:t xml:space="preserve"> (Ettema et al., 2011)</w:t>
      </w:r>
    </w:p>
    <w:p w14:paraId="3ED61C82" w14:textId="10129930" w:rsidR="00F308BE" w:rsidRDefault="00F308BE" w:rsidP="00F308BE">
      <w:pPr>
        <w:pStyle w:val="ListParagraph"/>
        <w:numPr>
          <w:ilvl w:val="0"/>
          <w:numId w:val="4"/>
        </w:numPr>
        <w:jc w:val="both"/>
        <w:rPr>
          <w:rFonts w:ascii="Times New Roman" w:hAnsi="Times New Roman" w:cs="Times New Roman"/>
        </w:rPr>
      </w:pPr>
      <w:r>
        <w:rPr>
          <w:rFonts w:ascii="Times New Roman" w:hAnsi="Times New Roman" w:cs="Times New Roman"/>
        </w:rPr>
        <w:t xml:space="preserve">Swedish Core Affect Scale </w:t>
      </w:r>
      <w:r w:rsidR="00B44BA9">
        <w:rPr>
          <w:rFonts w:ascii="Times New Roman" w:hAnsi="Times New Roman" w:cs="Times New Roman"/>
        </w:rPr>
        <w:t xml:space="preserve">to measure emotional well-being </w:t>
      </w:r>
      <w:r>
        <w:rPr>
          <w:rFonts w:ascii="Times New Roman" w:hAnsi="Times New Roman" w:cs="Times New Roman"/>
        </w:rPr>
        <w:t xml:space="preserve">(SCAS;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KGC4WRML","properties":{"formattedCitation":"(V\\uc0\\u228{}stfj\\uc0\\u228{}ll et al., 2002)","plainCitation":"(Västfjäll et al., 2002)","dontUpdate":true,"noteIndex":0},"citationItems":[{"id":1763,"uris":["http://zotero.org/users/9492510/items/7WEFMWWB"],"itemData":{"id":1763,"type":"article-journal","abstract":"Three studies were conducted with the aim of developing a new Swedish self-report measure of core affect (the Swedish Core Affect Scale or SCAS). In Study 1,122 participants rated their current mood on 24 unipolar adjective scales. A revised set of 12 bipolar adjective scales was evaluated in Study 2 employing 96 participants who rated their current mood before and after a mood-inducing naturally occurring event. A slightly revised set of adjective scales was used in Study 3, in which another 96 participants rated several induced moods. The results showed that the adjective scale ratings could be aggregated as reliable measures of the independent valence and activation dimensions proposed in the affect circumplex, and that the aggregated measures discriminated mood differences within and between individuals.","container-title":"Scandinavian Journal of Psychology","DOI":"10.1111/1467-9450.00265","ISSN":"0036-5564","issue":"1","journalAbbreviation":"Scand J Psychol","language":"eng","note":"PMID: 11885757","page":"19-31","source":"PubMed","title":"The measurement of core affect: a Swedish self-report measure derived from the affect circumplex","title-short":"The measurement of core affect","volume":"43","author":[{"family":"Västfjäll","given":"Daniel"},{"family":"Friman","given":"Margareta"},{"family":"Gärling","given":"Tommy"},{"family":"Kleiner","given":"Mendel"}],"issued":{"date-parts":[["2002",2]]}}}],"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szCs w:val="24"/>
        </w:rPr>
        <w:t>Västfjäll et al., 2002)</w:t>
      </w:r>
      <w:r w:rsidR="00601717">
        <w:rPr>
          <w:rFonts w:ascii="Times New Roman" w:hAnsi="Times New Roman" w:cs="Times New Roman"/>
        </w:rPr>
        <w:fldChar w:fldCharType="end"/>
      </w:r>
    </w:p>
    <w:p w14:paraId="37108543" w14:textId="108C96C5" w:rsidR="00F308BE" w:rsidRDefault="00B44BA9" w:rsidP="00F308BE">
      <w:pPr>
        <w:pStyle w:val="ListParagraph"/>
        <w:numPr>
          <w:ilvl w:val="0"/>
          <w:numId w:val="4"/>
        </w:numPr>
        <w:jc w:val="both"/>
        <w:rPr>
          <w:rFonts w:ascii="Times New Roman" w:hAnsi="Times New Roman" w:cs="Times New Roman"/>
        </w:rPr>
      </w:pPr>
      <w:r>
        <w:rPr>
          <w:rFonts w:ascii="Times New Roman" w:hAnsi="Times New Roman" w:cs="Times New Roman"/>
        </w:rPr>
        <w:t xml:space="preserve">Satisfaction with Life Scale to measure life satisfaction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YdpW9szX","properties":{"formattedCitation":"(Diener {\\i{}et al.} 1985)","plainCitation":"(Diener et al. 1985)","noteIndex":0},"citationItems":[{"id":650,"uris":["http://zotero.org/users/9492510/items/96D9CET2"],"itemData":{"id":650,"type":"article-journal","abstract":"This article reports the development and validation of a scale to measure global life satisfaction, the Satisfaction With Life Scale (SWLS). Among the various components of subjective well-being, the SWLS is narrowly focused to assess global life satisfaction and does not tap related constructs such as positive affect or loneliness. The SWLS is shown to have favorable psychometric properties, including high internal consistency and high temporal reliability. Scores on the SWLS correlate moderately to highly with other measures of subjective well-being, and correlate predictably with specific personality characteristics. It is noted that the SWLS is suited for use with different age groups, and other potential uses ofthe scale are discussed. © 1985, Taylor &amp; Francis Group, LLC. All rights reserved.","container-title":"Journal of Personality Assessment","DOI":"10.1207/S15327752JPA4901_13","ISSN":"15327752","issue":"1","note":"PMID: 16367493","page":"71-75","title":"The Satisfaction With Life Scale","volume":"49","author":[{"family":"Diener","given":"Ed"},{"family":"Emmons","given":"Robert A."},{"family":"Larsem","given":"Randy J."},{"family":"Griffin","given":"Sharon"}],"issued":{"date-parts":[["1985",2,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Diener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1985)</w:t>
      </w:r>
      <w:r w:rsidR="00601717">
        <w:rPr>
          <w:rFonts w:ascii="Times New Roman" w:hAnsi="Times New Roman" w:cs="Times New Roman"/>
        </w:rPr>
        <w:fldChar w:fldCharType="end"/>
      </w:r>
      <w:r w:rsidR="00F308BE">
        <w:rPr>
          <w:rFonts w:ascii="Times New Roman" w:hAnsi="Times New Roman" w:cs="Times New Roman"/>
        </w:rPr>
        <w:t xml:space="preserve">. </w:t>
      </w:r>
    </w:p>
    <w:p w14:paraId="01299A1A" w14:textId="777107A4" w:rsidR="00F308BE" w:rsidRDefault="00B44BA9" w:rsidP="00F308BE">
      <w:pPr>
        <w:jc w:val="both"/>
        <w:rPr>
          <w:rFonts w:ascii="Times New Roman" w:hAnsi="Times New Roman" w:cs="Times New Roman"/>
        </w:rPr>
      </w:pPr>
      <w:r>
        <w:rPr>
          <w:rFonts w:ascii="Times New Roman" w:hAnsi="Times New Roman" w:cs="Times New Roman"/>
        </w:rPr>
        <w:t>The results showed that travel satisfaction was positively correlated with both well-being outcomes, directly and indirectly.</w:t>
      </w:r>
      <w:r w:rsidR="00F308BE" w:rsidRPr="007435A4">
        <w:rPr>
          <w:rFonts w:ascii="Times New Roman" w:hAnsi="Times New Roman" w:cs="Times New Roman"/>
        </w:rPr>
        <w:t xml:space="preserve"> </w:t>
      </w:r>
      <w:r w:rsidR="00463A0F">
        <w:rPr>
          <w:rFonts w:ascii="Times New Roman" w:hAnsi="Times New Roman" w:cs="Times New Roman"/>
        </w:rPr>
        <w:t>Therefore, i</w:t>
      </w:r>
      <w:r w:rsidR="00F308BE">
        <w:rPr>
          <w:rFonts w:ascii="Times New Roman" w:hAnsi="Times New Roman" w:cs="Times New Roman"/>
        </w:rPr>
        <w:t xml:space="preserve">n 2021, </w:t>
      </w:r>
      <w:bookmarkStart w:id="18" w:name="_Hlk127169175"/>
      <w:r w:rsidR="00F308BE">
        <w:rPr>
          <w:rFonts w:ascii="Times New Roman" w:hAnsi="Times New Roman" w:cs="Times New Roman"/>
        </w:rPr>
        <w:t>Liu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XLBNZbK9","properties":{"formattedCitation":"(Liu {\\i{}et al.} 2021)","plainCitation":"(Liu et al. 2021)","noteIndex":0},"citationItems":[{"id":405,"uris":["http://zotero.org/users/9492510/items/9Y2M9IZS"],"itemData":{"id":405,"type":"article-journal","abstract":"Studies linking commuting and well-being have received increasing attention in the field of mobility and transport. However, most studies primarily focus on the relationship between commuting and hedonic well-being. Few studies have investigated the commuting experience and eudaimonic well-being. Therefore, the aim of this paper is to explore the relationship between the commuting experience and both hedonic and eudaimonic well-being, using Heze (China) as a case study. The results indicate that, first, educational attainment is related to hedonic well-being, and transport mode is related to both the commuting experience and hedonic well-being. Furthermore, we found that some combinations of individual characteristics and transport mode are related to the commuting experience and hedonic well-being, but none of them relates to eudaimonic well-being. In addition, there are strong positive correlations between the commuting experience and hedonic well-being, between the commuting experience and eudaimonic well-being, and between hedonic and eudaimonic well-being. We also found that commuting by public transport, walking and cycling is more likely to improve the quality of the commuting experience, and both hedonic and eudaimonic well-being. In terms of policy implications, policymakers and transport planners should, therefore, promote people's well-being by prioritising the development of sustainable transport, and encouraging greater use of public transport and active travel.","container-title":"Transportation Research Part D: Transport and Environment","DOI":"10.1016/j.trd.2021.103026","ISSN":"13619209","note":"publisher: Elsevier Ltd","title":"Exploring the relationship between the commuting experience and hedonic and eudaimonic well-being","volume":"99","author":[{"family":"Liu","given":"Qihao"},{"family":"Chen","given":"Chia Lin"},{"family":"Cao","given":"Mengqiu"}],"issued":{"date-parts":[["2021",10,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Liu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21)</w:t>
      </w:r>
      <w:r w:rsidR="00601717">
        <w:rPr>
          <w:rFonts w:ascii="Times New Roman" w:hAnsi="Times New Roman" w:cs="Times New Roman"/>
        </w:rPr>
        <w:fldChar w:fldCharType="end"/>
      </w:r>
      <w:r w:rsidR="00F308BE">
        <w:rPr>
          <w:rFonts w:ascii="Times New Roman" w:hAnsi="Times New Roman" w:cs="Times New Roman"/>
        </w:rPr>
        <w:t xml:space="preserve"> </w:t>
      </w:r>
      <w:r>
        <w:rPr>
          <w:rFonts w:ascii="Times New Roman" w:hAnsi="Times New Roman" w:cs="Times New Roman"/>
        </w:rPr>
        <w:t>enlarged the investigation</w:t>
      </w:r>
      <w:r w:rsidR="00463A0F">
        <w:rPr>
          <w:rFonts w:ascii="Times New Roman" w:hAnsi="Times New Roman" w:cs="Times New Roman"/>
        </w:rPr>
        <w:t>,</w:t>
      </w:r>
      <w:r>
        <w:rPr>
          <w:rFonts w:ascii="Times New Roman" w:hAnsi="Times New Roman" w:cs="Times New Roman"/>
        </w:rPr>
        <w:t xml:space="preserve"> including the eudaimonic well-being (sense of purpose/meaning in life), other than the </w:t>
      </w:r>
      <w:r w:rsidR="00F308BE">
        <w:rPr>
          <w:rFonts w:ascii="Times New Roman" w:hAnsi="Times New Roman" w:cs="Times New Roman"/>
        </w:rPr>
        <w:t>hedonic (pleasure, happiness, satisfaction)</w:t>
      </w:r>
      <w:r>
        <w:rPr>
          <w:rFonts w:ascii="Times New Roman" w:hAnsi="Times New Roman" w:cs="Times New Roman"/>
        </w:rPr>
        <w:t xml:space="preserve"> </w:t>
      </w:r>
      <w:r w:rsidR="00F308BE">
        <w:rPr>
          <w:rFonts w:ascii="Times New Roman" w:hAnsi="Times New Roman" w:cs="Times New Roman"/>
        </w:rPr>
        <w:t>in Heze, China. The factors investigated were:</w:t>
      </w:r>
    </w:p>
    <w:p w14:paraId="3409944A" w14:textId="69AD32ED" w:rsidR="00F308BE" w:rsidRDefault="00F308BE" w:rsidP="00F308BE">
      <w:pPr>
        <w:pStyle w:val="ListParagraph"/>
        <w:numPr>
          <w:ilvl w:val="0"/>
          <w:numId w:val="11"/>
        </w:numPr>
        <w:jc w:val="both"/>
        <w:rPr>
          <w:rFonts w:ascii="Times New Roman" w:hAnsi="Times New Roman" w:cs="Times New Roman"/>
        </w:rPr>
      </w:pPr>
      <w:r>
        <w:rPr>
          <w:rFonts w:ascii="Times New Roman" w:hAnsi="Times New Roman" w:cs="Times New Roman"/>
          <w:i/>
          <w:iCs/>
        </w:rPr>
        <w:t>Commuting experience</w:t>
      </w:r>
      <w:r w:rsidR="00B44BA9">
        <w:rPr>
          <w:rFonts w:ascii="Times New Roman" w:hAnsi="Times New Roman" w:cs="Times New Roman"/>
          <w:i/>
          <w:iCs/>
        </w:rPr>
        <w:t>,</w:t>
      </w:r>
      <w:r>
        <w:rPr>
          <w:rFonts w:ascii="Times New Roman" w:hAnsi="Times New Roman" w:cs="Times New Roman"/>
        </w:rPr>
        <w:t xml:space="preserve"> “the activity of regularly travelling to work” (Collins English Dictionary), excluding social purposes, such as shopping or visiting friends, </w:t>
      </w:r>
      <w:r w:rsidR="00B44BA9">
        <w:rPr>
          <w:rFonts w:ascii="Times New Roman" w:hAnsi="Times New Roman" w:cs="Times New Roman"/>
        </w:rPr>
        <w:t>measure</w:t>
      </w:r>
      <w:r w:rsidR="00463A0F">
        <w:rPr>
          <w:rFonts w:ascii="Times New Roman" w:hAnsi="Times New Roman" w:cs="Times New Roman"/>
        </w:rPr>
        <w:t>d</w:t>
      </w:r>
      <w:r w:rsidR="00B44BA9">
        <w:rPr>
          <w:rFonts w:ascii="Times New Roman" w:hAnsi="Times New Roman" w:cs="Times New Roman"/>
        </w:rPr>
        <w:t xml:space="preserve"> with the </w:t>
      </w:r>
      <w:r>
        <w:rPr>
          <w:rFonts w:ascii="Times New Roman" w:hAnsi="Times New Roman" w:cs="Times New Roman"/>
        </w:rPr>
        <w:t xml:space="preserve">Journey Experience Scale (JES,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sT2EiAfj","properties":{"formattedCitation":"(Hickman et al., 2013)","plainCitation":"(Hickman et al., 2013)","dontUpdate":true,"noteIndex":0},"citationItems":[{"id":651,"uris":["http://zotero.org/users/9492510/items/Y5XUQY3F"],"itemData":{"id":651,"type":"article-journal","abstract":"This paper considers the role of urban planning, when well integrated with transport investment, in assisting in the transition to sustainable mobility. This is viewed largely in terms of reduced carbon dioxide (CO2) usage in transport. Sustainable transport futures are possible, but very difficult to achieve in terms of implementation. Urban planning is a critical element, as it allows a greater level of public transport usage, walking and cycling, and more localised trip patterns. Two case studies are examined, in London and Oxfordshire, and future strategies for urban form and transport investment strategies are developed showing the possibilities at various scales. © 2013 .","container-title":"Journal of Transport Geography","DOI":"10.1016/j.jtrangeo.2013.07.004","ISSN":"09666923","page":"210-219","title":"Planning more for sustainable mobility","volume":"33","author":[{"family":"Hickman","given":"Robin"},{"family":"Hall","given":"Peter"},{"family":"Banister","given":"David"}],"issued":{"date-parts":[["2013",12]]}}}],"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rPr>
        <w:t>Hickman et al., 2013)</w:t>
      </w:r>
      <w:r w:rsidR="00601717">
        <w:rPr>
          <w:rFonts w:ascii="Times New Roman" w:hAnsi="Times New Roman" w:cs="Times New Roman"/>
        </w:rPr>
        <w:fldChar w:fldCharType="end"/>
      </w:r>
    </w:p>
    <w:p w14:paraId="6E8AA13D" w14:textId="40E23CE2" w:rsidR="00F308BE" w:rsidRDefault="00F308BE" w:rsidP="00F308BE">
      <w:pPr>
        <w:pStyle w:val="ListParagraph"/>
        <w:numPr>
          <w:ilvl w:val="0"/>
          <w:numId w:val="11"/>
        </w:numPr>
        <w:jc w:val="both"/>
        <w:rPr>
          <w:rFonts w:ascii="Times New Roman" w:hAnsi="Times New Roman" w:cs="Times New Roman"/>
        </w:rPr>
      </w:pPr>
      <w:r>
        <w:rPr>
          <w:rFonts w:ascii="Times New Roman" w:hAnsi="Times New Roman" w:cs="Times New Roman"/>
          <w:i/>
          <w:iCs/>
        </w:rPr>
        <w:t xml:space="preserve">Hedonic </w:t>
      </w:r>
      <w:r w:rsidR="00463A0F">
        <w:rPr>
          <w:rFonts w:ascii="Times New Roman" w:hAnsi="Times New Roman" w:cs="Times New Roman"/>
          <w:i/>
          <w:iCs/>
        </w:rPr>
        <w:t>well-being</w:t>
      </w:r>
      <w:r>
        <w:rPr>
          <w:rFonts w:ascii="Times New Roman" w:hAnsi="Times New Roman" w:cs="Times New Roman"/>
        </w:rPr>
        <w:t xml:space="preserve">, </w:t>
      </w:r>
      <w:r w:rsidR="00B44BA9">
        <w:rPr>
          <w:rFonts w:ascii="Times New Roman" w:hAnsi="Times New Roman" w:cs="Times New Roman"/>
        </w:rPr>
        <w:t xml:space="preserve">measured with the </w:t>
      </w:r>
      <w:r>
        <w:rPr>
          <w:rFonts w:ascii="Times New Roman" w:hAnsi="Times New Roman" w:cs="Times New Roman"/>
        </w:rPr>
        <w:t xml:space="preserve">STS (Ettema et al., 2011) </w:t>
      </w:r>
    </w:p>
    <w:p w14:paraId="57589C01" w14:textId="0A98DB49" w:rsidR="00F308BE" w:rsidRPr="005C2035" w:rsidRDefault="00F308BE" w:rsidP="00F308BE">
      <w:pPr>
        <w:pStyle w:val="ListParagraph"/>
        <w:numPr>
          <w:ilvl w:val="0"/>
          <w:numId w:val="11"/>
        </w:numPr>
        <w:jc w:val="both"/>
        <w:rPr>
          <w:rFonts w:ascii="Times New Roman" w:hAnsi="Times New Roman" w:cs="Times New Roman"/>
        </w:rPr>
      </w:pPr>
      <w:r>
        <w:rPr>
          <w:rFonts w:ascii="Times New Roman" w:hAnsi="Times New Roman" w:cs="Times New Roman"/>
          <w:i/>
          <w:iCs/>
        </w:rPr>
        <w:t xml:space="preserve">Eudaimonic </w:t>
      </w:r>
      <w:r w:rsidR="00463A0F">
        <w:rPr>
          <w:rFonts w:ascii="Times New Roman" w:hAnsi="Times New Roman" w:cs="Times New Roman"/>
          <w:i/>
          <w:iCs/>
        </w:rPr>
        <w:t>well-being</w:t>
      </w:r>
      <w:r>
        <w:rPr>
          <w:rFonts w:ascii="Times New Roman" w:hAnsi="Times New Roman" w:cs="Times New Roman"/>
        </w:rPr>
        <w:t xml:space="preserve">, </w:t>
      </w:r>
      <w:r w:rsidR="00B44BA9">
        <w:rPr>
          <w:rFonts w:ascii="Times New Roman" w:hAnsi="Times New Roman" w:cs="Times New Roman"/>
        </w:rPr>
        <w:t xml:space="preserve">measured using the Flourishing </w:t>
      </w:r>
      <w:r>
        <w:rPr>
          <w:rFonts w:ascii="Times New Roman" w:hAnsi="Times New Roman" w:cs="Times New Roman"/>
        </w:rPr>
        <w:t>S</w:t>
      </w:r>
      <w:r w:rsidR="00B44BA9">
        <w:rPr>
          <w:rFonts w:ascii="Times New Roman" w:hAnsi="Times New Roman" w:cs="Times New Roman"/>
        </w:rPr>
        <w:t>cale</w:t>
      </w:r>
      <w:r>
        <w:rPr>
          <w:rFonts w:ascii="Times New Roman" w:hAnsi="Times New Roman" w:cs="Times New Roman"/>
        </w:rPr>
        <w:t xml:space="preserve"> (Diener et al., 2010)</w:t>
      </w:r>
    </w:p>
    <w:p w14:paraId="08BD1F07" w14:textId="77777777" w:rsidR="00B44BA9" w:rsidRDefault="00F308BE" w:rsidP="00B44BA9">
      <w:pPr>
        <w:jc w:val="both"/>
        <w:rPr>
          <w:rFonts w:ascii="Times New Roman" w:hAnsi="Times New Roman" w:cs="Times New Roman"/>
          <w:color w:val="4472C4" w:themeColor="accent1"/>
        </w:rPr>
      </w:pPr>
      <w:r>
        <w:rPr>
          <w:rFonts w:ascii="Times New Roman" w:hAnsi="Times New Roman" w:cs="Times New Roman"/>
        </w:rPr>
        <w:t xml:space="preserve">The </w:t>
      </w:r>
      <w:r w:rsidRPr="00B44BA9">
        <w:rPr>
          <w:rFonts w:ascii="Times New Roman" w:hAnsi="Times New Roman" w:cs="Times New Roman"/>
        </w:rPr>
        <w:t>results</w:t>
      </w:r>
      <w:r>
        <w:rPr>
          <w:rFonts w:ascii="Times New Roman" w:hAnsi="Times New Roman" w:cs="Times New Roman"/>
        </w:rPr>
        <w:t xml:space="preserve"> indicated that</w:t>
      </w:r>
      <w:r w:rsidR="00B44BA9">
        <w:rPr>
          <w:rFonts w:ascii="Times New Roman" w:hAnsi="Times New Roman" w:cs="Times New Roman"/>
        </w:rPr>
        <w:t xml:space="preserve"> c</w:t>
      </w:r>
      <w:r>
        <w:rPr>
          <w:rFonts w:ascii="Times New Roman" w:hAnsi="Times New Roman" w:cs="Times New Roman"/>
        </w:rPr>
        <w:t xml:space="preserve">ommuting experience </w:t>
      </w:r>
      <w:r w:rsidR="00B44BA9">
        <w:rPr>
          <w:rFonts w:ascii="Times New Roman" w:hAnsi="Times New Roman" w:cs="Times New Roman"/>
        </w:rPr>
        <w:t>was</w:t>
      </w:r>
      <w:r>
        <w:rPr>
          <w:rFonts w:ascii="Times New Roman" w:hAnsi="Times New Roman" w:cs="Times New Roman"/>
        </w:rPr>
        <w:t xml:space="preserve"> positively associated with hedoni</w:t>
      </w:r>
      <w:r w:rsidR="00B44BA9">
        <w:rPr>
          <w:rFonts w:ascii="Times New Roman" w:hAnsi="Times New Roman" w:cs="Times New Roman"/>
        </w:rPr>
        <w:t>a (as previously claimed) and that h</w:t>
      </w:r>
      <w:r>
        <w:rPr>
          <w:rFonts w:ascii="Times New Roman" w:hAnsi="Times New Roman" w:cs="Times New Roman"/>
        </w:rPr>
        <w:t xml:space="preserve">edonic and </w:t>
      </w:r>
      <w:r w:rsidR="00B44BA9">
        <w:rPr>
          <w:rFonts w:ascii="Times New Roman" w:hAnsi="Times New Roman" w:cs="Times New Roman"/>
        </w:rPr>
        <w:t>e</w:t>
      </w:r>
      <w:r>
        <w:rPr>
          <w:rFonts w:ascii="Times New Roman" w:hAnsi="Times New Roman" w:cs="Times New Roman"/>
        </w:rPr>
        <w:t xml:space="preserve">udaimonic </w:t>
      </w:r>
      <w:r w:rsidR="00B44BA9">
        <w:rPr>
          <w:rFonts w:ascii="Times New Roman" w:hAnsi="Times New Roman" w:cs="Times New Roman"/>
        </w:rPr>
        <w:t>well-being were</w:t>
      </w:r>
      <w:r>
        <w:rPr>
          <w:rFonts w:ascii="Times New Roman" w:hAnsi="Times New Roman" w:cs="Times New Roman"/>
        </w:rPr>
        <w:t xml:space="preserve"> positively correlated</w:t>
      </w:r>
      <w:r w:rsidR="00B44BA9">
        <w:rPr>
          <w:rFonts w:ascii="Times New Roman" w:hAnsi="Times New Roman" w:cs="Times New Roman"/>
        </w:rPr>
        <w:t xml:space="preserve">. However, no direct association was found between commuting experience and eudaimonia. The authors concluded that </w:t>
      </w:r>
      <w:r w:rsidR="00B44BA9">
        <w:rPr>
          <w:rFonts w:ascii="Times New Roman" w:hAnsi="Times New Roman" w:cs="Times New Roman"/>
        </w:rPr>
        <w:lastRenderedPageBreak/>
        <w:t>despite commuting experience was not directly related to eudaimonic WB, the two variables may be indirectly associated since they are directly connected to hedonic WB.</w:t>
      </w:r>
      <w:r w:rsidR="00B44BA9">
        <w:rPr>
          <w:rFonts w:ascii="Times New Roman" w:hAnsi="Times New Roman" w:cs="Times New Roman"/>
          <w:color w:val="4472C4" w:themeColor="accent1"/>
        </w:rPr>
        <w:t xml:space="preserve"> </w:t>
      </w:r>
    </w:p>
    <w:p w14:paraId="45803A96" w14:textId="55A8CE65" w:rsidR="00B44BA9" w:rsidRPr="00B44BA9" w:rsidRDefault="00B44BA9" w:rsidP="00B44BA9">
      <w:pPr>
        <w:jc w:val="both"/>
        <w:rPr>
          <w:rFonts w:ascii="Times New Roman" w:hAnsi="Times New Roman" w:cs="Times New Roman"/>
        </w:rPr>
      </w:pPr>
      <w:r w:rsidRPr="0991B196">
        <w:rPr>
          <w:rFonts w:ascii="Times New Roman" w:hAnsi="Times New Roman" w:cs="Times New Roman"/>
        </w:rPr>
        <w:t xml:space="preserve">To sum up, travel satisfaction is positively correlated to life satisfaction and positive affect, while negatively with negative affect; no significant relationship has been found with eudaimonia. </w:t>
      </w:r>
      <w:r w:rsidR="00463A0F" w:rsidRPr="0991B196">
        <w:rPr>
          <w:rFonts w:ascii="Times New Roman" w:hAnsi="Times New Roman" w:cs="Times New Roman"/>
        </w:rPr>
        <w:t>The paragraphs below</w:t>
      </w:r>
      <w:r w:rsidRPr="0991B196">
        <w:rPr>
          <w:rFonts w:ascii="Times New Roman" w:hAnsi="Times New Roman" w:cs="Times New Roman"/>
        </w:rPr>
        <w:t xml:space="preserve"> will explain </w:t>
      </w:r>
      <w:r w:rsidR="32A26BCD" w:rsidRPr="0991B196">
        <w:rPr>
          <w:rFonts w:ascii="Times New Roman" w:hAnsi="Times New Roman" w:cs="Times New Roman"/>
        </w:rPr>
        <w:t xml:space="preserve">what is known about </w:t>
      </w:r>
      <w:r w:rsidRPr="0991B196">
        <w:rPr>
          <w:rFonts w:ascii="Times New Roman" w:hAnsi="Times New Roman" w:cs="Times New Roman"/>
        </w:rPr>
        <w:t xml:space="preserve">active mobility modes and </w:t>
      </w:r>
      <w:r w:rsidR="00514A7D">
        <w:rPr>
          <w:rFonts w:ascii="Times New Roman" w:hAnsi="Times New Roman" w:cs="Times New Roman"/>
        </w:rPr>
        <w:t>the potential travel satisfaction</w:t>
      </w:r>
      <w:r w:rsidR="23E4E937" w:rsidRPr="0991B196">
        <w:rPr>
          <w:rFonts w:ascii="Times New Roman" w:hAnsi="Times New Roman" w:cs="Times New Roman"/>
        </w:rPr>
        <w:t xml:space="preserve"> relationship.</w:t>
      </w:r>
    </w:p>
    <w:bookmarkEnd w:id="18"/>
    <w:p w14:paraId="782AB11B" w14:textId="77777777" w:rsidR="00F308BE" w:rsidRDefault="00F308BE" w:rsidP="00F308BE">
      <w:pPr>
        <w:jc w:val="both"/>
        <w:rPr>
          <w:rFonts w:ascii="Times New Roman" w:hAnsi="Times New Roman" w:cs="Times New Roman"/>
        </w:rPr>
      </w:pPr>
      <w:r>
        <w:rPr>
          <w:rFonts w:ascii="Times New Roman" w:hAnsi="Times New Roman" w:cs="Times New Roman"/>
          <w:u w:val="single"/>
        </w:rPr>
        <w:t>CROSS-SECTIONAL</w:t>
      </w:r>
      <w:r>
        <w:rPr>
          <w:rFonts w:ascii="Times New Roman" w:hAnsi="Times New Roman" w:cs="Times New Roman"/>
        </w:rPr>
        <w:t>:</w:t>
      </w:r>
    </w:p>
    <w:p w14:paraId="18D95FE8" w14:textId="2DB8087E" w:rsidR="00F308BE" w:rsidRDefault="00F308BE" w:rsidP="00F308BE">
      <w:pPr>
        <w:jc w:val="both"/>
        <w:rPr>
          <w:rFonts w:ascii="Times New Roman" w:hAnsi="Times New Roman" w:cs="Times New Roman"/>
        </w:rPr>
      </w:pPr>
      <w:r>
        <w:rPr>
          <w:rFonts w:ascii="Times New Roman" w:hAnsi="Times New Roman" w:cs="Times New Roman"/>
        </w:rPr>
        <w:t>In 2014, St-Louis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WwpQBK6s","properties":{"formattedCitation":"(St-Louis {\\i{}et al.} 2014)","plainCitation":"(St-Louis et al. 2014)","noteIndex":0},"citationItems":[{"id":494,"uris":["http://zotero.org/users/9492510/items/KGC5KMUJ"],"itemData":{"id":494,"type":"article-journal","container-title":"Transportation Research Part F: Traffic Psychology and Behaviour","page":"160-170","title":"The happy commuter: A comparison of commuter satisfaction across modes","volume":"26","author":[{"family":"St-Louis","given":"Evelyne"},{"family":"Manaugh","given":"Kevin"},{"family":"Van Lierop","given":"Dea"},{"family":"Student","given":"Phd"},{"family":"El-Geneidy","given":"Ahmed"}],"issued":{"date-parts":[["2014"]]}}}],"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St-Louis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4)</w:t>
      </w:r>
      <w:r w:rsidR="00601717">
        <w:rPr>
          <w:rFonts w:ascii="Times New Roman" w:hAnsi="Times New Roman" w:cs="Times New Roman"/>
        </w:rPr>
        <w:fldChar w:fldCharType="end"/>
      </w:r>
      <w:r>
        <w:rPr>
          <w:rFonts w:ascii="Times New Roman" w:hAnsi="Times New Roman" w:cs="Times New Roman"/>
        </w:rPr>
        <w:t xml:space="preserve"> investigated the different levels of commuting satisfaction in six modes of transportation (</w:t>
      </w:r>
      <w:r w:rsidR="00B44BA9">
        <w:rPr>
          <w:rFonts w:ascii="Times New Roman" w:hAnsi="Times New Roman" w:cs="Times New Roman"/>
        </w:rPr>
        <w:t>walking, cycling</w:t>
      </w:r>
      <w:r>
        <w:rPr>
          <w:rFonts w:ascii="Times New Roman" w:hAnsi="Times New Roman" w:cs="Times New Roman"/>
        </w:rPr>
        <w:t>, car, bus, metro, and train)</w:t>
      </w:r>
      <w:r w:rsidR="009C3EED">
        <w:rPr>
          <w:rFonts w:ascii="Times New Roman" w:hAnsi="Times New Roman" w:cs="Times New Roman"/>
        </w:rPr>
        <w:t xml:space="preserve"> </w:t>
      </w:r>
      <w:r>
        <w:rPr>
          <w:rFonts w:ascii="Times New Roman" w:hAnsi="Times New Roman" w:cs="Times New Roman"/>
        </w:rPr>
        <w:t>in Montr</w:t>
      </w:r>
      <w:r w:rsidR="00B44BA9">
        <w:rPr>
          <w:rFonts w:ascii="Times New Roman" w:hAnsi="Times New Roman" w:cs="Times New Roman"/>
        </w:rPr>
        <w:t>è</w:t>
      </w:r>
      <w:r>
        <w:rPr>
          <w:rFonts w:ascii="Times New Roman" w:hAnsi="Times New Roman" w:cs="Times New Roman"/>
        </w:rPr>
        <w:t xml:space="preserve">al, Canada. </w:t>
      </w:r>
      <w:r w:rsidR="009F5F81">
        <w:rPr>
          <w:rFonts w:ascii="Times New Roman" w:hAnsi="Times New Roman" w:cs="Times New Roman"/>
        </w:rPr>
        <w:t xml:space="preserve">The survey asked for the description of participants’ commuting </w:t>
      </w:r>
      <w:r w:rsidR="00367AB4">
        <w:rPr>
          <w:rFonts w:ascii="Times New Roman" w:hAnsi="Times New Roman" w:cs="Times New Roman"/>
        </w:rPr>
        <w:t>o</w:t>
      </w:r>
      <w:r w:rsidR="009F5F81">
        <w:rPr>
          <w:rFonts w:ascii="Times New Roman" w:hAnsi="Times New Roman" w:cs="Times New Roman"/>
        </w:rPr>
        <w:t>n a typical cold</w:t>
      </w:r>
      <w:r w:rsidR="00367AB4">
        <w:rPr>
          <w:rFonts w:ascii="Times New Roman" w:hAnsi="Times New Roman" w:cs="Times New Roman"/>
        </w:rPr>
        <w:t>,</w:t>
      </w:r>
      <w:r w:rsidR="009F5F81">
        <w:rPr>
          <w:rFonts w:ascii="Times New Roman" w:hAnsi="Times New Roman" w:cs="Times New Roman"/>
        </w:rPr>
        <w:t xml:space="preserve"> snowy day and a warm</w:t>
      </w:r>
      <w:r w:rsidR="00367AB4">
        <w:rPr>
          <w:rFonts w:ascii="Times New Roman" w:hAnsi="Times New Roman" w:cs="Times New Roman"/>
        </w:rPr>
        <w:t>,</w:t>
      </w:r>
      <w:r w:rsidR="009F5F81">
        <w:rPr>
          <w:rFonts w:ascii="Times New Roman" w:hAnsi="Times New Roman" w:cs="Times New Roman"/>
        </w:rPr>
        <w:t xml:space="preserve"> dry day, specifying </w:t>
      </w:r>
      <w:r w:rsidR="00367AB4">
        <w:rPr>
          <w:rFonts w:ascii="Times New Roman" w:hAnsi="Times New Roman" w:cs="Times New Roman"/>
        </w:rPr>
        <w:t xml:space="preserve">the </w:t>
      </w:r>
      <w:r w:rsidR="009F5F81">
        <w:rPr>
          <w:rFonts w:ascii="Times New Roman" w:hAnsi="Times New Roman" w:cs="Times New Roman"/>
        </w:rPr>
        <w:t xml:space="preserve">mode </w:t>
      </w:r>
      <w:r w:rsidR="00367AB4">
        <w:rPr>
          <w:rFonts w:ascii="Times New Roman" w:hAnsi="Times New Roman" w:cs="Times New Roman"/>
        </w:rPr>
        <w:t>u</w:t>
      </w:r>
      <w:r w:rsidR="009F5F81">
        <w:rPr>
          <w:rFonts w:ascii="Times New Roman" w:hAnsi="Times New Roman" w:cs="Times New Roman"/>
        </w:rPr>
        <w:t>sed and time spent on the mode. Additionally, t</w:t>
      </w:r>
      <w:r>
        <w:rPr>
          <w:rFonts w:ascii="Times New Roman" w:hAnsi="Times New Roman" w:cs="Times New Roman"/>
        </w:rPr>
        <w:t xml:space="preserve">he survey asked the respondents to rate their agreement on a scale of 1-5 with </w:t>
      </w:r>
      <w:r>
        <w:rPr>
          <w:rFonts w:ascii="Times New Roman" w:hAnsi="Times New Roman" w:cs="Times New Roman"/>
          <w:i/>
          <w:iCs/>
        </w:rPr>
        <w:t xml:space="preserve">aspects of </w:t>
      </w:r>
      <w:r w:rsidRPr="007435A4">
        <w:rPr>
          <w:rFonts w:ascii="Times New Roman" w:hAnsi="Times New Roman" w:cs="Times New Roman"/>
          <w:i/>
          <w:iCs/>
        </w:rPr>
        <w:t>satisfaction</w:t>
      </w:r>
      <w:r>
        <w:rPr>
          <w:rFonts w:ascii="Times New Roman" w:hAnsi="Times New Roman" w:cs="Times New Roman"/>
        </w:rPr>
        <w:t xml:space="preserve"> with a given mode. </w:t>
      </w:r>
    </w:p>
    <w:p w14:paraId="66410DF0" w14:textId="77777777" w:rsidR="00F308BE" w:rsidRDefault="00F308BE" w:rsidP="00F308BE">
      <w:pPr>
        <w:pStyle w:val="ListParagraph"/>
        <w:numPr>
          <w:ilvl w:val="0"/>
          <w:numId w:val="4"/>
        </w:numPr>
        <w:jc w:val="both"/>
        <w:rPr>
          <w:rFonts w:ascii="Times New Roman" w:hAnsi="Times New Roman" w:cs="Times New Roman"/>
        </w:rPr>
      </w:pPr>
      <w:r>
        <w:rPr>
          <w:rFonts w:ascii="Times New Roman" w:hAnsi="Times New Roman" w:cs="Times New Roman"/>
        </w:rPr>
        <w:t>Walking: travel time, comfort, safety from traffic, safety from crime, and unwanted attention.</w:t>
      </w:r>
    </w:p>
    <w:p w14:paraId="68C0950A" w14:textId="03554FE5" w:rsidR="00F308BE" w:rsidRDefault="00F308BE" w:rsidP="00F308BE">
      <w:pPr>
        <w:pStyle w:val="ListParagraph"/>
        <w:numPr>
          <w:ilvl w:val="0"/>
          <w:numId w:val="4"/>
        </w:numPr>
        <w:jc w:val="both"/>
        <w:rPr>
          <w:rFonts w:ascii="Times New Roman" w:hAnsi="Times New Roman" w:cs="Times New Roman"/>
        </w:rPr>
      </w:pPr>
      <w:r>
        <w:rPr>
          <w:rFonts w:ascii="Times New Roman" w:hAnsi="Times New Roman" w:cs="Times New Roman"/>
        </w:rPr>
        <w:t>Cycling: same</w:t>
      </w:r>
      <w:r w:rsidR="00B44BA9">
        <w:rPr>
          <w:rFonts w:ascii="Times New Roman" w:hAnsi="Times New Roman" w:cs="Times New Roman"/>
        </w:rPr>
        <w:t xml:space="preserve"> as walking</w:t>
      </w:r>
      <w:r>
        <w:rPr>
          <w:rFonts w:ascii="Times New Roman" w:hAnsi="Times New Roman" w:cs="Times New Roman"/>
        </w:rPr>
        <w:t xml:space="preserve"> + quality of cycling pathways.</w:t>
      </w:r>
    </w:p>
    <w:p w14:paraId="3F228D34" w14:textId="40AB73C8" w:rsidR="00F308BE" w:rsidRDefault="00F308BE" w:rsidP="00F308BE">
      <w:pPr>
        <w:pStyle w:val="ListParagraph"/>
        <w:numPr>
          <w:ilvl w:val="0"/>
          <w:numId w:val="4"/>
        </w:numPr>
        <w:jc w:val="both"/>
        <w:rPr>
          <w:rFonts w:ascii="Times New Roman" w:hAnsi="Times New Roman" w:cs="Times New Roman"/>
        </w:rPr>
      </w:pPr>
      <w:r>
        <w:rPr>
          <w:rFonts w:ascii="Times New Roman" w:hAnsi="Times New Roman" w:cs="Times New Roman"/>
        </w:rPr>
        <w:t xml:space="preserve">Driving: same </w:t>
      </w:r>
      <w:r w:rsidR="00B44BA9">
        <w:rPr>
          <w:rFonts w:ascii="Times New Roman" w:hAnsi="Times New Roman" w:cs="Times New Roman"/>
        </w:rPr>
        <w:t xml:space="preserve">as walking </w:t>
      </w:r>
      <w:r>
        <w:rPr>
          <w:rFonts w:ascii="Times New Roman" w:hAnsi="Times New Roman" w:cs="Times New Roman"/>
        </w:rPr>
        <w:t>+ cost.</w:t>
      </w:r>
    </w:p>
    <w:p w14:paraId="2B8FE54D" w14:textId="333EAFF2" w:rsidR="00F308BE" w:rsidRDefault="00F308BE" w:rsidP="00F308BE">
      <w:pPr>
        <w:pStyle w:val="ListParagraph"/>
        <w:numPr>
          <w:ilvl w:val="0"/>
          <w:numId w:val="4"/>
        </w:numPr>
        <w:jc w:val="both"/>
        <w:rPr>
          <w:rFonts w:ascii="Times New Roman" w:hAnsi="Times New Roman" w:cs="Times New Roman"/>
        </w:rPr>
      </w:pPr>
      <w:r>
        <w:rPr>
          <w:rFonts w:ascii="Times New Roman" w:hAnsi="Times New Roman" w:cs="Times New Roman"/>
        </w:rPr>
        <w:t>Bus, metro, train</w:t>
      </w:r>
      <w:r w:rsidR="00514A7D">
        <w:rPr>
          <w:rFonts w:ascii="Times New Roman" w:hAnsi="Times New Roman" w:cs="Times New Roman"/>
        </w:rPr>
        <w:t>:</w:t>
      </w:r>
      <w:r>
        <w:rPr>
          <w:rFonts w:ascii="Times New Roman" w:hAnsi="Times New Roman" w:cs="Times New Roman"/>
        </w:rPr>
        <w:t xml:space="preserve"> travel time, consistency of travel time, comfort, safety from crime, unwanted attention, cost, time to reach the destination, waiting time.</w:t>
      </w:r>
    </w:p>
    <w:p w14:paraId="4A5C738B" w14:textId="03C4271A" w:rsidR="00F308BE" w:rsidRPr="007435A4" w:rsidRDefault="00F308BE" w:rsidP="00F308BE">
      <w:pPr>
        <w:jc w:val="both"/>
        <w:rPr>
          <w:rFonts w:ascii="Times New Roman" w:hAnsi="Times New Roman" w:cs="Times New Roman"/>
          <w:color w:val="4472C4" w:themeColor="accent1"/>
        </w:rPr>
      </w:pPr>
      <w:r>
        <w:rPr>
          <w:rFonts w:ascii="Times New Roman" w:hAnsi="Times New Roman" w:cs="Times New Roman"/>
        </w:rPr>
        <w:t xml:space="preserve">Overall trip satisfaction was derived by the sum of every aspect per each mode expressed as a percentage. </w:t>
      </w:r>
      <w:r w:rsidRPr="007435A4">
        <w:rPr>
          <w:rFonts w:ascii="Times New Roman" w:hAnsi="Times New Roman" w:cs="Times New Roman"/>
        </w:rPr>
        <w:t xml:space="preserve">They found that </w:t>
      </w:r>
      <w:r w:rsidR="00B44BA9">
        <w:rPr>
          <w:rFonts w:ascii="Times New Roman" w:hAnsi="Times New Roman" w:cs="Times New Roman"/>
        </w:rPr>
        <w:t>walking, cycling</w:t>
      </w:r>
      <w:r w:rsidRPr="007435A4">
        <w:rPr>
          <w:rFonts w:ascii="Times New Roman" w:hAnsi="Times New Roman" w:cs="Times New Roman"/>
        </w:rPr>
        <w:t>, and train use</w:t>
      </w:r>
      <w:r w:rsidR="009F5F81">
        <w:rPr>
          <w:rFonts w:ascii="Times New Roman" w:hAnsi="Times New Roman" w:cs="Times New Roman"/>
        </w:rPr>
        <w:t>rs</w:t>
      </w:r>
      <w:r w:rsidRPr="007435A4">
        <w:rPr>
          <w:rFonts w:ascii="Times New Roman" w:hAnsi="Times New Roman" w:cs="Times New Roman"/>
        </w:rPr>
        <w:t xml:space="preserve"> were significantly more satisfied than bus, metro and car users. </w:t>
      </w:r>
    </w:p>
    <w:p w14:paraId="57C97AA7" w14:textId="5082D479" w:rsidR="00F308BE" w:rsidRDefault="00F308BE" w:rsidP="00F308BE">
      <w:pPr>
        <w:jc w:val="both"/>
        <w:rPr>
          <w:rFonts w:ascii="Times New Roman" w:hAnsi="Times New Roman" w:cs="Times New Roman"/>
        </w:rPr>
      </w:pPr>
      <w:r w:rsidRPr="0991B196">
        <w:rPr>
          <w:rFonts w:ascii="Times New Roman" w:hAnsi="Times New Roman" w:cs="Times New Roman"/>
        </w:rPr>
        <w:t>In 2017, Smith</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6pPd1vi6","properties":{"formattedCitation":"(Smith 2017)","plainCitation":"(Smith 2017)","noteIndex":0},"citationItems":[{"id":475,"uris":["http://zotero.org/users/9492510/items/W5HMDYUY"],"itemData":{"id":475,"type":"article-journal","abstract":"To understand the impact of daily travel on personal and so cietal well-being, researchers are developing more sophisticated quantitative measures of travel satisfaction. Metrics related to Subjective Well-Being (SWB), defined as an evaluation of one׳s happiness or life satisfaction, hold promise for better evaluating health impacts of transportation and land-use policies. This article examines commute well-being, a multi-item measure of how one feels about the commute to work, and its associated factors. The measure was adapted from the Satisfaction with Travel Scale originated by Ettema et al. (2010). Data were collected from a web-based survey of workers (n=828) in Portland, Oregon, U.S.A. with four modal groups: walk, bicycle, transit and car users. With some modifications from previous research, this research confirms that the commute well-being scale reliably measures commute satisfaction. A multiple linear regression model shows that along with travel mode, traffic congestion, travel time, income, general health, attitudes about travel, job satisfaction and residential satisfaction also play important individual roles in shaping commute well-being. Results in this study add further evidence that people who bike and walk to work are happier with their commutes and are relatively unaffected by traffic congestion compared to bus and car commuters. The findings suggest opportunities for policymakers to more effectively market active transportation policies.","container-title":"Journal of Transport and Health","DOI":"10.1016/j.jth.2016.08.005","ISSN":"22141405","note":"publisher: Elsevier Ltd","page":"246-254","title":"Commute well-being differences by mode: Evidence from Portland, Oregon, USA","volume":"4","author":[{"family":"Smith","given":"Oliver"}],"issued":{"date-parts":[["2017",3,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Smith 2017)</w:t>
      </w:r>
      <w:r w:rsidR="00601717">
        <w:rPr>
          <w:rFonts w:ascii="Times New Roman" w:hAnsi="Times New Roman" w:cs="Times New Roman"/>
        </w:rPr>
        <w:fldChar w:fldCharType="end"/>
      </w:r>
      <w:r w:rsidRPr="0991B196">
        <w:rPr>
          <w:rFonts w:ascii="Times New Roman" w:hAnsi="Times New Roman" w:cs="Times New Roman"/>
        </w:rPr>
        <w:t xml:space="preserve"> validated the </w:t>
      </w:r>
      <w:r w:rsidRPr="0991B196">
        <w:rPr>
          <w:rFonts w:ascii="Times New Roman" w:hAnsi="Times New Roman" w:cs="Times New Roman"/>
          <w:i/>
          <w:iCs/>
        </w:rPr>
        <w:t>Commute W</w:t>
      </w:r>
      <w:r w:rsidR="00B44BA9" w:rsidRPr="0991B196">
        <w:rPr>
          <w:rFonts w:ascii="Times New Roman" w:hAnsi="Times New Roman" w:cs="Times New Roman"/>
          <w:i/>
          <w:iCs/>
        </w:rPr>
        <w:t>ell-</w:t>
      </w:r>
      <w:r w:rsidRPr="0991B196">
        <w:rPr>
          <w:rFonts w:ascii="Times New Roman" w:hAnsi="Times New Roman" w:cs="Times New Roman"/>
          <w:i/>
          <w:iCs/>
        </w:rPr>
        <w:t>B</w:t>
      </w:r>
      <w:r w:rsidR="00B44BA9" w:rsidRPr="0991B196">
        <w:rPr>
          <w:rFonts w:ascii="Times New Roman" w:hAnsi="Times New Roman" w:cs="Times New Roman"/>
          <w:i/>
          <w:iCs/>
        </w:rPr>
        <w:t>eing</w:t>
      </w:r>
      <w:r w:rsidRPr="0991B196">
        <w:rPr>
          <w:rFonts w:ascii="Times New Roman" w:hAnsi="Times New Roman" w:cs="Times New Roman"/>
          <w:i/>
          <w:iCs/>
        </w:rPr>
        <w:t xml:space="preserve"> Scale</w:t>
      </w:r>
      <w:r w:rsidR="00367AB4" w:rsidRPr="0991B196">
        <w:rPr>
          <w:rFonts w:ascii="Times New Roman" w:hAnsi="Times New Roman" w:cs="Times New Roman"/>
          <w:i/>
          <w:iCs/>
        </w:rPr>
        <w:t>,</w:t>
      </w:r>
      <w:r w:rsidRPr="0991B196">
        <w:rPr>
          <w:rFonts w:ascii="Times New Roman" w:hAnsi="Times New Roman" w:cs="Times New Roman"/>
        </w:rPr>
        <w:t xml:space="preserve"> </w:t>
      </w:r>
      <w:r w:rsidR="003B41E7" w:rsidRPr="0991B196">
        <w:rPr>
          <w:rFonts w:ascii="Times New Roman" w:hAnsi="Times New Roman" w:cs="Times New Roman"/>
        </w:rPr>
        <w:t xml:space="preserve">adapted from the Satisfaction with Travel Scale (STS; Ettema et al., 2010) </w:t>
      </w:r>
      <w:r w:rsidRPr="0991B196">
        <w:rPr>
          <w:rFonts w:ascii="Times New Roman" w:hAnsi="Times New Roman" w:cs="Times New Roman"/>
        </w:rPr>
        <w:t>and analysed how this outcome varies with four travel modes (</w:t>
      </w:r>
      <w:r w:rsidR="00B44BA9" w:rsidRPr="0991B196">
        <w:rPr>
          <w:rFonts w:ascii="Times New Roman" w:hAnsi="Times New Roman" w:cs="Times New Roman"/>
        </w:rPr>
        <w:t>walking, cycling, public transport,</w:t>
      </w:r>
      <w:r w:rsidRPr="0991B196">
        <w:rPr>
          <w:rFonts w:ascii="Times New Roman" w:hAnsi="Times New Roman" w:cs="Times New Roman"/>
        </w:rPr>
        <w:t xml:space="preserve"> and car) in Oregon, USA. </w:t>
      </w:r>
      <w:r w:rsidR="009D5656" w:rsidRPr="0991B196">
        <w:rPr>
          <w:rFonts w:ascii="Times New Roman" w:hAnsi="Times New Roman" w:cs="Times New Roman"/>
        </w:rPr>
        <w:t xml:space="preserve">Participants filled </w:t>
      </w:r>
      <w:r w:rsidR="00367AB4" w:rsidRPr="0991B196">
        <w:rPr>
          <w:rFonts w:ascii="Times New Roman" w:hAnsi="Times New Roman" w:cs="Times New Roman"/>
        </w:rPr>
        <w:t xml:space="preserve">out </w:t>
      </w:r>
      <w:r w:rsidR="009D5656" w:rsidRPr="0991B196">
        <w:rPr>
          <w:rFonts w:ascii="Times New Roman" w:hAnsi="Times New Roman" w:cs="Times New Roman"/>
        </w:rPr>
        <w:t>a web-based survey where they reported commute</w:t>
      </w:r>
      <w:r w:rsidR="78C6BE14" w:rsidRPr="0991B196">
        <w:rPr>
          <w:rFonts w:ascii="Times New Roman" w:hAnsi="Times New Roman" w:cs="Times New Roman"/>
        </w:rPr>
        <w:t xml:space="preserve"> mode and </w:t>
      </w:r>
      <w:r w:rsidR="009D5656" w:rsidRPr="0991B196">
        <w:rPr>
          <w:rFonts w:ascii="Times New Roman" w:hAnsi="Times New Roman" w:cs="Times New Roman"/>
        </w:rPr>
        <w:t xml:space="preserve">duration. Additionally, </w:t>
      </w:r>
      <w:r w:rsidR="00367AB4" w:rsidRPr="0991B196">
        <w:rPr>
          <w:rFonts w:ascii="Times New Roman" w:hAnsi="Times New Roman" w:cs="Times New Roman"/>
        </w:rPr>
        <w:t xml:space="preserve">the </w:t>
      </w:r>
      <w:r w:rsidR="009D5656" w:rsidRPr="0991B196">
        <w:rPr>
          <w:rFonts w:ascii="Times New Roman" w:hAnsi="Times New Roman" w:cs="Times New Roman"/>
        </w:rPr>
        <w:t>distance was assessed using ArcGIS to geocode residential and work location</w:t>
      </w:r>
      <w:r w:rsidR="00367AB4" w:rsidRPr="0991B196">
        <w:rPr>
          <w:rFonts w:ascii="Times New Roman" w:hAnsi="Times New Roman" w:cs="Times New Roman"/>
        </w:rPr>
        <w:t>s</w:t>
      </w:r>
      <w:r w:rsidR="009D5656" w:rsidRPr="0991B196">
        <w:rPr>
          <w:rFonts w:ascii="Times New Roman" w:hAnsi="Times New Roman" w:cs="Times New Roman"/>
        </w:rPr>
        <w:t xml:space="preserve">. </w:t>
      </w:r>
      <w:r w:rsidRPr="0991B196">
        <w:rPr>
          <w:rFonts w:ascii="Times New Roman" w:hAnsi="Times New Roman" w:cs="Times New Roman"/>
        </w:rPr>
        <w:t>C</w:t>
      </w:r>
      <w:r w:rsidR="00B44BA9" w:rsidRPr="0991B196">
        <w:rPr>
          <w:rFonts w:ascii="Times New Roman" w:hAnsi="Times New Roman" w:cs="Times New Roman"/>
        </w:rPr>
        <w:t>ycling</w:t>
      </w:r>
      <w:r w:rsidRPr="0991B196">
        <w:rPr>
          <w:rFonts w:ascii="Times New Roman" w:hAnsi="Times New Roman" w:cs="Times New Roman"/>
        </w:rPr>
        <w:t xml:space="preserve"> to work had the highest </w:t>
      </w:r>
      <w:r w:rsidR="00B44BA9" w:rsidRPr="0991B196">
        <w:rPr>
          <w:rFonts w:ascii="Times New Roman" w:hAnsi="Times New Roman" w:cs="Times New Roman"/>
        </w:rPr>
        <w:t>commute well-being</w:t>
      </w:r>
      <w:r w:rsidRPr="0991B196">
        <w:rPr>
          <w:rFonts w:ascii="Times New Roman" w:hAnsi="Times New Roman" w:cs="Times New Roman"/>
        </w:rPr>
        <w:t xml:space="preserve">, followed by </w:t>
      </w:r>
      <w:r w:rsidR="00B44BA9" w:rsidRPr="0991B196">
        <w:rPr>
          <w:rFonts w:ascii="Times New Roman" w:hAnsi="Times New Roman" w:cs="Times New Roman"/>
        </w:rPr>
        <w:t>walking,</w:t>
      </w:r>
      <w:r w:rsidRPr="0991B196">
        <w:rPr>
          <w:rFonts w:ascii="Times New Roman" w:hAnsi="Times New Roman" w:cs="Times New Roman"/>
        </w:rPr>
        <w:t xml:space="preserve"> relatively unaffected by traffic congestion compared to bus and car users. </w:t>
      </w:r>
    </w:p>
    <w:p w14:paraId="67734CBB" w14:textId="45FD4C38" w:rsidR="00F308BE" w:rsidRDefault="00F308BE" w:rsidP="00F308BE">
      <w:pPr>
        <w:jc w:val="both"/>
        <w:rPr>
          <w:rFonts w:ascii="Times New Roman" w:hAnsi="Times New Roman" w:cs="Times New Roman"/>
        </w:rPr>
      </w:pPr>
      <w:r w:rsidRPr="0991B196">
        <w:rPr>
          <w:rFonts w:ascii="Times New Roman" w:hAnsi="Times New Roman" w:cs="Times New Roman"/>
        </w:rPr>
        <w:t>The same year, Friman and colleagues (</w:t>
      </w:r>
      <w:r w:rsidR="00601717">
        <w:rPr>
          <w:rFonts w:ascii="Times New Roman" w:hAnsi="Times New Roman" w:cs="Times New Roman"/>
        </w:rPr>
        <w:t xml:space="preserve">Friman et al., </w:t>
      </w:r>
      <w:r w:rsidRPr="0991B196">
        <w:rPr>
          <w:rFonts w:ascii="Times New Roman" w:hAnsi="Times New Roman" w:cs="Times New Roman"/>
        </w:rPr>
        <w:t>2017) expanded this knowledge by studying satisfaction with any daily travel</w:t>
      </w:r>
      <w:r w:rsidR="000716FB" w:rsidRPr="0991B196">
        <w:rPr>
          <w:rFonts w:ascii="Times New Roman" w:hAnsi="Times New Roman" w:cs="Times New Roman"/>
        </w:rPr>
        <w:t xml:space="preserve"> </w:t>
      </w:r>
      <w:r w:rsidRPr="0991B196">
        <w:rPr>
          <w:rFonts w:ascii="Times New Roman" w:hAnsi="Times New Roman" w:cs="Times New Roman"/>
        </w:rPr>
        <w:t>(work, school, leisure, shopping trips) in Sweden</w:t>
      </w:r>
      <w:r w:rsidR="003B41E7" w:rsidRPr="0991B196">
        <w:rPr>
          <w:rFonts w:ascii="Times New Roman" w:hAnsi="Times New Roman" w:cs="Times New Roman"/>
        </w:rPr>
        <w:t>, using the Satisfaction with Travel Scale (STS; Ettema et al., 2011)</w:t>
      </w:r>
      <w:r w:rsidRPr="0991B196">
        <w:rPr>
          <w:rFonts w:ascii="Times New Roman" w:hAnsi="Times New Roman" w:cs="Times New Roman"/>
        </w:rPr>
        <w:t xml:space="preserve">. </w:t>
      </w:r>
      <w:r w:rsidR="00B44BA9" w:rsidRPr="0991B196">
        <w:rPr>
          <w:rFonts w:ascii="Times New Roman" w:hAnsi="Times New Roman" w:cs="Times New Roman"/>
        </w:rPr>
        <w:t>A</w:t>
      </w:r>
      <w:r w:rsidR="00463A0F" w:rsidRPr="0991B196">
        <w:rPr>
          <w:rFonts w:ascii="Times New Roman" w:hAnsi="Times New Roman" w:cs="Times New Roman"/>
        </w:rPr>
        <w:t>gain, a</w:t>
      </w:r>
      <w:r w:rsidR="00B44BA9" w:rsidRPr="0991B196">
        <w:rPr>
          <w:rFonts w:ascii="Times New Roman" w:hAnsi="Times New Roman" w:cs="Times New Roman"/>
        </w:rPr>
        <w:t>ctive travel</w:t>
      </w:r>
      <w:r w:rsidRPr="0991B196">
        <w:rPr>
          <w:rFonts w:ascii="Times New Roman" w:hAnsi="Times New Roman" w:cs="Times New Roman"/>
        </w:rPr>
        <w:t xml:space="preserve"> had a direct association with </w:t>
      </w:r>
      <w:r w:rsidR="00B44BA9" w:rsidRPr="0991B196">
        <w:rPr>
          <w:rFonts w:ascii="Times New Roman" w:hAnsi="Times New Roman" w:cs="Times New Roman"/>
        </w:rPr>
        <w:t>travel satisfaction</w:t>
      </w:r>
      <w:r w:rsidRPr="0991B196">
        <w:rPr>
          <w:rFonts w:ascii="Times New Roman" w:hAnsi="Times New Roman" w:cs="Times New Roman"/>
        </w:rPr>
        <w:t xml:space="preserve">; </w:t>
      </w:r>
      <w:r w:rsidR="00B44BA9" w:rsidRPr="0991B196">
        <w:rPr>
          <w:rFonts w:ascii="Times New Roman" w:hAnsi="Times New Roman" w:cs="Times New Roman"/>
        </w:rPr>
        <w:t>also</w:t>
      </w:r>
      <w:r w:rsidRPr="0991B196">
        <w:rPr>
          <w:rFonts w:ascii="Times New Roman" w:hAnsi="Times New Roman" w:cs="Times New Roman"/>
        </w:rPr>
        <w:t xml:space="preserve">, </w:t>
      </w:r>
      <w:r w:rsidR="00463A0F" w:rsidRPr="0991B196">
        <w:rPr>
          <w:rFonts w:ascii="Times New Roman" w:hAnsi="Times New Roman" w:cs="Times New Roman"/>
        </w:rPr>
        <w:t xml:space="preserve">life satisfaction and emotional well-being </w:t>
      </w:r>
      <w:r w:rsidR="60B8FAEA" w:rsidRPr="0991B196">
        <w:rPr>
          <w:rFonts w:ascii="Times New Roman" w:hAnsi="Times New Roman" w:cs="Times New Roman"/>
        </w:rPr>
        <w:t xml:space="preserve">were </w:t>
      </w:r>
      <w:r w:rsidR="00463A0F" w:rsidRPr="0991B196">
        <w:rPr>
          <w:rFonts w:ascii="Times New Roman" w:hAnsi="Times New Roman" w:cs="Times New Roman"/>
        </w:rPr>
        <w:t>directly relate</w:t>
      </w:r>
      <w:r w:rsidR="4AFC3E62" w:rsidRPr="0991B196">
        <w:rPr>
          <w:rFonts w:ascii="Times New Roman" w:hAnsi="Times New Roman" w:cs="Times New Roman"/>
        </w:rPr>
        <w:t>d</w:t>
      </w:r>
      <w:r w:rsidR="00463A0F" w:rsidRPr="0991B196">
        <w:rPr>
          <w:rFonts w:ascii="Times New Roman" w:hAnsi="Times New Roman" w:cs="Times New Roman"/>
        </w:rPr>
        <w:t xml:space="preserve"> to</w:t>
      </w:r>
      <w:r w:rsidR="00B44BA9" w:rsidRPr="0991B196">
        <w:rPr>
          <w:rFonts w:ascii="Times New Roman" w:hAnsi="Times New Roman" w:cs="Times New Roman"/>
        </w:rPr>
        <w:t xml:space="preserve"> travel satisfaction</w:t>
      </w:r>
      <w:r w:rsidRPr="0991B196">
        <w:rPr>
          <w:rFonts w:ascii="Times New Roman" w:hAnsi="Times New Roman" w:cs="Times New Roman"/>
        </w:rPr>
        <w:t xml:space="preserve">. Additionally, these results suggested that </w:t>
      </w:r>
      <w:r w:rsidR="00B44BA9" w:rsidRPr="0991B196">
        <w:rPr>
          <w:rFonts w:ascii="Times New Roman" w:hAnsi="Times New Roman" w:cs="Times New Roman"/>
        </w:rPr>
        <w:t>active travel</w:t>
      </w:r>
      <w:r w:rsidRPr="0991B196">
        <w:rPr>
          <w:rFonts w:ascii="Times New Roman" w:hAnsi="Times New Roman" w:cs="Times New Roman"/>
        </w:rPr>
        <w:t xml:space="preserve"> benefits overgo the travel domain (not accounted for by the </w:t>
      </w:r>
      <w:r w:rsidR="00B44BA9" w:rsidRPr="0991B196">
        <w:rPr>
          <w:rFonts w:ascii="Times New Roman" w:hAnsi="Times New Roman" w:cs="Times New Roman"/>
        </w:rPr>
        <w:t>satisfaction with travel</w:t>
      </w:r>
      <w:r w:rsidRPr="0991B196">
        <w:rPr>
          <w:rFonts w:ascii="Times New Roman" w:hAnsi="Times New Roman" w:cs="Times New Roman"/>
        </w:rPr>
        <w:t xml:space="preserve"> or the </w:t>
      </w:r>
      <w:r w:rsidR="00B44BA9" w:rsidRPr="0991B196">
        <w:rPr>
          <w:rFonts w:ascii="Times New Roman" w:hAnsi="Times New Roman" w:cs="Times New Roman"/>
        </w:rPr>
        <w:t>commute well-being</w:t>
      </w:r>
      <w:r w:rsidRPr="0991B196">
        <w:rPr>
          <w:rFonts w:ascii="Times New Roman" w:hAnsi="Times New Roman" w:cs="Times New Roman"/>
        </w:rPr>
        <w:t xml:space="preserve"> alone). </w:t>
      </w:r>
      <w:r w:rsidR="00B44BA9" w:rsidRPr="0991B196">
        <w:rPr>
          <w:rFonts w:ascii="Times New Roman" w:hAnsi="Times New Roman" w:cs="Times New Roman"/>
        </w:rPr>
        <w:t>Lastly, active travel</w:t>
      </w:r>
      <w:r w:rsidRPr="0991B196">
        <w:rPr>
          <w:rFonts w:ascii="Times New Roman" w:hAnsi="Times New Roman" w:cs="Times New Roman"/>
        </w:rPr>
        <w:t xml:space="preserve"> and car use resulted in more satisfaction than </w:t>
      </w:r>
      <w:r w:rsidR="00B44BA9" w:rsidRPr="0991B196">
        <w:rPr>
          <w:rFonts w:ascii="Times New Roman" w:hAnsi="Times New Roman" w:cs="Times New Roman"/>
        </w:rPr>
        <w:t>public transport</w:t>
      </w:r>
      <w:r w:rsidRPr="0991B196">
        <w:rPr>
          <w:rFonts w:ascii="Times New Roman" w:hAnsi="Times New Roman" w:cs="Times New Roman"/>
        </w:rPr>
        <w:t xml:space="preserve">. </w:t>
      </w:r>
    </w:p>
    <w:p w14:paraId="4D5389A2" w14:textId="7752A90E" w:rsidR="00F308BE" w:rsidRDefault="00F308BE" w:rsidP="00F308BE">
      <w:pPr>
        <w:jc w:val="both"/>
        <w:rPr>
          <w:rFonts w:ascii="Times New Roman" w:hAnsi="Times New Roman" w:cs="Times New Roman"/>
        </w:rPr>
      </w:pPr>
      <w:r w:rsidRPr="0991B196">
        <w:rPr>
          <w:rFonts w:ascii="Times New Roman" w:hAnsi="Times New Roman" w:cs="Times New Roman"/>
        </w:rPr>
        <w:t>In 2019, Singleton</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voHV9OfF","properties":{"formattedCitation":"(Singleton 2019)","plainCitation":"(Singleton 2019)","noteIndex":0},"citationItems":[{"id":181,"uris":["http://zotero.org/users/9492510/items/MLZG42AB"],"itemData":{"id":181,"type":"article-journal","abstract":"Although transportation's impacts on physical health are relatively well-established, the relationship between transportation and subjective well-being (SWB) has been the subject of recent focus. Policymakers attempt to improve the health and well-being of populations through interventions to improve transportation experiences and promote sustainable transport modes, while researchers studying these connections seek valid and reliable measures of SWB in the travel domain. Studies consistently find travel by walking and bicycling to be rated more positively than automobile travel, yet many use single measures of travel SWB, obscuring nuanced variations between modes. Using the results of a Portland, Oregon, survey of nearly 700 commuters, this study investigates modal differences and other potential determinants of detailed, multidimensional measures of travel SWB. Specifically, the Satisfaction with Travel Scale as well as new measurement models of travel affect (distress, fear, attentiveness, and enjoyment) and travel eudaimonia (security, autonomy, confidence, and health) are examined for variations between modes. Structural equation models predicting the latent variable constructs as a function of trip and traveler characteristics yield valuable behavioral and psychological insights. Walking and bicycling rated much higher on measures of physical and mental health, confidence, positive affect, and overall hedonic well-being, suggesting significant benefits of physically active commutes. However, cycling commuters scored higher on distress and fear and lower on security, highlighting the value of multidimensional measures of travel SWB. Enhancing the quality of the traveling experience by various modes—such as making bicycling feel safer through protected infrastructure—could significantly improve commuters’ well-being. © 2018 Hong Kong Society for Transportation Studies","archive":"Scopus","container-title":"Travel Behaviour and Society","DOI":"10.1016/j.tbs.2018.02.005","page":"249-261","source":"Scopus","title":"Walking (and cycling) to well-being: Modal and other determinants of subjective well-being during the commute","title-short":"Walking (and cycling) to well-being","volume":"16","author":[{"family":"Singleton","given":"P.A."}],"issued":{"date-parts":[["2019"]]}}}],"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Singleton 2019)</w:t>
      </w:r>
      <w:r w:rsidR="00601717">
        <w:rPr>
          <w:rFonts w:ascii="Times New Roman" w:hAnsi="Times New Roman" w:cs="Times New Roman"/>
        </w:rPr>
        <w:fldChar w:fldCharType="end"/>
      </w:r>
      <w:r w:rsidRPr="0991B196">
        <w:rPr>
          <w:rFonts w:ascii="Times New Roman" w:hAnsi="Times New Roman" w:cs="Times New Roman"/>
        </w:rPr>
        <w:t xml:space="preserve"> </w:t>
      </w:r>
      <w:r w:rsidR="00B44BA9" w:rsidRPr="0991B196">
        <w:rPr>
          <w:rFonts w:ascii="Times New Roman" w:hAnsi="Times New Roman" w:cs="Times New Roman"/>
        </w:rPr>
        <w:t xml:space="preserve">continued </w:t>
      </w:r>
      <w:r w:rsidRPr="0991B196">
        <w:rPr>
          <w:rFonts w:ascii="Times New Roman" w:hAnsi="Times New Roman" w:cs="Times New Roman"/>
        </w:rPr>
        <w:t xml:space="preserve">the study of </w:t>
      </w:r>
      <w:r w:rsidR="00463A0F" w:rsidRPr="0991B196">
        <w:rPr>
          <w:rFonts w:ascii="Times New Roman" w:hAnsi="Times New Roman" w:cs="Times New Roman"/>
        </w:rPr>
        <w:t>subjective travel</w:t>
      </w:r>
      <w:r w:rsidR="00B44BA9" w:rsidRPr="0991B196">
        <w:rPr>
          <w:rFonts w:ascii="Times New Roman" w:hAnsi="Times New Roman" w:cs="Times New Roman"/>
        </w:rPr>
        <w:t xml:space="preserve"> well-being in Oregon, USA</w:t>
      </w:r>
      <w:r w:rsidRPr="0991B196">
        <w:rPr>
          <w:rFonts w:ascii="Times New Roman" w:hAnsi="Times New Roman" w:cs="Times New Roman"/>
        </w:rPr>
        <w:t xml:space="preserve">. </w:t>
      </w:r>
      <w:r w:rsidR="000869E5" w:rsidRPr="0991B196">
        <w:rPr>
          <w:rFonts w:ascii="Times New Roman" w:hAnsi="Times New Roman" w:cs="Times New Roman"/>
        </w:rPr>
        <w:t xml:space="preserve">The study investigated the most recent commute from home to work (mode and duration). </w:t>
      </w:r>
      <w:r w:rsidRPr="0991B196">
        <w:rPr>
          <w:rFonts w:ascii="Times New Roman" w:hAnsi="Times New Roman" w:cs="Times New Roman"/>
        </w:rPr>
        <w:t>The author</w:t>
      </w:r>
      <w:r w:rsidR="00463A0F" w:rsidRPr="0991B196">
        <w:rPr>
          <w:rFonts w:ascii="Times New Roman" w:hAnsi="Times New Roman" w:cs="Times New Roman"/>
        </w:rPr>
        <w:t xml:space="preserve"> asked</w:t>
      </w:r>
      <w:r w:rsidRPr="0991B196">
        <w:rPr>
          <w:rFonts w:ascii="Times New Roman" w:hAnsi="Times New Roman" w:cs="Times New Roman"/>
        </w:rPr>
        <w:t xml:space="preserve">, “Are there specific </w:t>
      </w:r>
      <w:r w:rsidR="00B44BA9" w:rsidRPr="0991B196">
        <w:rPr>
          <w:rFonts w:ascii="Times New Roman" w:hAnsi="Times New Roman" w:cs="Times New Roman"/>
        </w:rPr>
        <w:t>subjective well-being</w:t>
      </w:r>
      <w:r w:rsidRPr="0991B196">
        <w:rPr>
          <w:rFonts w:ascii="Times New Roman" w:hAnsi="Times New Roman" w:cs="Times New Roman"/>
        </w:rPr>
        <w:t xml:space="preserve"> constructs where </w:t>
      </w:r>
      <w:r w:rsidR="00B44BA9" w:rsidRPr="0991B196">
        <w:rPr>
          <w:rFonts w:ascii="Times New Roman" w:hAnsi="Times New Roman" w:cs="Times New Roman"/>
        </w:rPr>
        <w:t>walking and cycling</w:t>
      </w:r>
      <w:r w:rsidRPr="0991B196">
        <w:rPr>
          <w:rFonts w:ascii="Times New Roman" w:hAnsi="Times New Roman" w:cs="Times New Roman"/>
        </w:rPr>
        <w:t xml:space="preserve"> rate </w:t>
      </w:r>
      <w:r w:rsidR="00463A0F" w:rsidRPr="0991B196">
        <w:rPr>
          <w:rFonts w:ascii="Times New Roman" w:hAnsi="Times New Roman" w:cs="Times New Roman"/>
        </w:rPr>
        <w:t xml:space="preserve">are </w:t>
      </w:r>
      <w:r w:rsidRPr="0991B196">
        <w:rPr>
          <w:rFonts w:ascii="Times New Roman" w:hAnsi="Times New Roman" w:cs="Times New Roman"/>
        </w:rPr>
        <w:t xml:space="preserve">higher or lower than other modes? Are trip or traveller more predictive of travel </w:t>
      </w:r>
      <w:r w:rsidR="00B44BA9" w:rsidRPr="0991B196">
        <w:rPr>
          <w:rFonts w:ascii="Times New Roman" w:hAnsi="Times New Roman" w:cs="Times New Roman"/>
        </w:rPr>
        <w:t>subjective well-being</w:t>
      </w:r>
      <w:r w:rsidRPr="0991B196">
        <w:rPr>
          <w:rFonts w:ascii="Times New Roman" w:hAnsi="Times New Roman" w:cs="Times New Roman"/>
        </w:rPr>
        <w:t xml:space="preserve"> ratings?”. </w:t>
      </w:r>
      <w:r w:rsidR="00B44BA9" w:rsidRPr="0991B196">
        <w:rPr>
          <w:rFonts w:ascii="Times New Roman" w:hAnsi="Times New Roman" w:cs="Times New Roman"/>
        </w:rPr>
        <w:t>The author used the following measures:</w:t>
      </w:r>
    </w:p>
    <w:p w14:paraId="18D3F4AE" w14:textId="16DAEE3D" w:rsidR="00F308BE" w:rsidRDefault="00F308BE" w:rsidP="00F308BE">
      <w:pPr>
        <w:pStyle w:val="ListParagraph"/>
        <w:numPr>
          <w:ilvl w:val="0"/>
          <w:numId w:val="4"/>
        </w:numPr>
        <w:jc w:val="both"/>
        <w:rPr>
          <w:rFonts w:ascii="Times New Roman" w:hAnsi="Times New Roman" w:cs="Times New Roman"/>
        </w:rPr>
      </w:pPr>
      <w:r w:rsidRPr="0991B196">
        <w:rPr>
          <w:rFonts w:ascii="Times New Roman" w:hAnsi="Times New Roman" w:cs="Times New Roman"/>
        </w:rPr>
        <w:t>S</w:t>
      </w:r>
      <w:r w:rsidR="67F48CC0" w:rsidRPr="0991B196">
        <w:rPr>
          <w:rFonts w:ascii="Times New Roman" w:hAnsi="Times New Roman" w:cs="Times New Roman"/>
        </w:rPr>
        <w:t xml:space="preserve">atisfaction with Travel Scale </w:t>
      </w:r>
      <w:r w:rsidR="00B44BA9" w:rsidRPr="0991B196">
        <w:rPr>
          <w:rFonts w:ascii="Times New Roman" w:hAnsi="Times New Roman" w:cs="Times New Roman"/>
        </w:rPr>
        <w:t>(Ettema et al., 2011)</w:t>
      </w:r>
    </w:p>
    <w:p w14:paraId="165E6F1C" w14:textId="3B2B9FBB" w:rsidR="00F308BE" w:rsidRPr="00BC781D" w:rsidRDefault="00F308BE" w:rsidP="00F308BE">
      <w:pPr>
        <w:pStyle w:val="ListParagraph"/>
        <w:numPr>
          <w:ilvl w:val="0"/>
          <w:numId w:val="4"/>
        </w:numPr>
        <w:jc w:val="both"/>
        <w:rPr>
          <w:rFonts w:ascii="Times New Roman" w:hAnsi="Times New Roman" w:cs="Times New Roman"/>
        </w:rPr>
      </w:pPr>
      <w:r w:rsidRPr="0991B196">
        <w:rPr>
          <w:rFonts w:ascii="Times New Roman" w:hAnsi="Times New Roman" w:cs="Times New Roman"/>
        </w:rPr>
        <w:t xml:space="preserve">Travel Affect. “First, think about yourself and your most recent commute to work, then indicate how you felt”, followed by ten items from I-PANAS-SF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e0ndMysd","properties":{"formattedCitation":"(Thompson 2007)","plainCitation":"(Thompson 2007)","noteIndex":0},"citationItems":[{"id":654,"uris":["http://zotero.org/users/9492510/items/QKV67PUN"],"itemData":{"id":654,"type":"article-journal","abstract":"This article reports the development and validation of a 10-item international Positive and Negative Affect Schedule (PANAS) Short Form (I-PANAS-SF) in English. A qualitative study (N = 18) and then an exploratory quantitative study (N = 407), each using informants from a range of cultural backgrounds, were used to identify systematically which 10 of the original 20 PANAS items to retain or remove. A same-sample retest study (N = 163) was used in an initial examination of the new 10-item international PANAS's psychometric properties and to assess its correlation with the full, 20-item, original PANAS. In a series of further validation studies (N = 1,789), the cross-sample stability, internal reliability, temporal stability, cross-cultural factorial invariance, and convergent and criterion-related validities of the I-PANAS-SF were examined and found to be psychometrically acceptable. © 2007 Sage Publications.","container-title":"Journal of Cross-Cultural Psychology","DOI":"10.1177/0022022106297301","ISSN":"00220221","issue":"2","page":"227-242","title":"Development and validation of an internationally reliable short-form of the Positive and Negative Affect Schedule (PANAS)","volume":"38","author":[{"family":"Thompson","given":"Edmund R."}],"issued":{"date-parts":[["2007",3]]}}}],"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Thompson 2007)</w:t>
      </w:r>
      <w:r w:rsidR="00601717">
        <w:rPr>
          <w:rFonts w:ascii="Times New Roman" w:hAnsi="Times New Roman" w:cs="Times New Roman"/>
        </w:rPr>
        <w:fldChar w:fldCharType="end"/>
      </w:r>
      <w:r w:rsidRPr="0991B196">
        <w:rPr>
          <w:rFonts w:ascii="Times New Roman" w:hAnsi="Times New Roman" w:cs="Times New Roman"/>
        </w:rPr>
        <w:t xml:space="preserve"> (upset, hostile, alert, ashamed, inspired, nervous, determined, attentive, afraid, active) + ten items from psychol</w:t>
      </w:r>
      <w:r w:rsidR="00B44BA9" w:rsidRPr="0991B196">
        <w:rPr>
          <w:rFonts w:ascii="Times New Roman" w:hAnsi="Times New Roman" w:cs="Times New Roman"/>
        </w:rPr>
        <w:t xml:space="preserve">ogy and </w:t>
      </w:r>
      <w:r w:rsidRPr="0991B196">
        <w:rPr>
          <w:rFonts w:ascii="Times New Roman" w:hAnsi="Times New Roman" w:cs="Times New Roman"/>
        </w:rPr>
        <w:t xml:space="preserve">travel literature (excited, strong, vulnerable, proud, angry, bold, frustrated, timid, calm, </w:t>
      </w:r>
      <w:r w:rsidRPr="0991B196">
        <w:rPr>
          <w:rFonts w:ascii="Times New Roman" w:hAnsi="Times New Roman" w:cs="Times New Roman"/>
        </w:rPr>
        <w:lastRenderedPageBreak/>
        <w:t>stressed). The final model had a four-factor structure of travel PANA (Distress and Fear vs Attentiveness and Enjoyment).</w:t>
      </w:r>
    </w:p>
    <w:p w14:paraId="3FD94BFB" w14:textId="127E720D" w:rsidR="00F308BE" w:rsidRDefault="00F308BE" w:rsidP="00F308BE">
      <w:pPr>
        <w:pStyle w:val="ListParagraph"/>
        <w:numPr>
          <w:ilvl w:val="0"/>
          <w:numId w:val="4"/>
        </w:numPr>
        <w:jc w:val="both"/>
        <w:rPr>
          <w:rFonts w:ascii="Times New Roman" w:hAnsi="Times New Roman" w:cs="Times New Roman"/>
        </w:rPr>
      </w:pPr>
      <w:r w:rsidRPr="00BC781D">
        <w:rPr>
          <w:rFonts w:ascii="Times New Roman" w:hAnsi="Times New Roman" w:cs="Times New Roman"/>
        </w:rPr>
        <w:t xml:space="preserve">Travel Eudaimonia. </w:t>
      </w:r>
      <w:r w:rsidR="00367AB4">
        <w:rPr>
          <w:rFonts w:ascii="Times New Roman" w:hAnsi="Times New Roman" w:cs="Times New Roman"/>
        </w:rPr>
        <w:t>T</w:t>
      </w:r>
      <w:r w:rsidRPr="00BC781D">
        <w:rPr>
          <w:rFonts w:ascii="Times New Roman" w:hAnsi="Times New Roman" w:cs="Times New Roman"/>
        </w:rPr>
        <w:t xml:space="preserve">hey created new items and questions (view paper). </w:t>
      </w:r>
      <w:r>
        <w:rPr>
          <w:rFonts w:ascii="Times New Roman" w:hAnsi="Times New Roman" w:cs="Times New Roman"/>
        </w:rPr>
        <w:t xml:space="preserve">The final model identified four constructs (Security, Autonomy, Confidence, and Health) as eudaimonic concepts associated with travel behaviour. </w:t>
      </w:r>
    </w:p>
    <w:p w14:paraId="0E44A89D" w14:textId="06F09D80" w:rsidR="00F308BE" w:rsidRPr="009C3EED" w:rsidRDefault="00B44BA9" w:rsidP="00F308BE">
      <w:pPr>
        <w:jc w:val="both"/>
        <w:rPr>
          <w:rFonts w:ascii="Times New Roman" w:hAnsi="Times New Roman" w:cs="Times New Roman"/>
          <w:color w:val="0070C0"/>
        </w:rPr>
      </w:pPr>
      <w:r w:rsidRPr="0991B196">
        <w:rPr>
          <w:rFonts w:ascii="Times New Roman" w:hAnsi="Times New Roman" w:cs="Times New Roman"/>
        </w:rPr>
        <w:t>Walking and cycling</w:t>
      </w:r>
      <w:r w:rsidR="00F308BE" w:rsidRPr="0991B196">
        <w:rPr>
          <w:rFonts w:ascii="Times New Roman" w:hAnsi="Times New Roman" w:cs="Times New Roman"/>
        </w:rPr>
        <w:t xml:space="preserve"> reported higher physical and mental health scores, confidence, positive affect, and overall hedonic </w:t>
      </w:r>
      <w:r w:rsidRPr="0991B196">
        <w:rPr>
          <w:rFonts w:ascii="Times New Roman" w:hAnsi="Times New Roman" w:cs="Times New Roman"/>
        </w:rPr>
        <w:t>well-being</w:t>
      </w:r>
      <w:r w:rsidR="00F308BE" w:rsidRPr="0991B196">
        <w:rPr>
          <w:rFonts w:ascii="Times New Roman" w:hAnsi="Times New Roman" w:cs="Times New Roman"/>
        </w:rPr>
        <w:t xml:space="preserve">. </w:t>
      </w:r>
      <w:r w:rsidRPr="0991B196">
        <w:rPr>
          <w:rFonts w:ascii="Times New Roman" w:hAnsi="Times New Roman" w:cs="Times New Roman"/>
        </w:rPr>
        <w:t>Non</w:t>
      </w:r>
      <w:r w:rsidR="00463A0F" w:rsidRPr="0991B196">
        <w:rPr>
          <w:rFonts w:ascii="Times New Roman" w:hAnsi="Times New Roman" w:cs="Times New Roman"/>
        </w:rPr>
        <w:t>e</w:t>
      </w:r>
      <w:r w:rsidRPr="0991B196">
        <w:rPr>
          <w:rFonts w:ascii="Times New Roman" w:hAnsi="Times New Roman" w:cs="Times New Roman"/>
        </w:rPr>
        <w:t>theless,</w:t>
      </w:r>
      <w:r w:rsidR="00F308BE" w:rsidRPr="0991B196">
        <w:rPr>
          <w:rFonts w:ascii="Times New Roman" w:hAnsi="Times New Roman" w:cs="Times New Roman"/>
        </w:rPr>
        <w:t xml:space="preserve"> </w:t>
      </w:r>
      <w:r w:rsidRPr="0991B196">
        <w:rPr>
          <w:rFonts w:ascii="Times New Roman" w:hAnsi="Times New Roman" w:cs="Times New Roman"/>
        </w:rPr>
        <w:t>cycling</w:t>
      </w:r>
      <w:r w:rsidR="00F308BE" w:rsidRPr="0991B196">
        <w:rPr>
          <w:rFonts w:ascii="Times New Roman" w:hAnsi="Times New Roman" w:cs="Times New Roman"/>
        </w:rPr>
        <w:t xml:space="preserve"> scored the highest in distress and fear and lowe</w:t>
      </w:r>
      <w:r w:rsidR="00463A0F" w:rsidRPr="0991B196">
        <w:rPr>
          <w:rFonts w:ascii="Times New Roman" w:hAnsi="Times New Roman" w:cs="Times New Roman"/>
        </w:rPr>
        <w:t>st</w:t>
      </w:r>
      <w:r w:rsidR="00F308BE" w:rsidRPr="0991B196">
        <w:rPr>
          <w:rFonts w:ascii="Times New Roman" w:hAnsi="Times New Roman" w:cs="Times New Roman"/>
        </w:rPr>
        <w:t xml:space="preserve"> in security. T</w:t>
      </w:r>
      <w:r w:rsidR="43C2EC76" w:rsidRPr="0991B196">
        <w:rPr>
          <w:rFonts w:ascii="Times New Roman" w:hAnsi="Times New Roman" w:cs="Times New Roman"/>
        </w:rPr>
        <w:t xml:space="preserve">he authors suggested </w:t>
      </w:r>
      <w:r w:rsidR="00F308BE" w:rsidRPr="0991B196">
        <w:rPr>
          <w:rFonts w:ascii="Times New Roman" w:hAnsi="Times New Roman" w:cs="Times New Roman"/>
        </w:rPr>
        <w:t xml:space="preserve">a multidimensional measure of travel </w:t>
      </w:r>
      <w:r w:rsidRPr="0991B196">
        <w:rPr>
          <w:rFonts w:ascii="Times New Roman" w:hAnsi="Times New Roman" w:cs="Times New Roman"/>
        </w:rPr>
        <w:t>well-being</w:t>
      </w:r>
      <w:r w:rsidR="00463A0F" w:rsidRPr="0991B196">
        <w:rPr>
          <w:rFonts w:ascii="Times New Roman" w:hAnsi="Times New Roman" w:cs="Times New Roman"/>
        </w:rPr>
        <w:t>, including eudaimonia measures, and</w:t>
      </w:r>
      <w:r w:rsidR="00F308BE" w:rsidRPr="0991B196">
        <w:rPr>
          <w:rFonts w:ascii="Times New Roman" w:hAnsi="Times New Roman" w:cs="Times New Roman"/>
        </w:rPr>
        <w:t xml:space="preserve"> </w:t>
      </w:r>
      <w:r w:rsidR="0FD2F742" w:rsidRPr="0991B196">
        <w:rPr>
          <w:rFonts w:ascii="Times New Roman" w:hAnsi="Times New Roman" w:cs="Times New Roman"/>
        </w:rPr>
        <w:t xml:space="preserve">that </w:t>
      </w:r>
      <w:r w:rsidRPr="0991B196">
        <w:rPr>
          <w:rFonts w:ascii="Times New Roman" w:hAnsi="Times New Roman" w:cs="Times New Roman"/>
        </w:rPr>
        <w:t>active travel</w:t>
      </w:r>
      <w:r w:rsidR="00F308BE" w:rsidRPr="0991B196">
        <w:rPr>
          <w:rFonts w:ascii="Times New Roman" w:hAnsi="Times New Roman" w:cs="Times New Roman"/>
        </w:rPr>
        <w:t xml:space="preserve"> c</w:t>
      </w:r>
      <w:r w:rsidR="601B1C32" w:rsidRPr="0991B196">
        <w:rPr>
          <w:rFonts w:ascii="Times New Roman" w:hAnsi="Times New Roman" w:cs="Times New Roman"/>
        </w:rPr>
        <w:t xml:space="preserve">ould </w:t>
      </w:r>
      <w:r w:rsidR="00F308BE" w:rsidRPr="0991B196">
        <w:rPr>
          <w:rFonts w:ascii="Times New Roman" w:hAnsi="Times New Roman" w:cs="Times New Roman"/>
        </w:rPr>
        <w:t xml:space="preserve">have vital benefits. </w:t>
      </w:r>
    </w:p>
    <w:p w14:paraId="7B054CFF" w14:textId="03FA1699" w:rsidR="00F308BE" w:rsidRPr="007435A4" w:rsidRDefault="00F308BE" w:rsidP="00F308BE">
      <w:pPr>
        <w:jc w:val="both"/>
        <w:rPr>
          <w:rFonts w:ascii="Times New Roman" w:hAnsi="Times New Roman" w:cs="Times New Roman"/>
        </w:rPr>
      </w:pPr>
      <w:r>
        <w:rPr>
          <w:rFonts w:ascii="Times New Roman" w:hAnsi="Times New Roman" w:cs="Times New Roman"/>
        </w:rPr>
        <w:t xml:space="preserve">In 2021, Liu and colleagues </w:t>
      </w:r>
      <w:r w:rsidR="00601717">
        <w:rPr>
          <w:rFonts w:ascii="Times New Roman" w:hAnsi="Times New Roman" w:cs="Times New Roman"/>
        </w:rPr>
        <w:t xml:space="preserve">(Liu et al., 2021) </w:t>
      </w:r>
      <w:r w:rsidR="00B44BA9">
        <w:rPr>
          <w:rFonts w:ascii="Times New Roman" w:hAnsi="Times New Roman" w:cs="Times New Roman"/>
        </w:rPr>
        <w:t>took Singleton</w:t>
      </w:r>
      <w:r w:rsidR="00463A0F">
        <w:rPr>
          <w:rFonts w:ascii="Times New Roman" w:hAnsi="Times New Roman" w:cs="Times New Roman"/>
        </w:rPr>
        <w:t>’s</w:t>
      </w:r>
      <w:r w:rsidR="00B44BA9">
        <w:rPr>
          <w:rFonts w:ascii="Times New Roman" w:hAnsi="Times New Roman" w:cs="Times New Roman"/>
        </w:rPr>
        <w:t xml:space="preserve"> suggestion and included eudaimonic well-being (sense of purpose/meaning in life), other than </w:t>
      </w:r>
      <w:r>
        <w:rPr>
          <w:rFonts w:ascii="Times New Roman" w:hAnsi="Times New Roman" w:cs="Times New Roman"/>
        </w:rPr>
        <w:t xml:space="preserve">hedonic </w:t>
      </w:r>
      <w:r w:rsidR="00B44BA9">
        <w:rPr>
          <w:rFonts w:ascii="Times New Roman" w:hAnsi="Times New Roman" w:cs="Times New Roman"/>
        </w:rPr>
        <w:t xml:space="preserve">well-being </w:t>
      </w:r>
      <w:r>
        <w:rPr>
          <w:rFonts w:ascii="Times New Roman" w:hAnsi="Times New Roman" w:cs="Times New Roman"/>
        </w:rPr>
        <w:t>(pleasure, happiness, satisfaction)</w:t>
      </w:r>
      <w:r w:rsidR="00463A0F">
        <w:rPr>
          <w:rFonts w:ascii="Times New Roman" w:hAnsi="Times New Roman" w:cs="Times New Roman"/>
        </w:rPr>
        <w:t>,</w:t>
      </w:r>
      <w:r>
        <w:rPr>
          <w:rFonts w:ascii="Times New Roman" w:hAnsi="Times New Roman" w:cs="Times New Roman"/>
        </w:rPr>
        <w:t xml:space="preserve"> </w:t>
      </w:r>
      <w:r w:rsidR="00B44BA9">
        <w:rPr>
          <w:rFonts w:ascii="Times New Roman" w:hAnsi="Times New Roman" w:cs="Times New Roman"/>
        </w:rPr>
        <w:t xml:space="preserve">in </w:t>
      </w:r>
      <w:r w:rsidR="00463A0F">
        <w:rPr>
          <w:rFonts w:ascii="Times New Roman" w:hAnsi="Times New Roman" w:cs="Times New Roman"/>
        </w:rPr>
        <w:t>studying</w:t>
      </w:r>
      <w:r w:rsidR="00B44BA9">
        <w:rPr>
          <w:rFonts w:ascii="Times New Roman" w:hAnsi="Times New Roman" w:cs="Times New Roman"/>
        </w:rPr>
        <w:t xml:space="preserve"> the commuting experience</w:t>
      </w:r>
      <w:r>
        <w:rPr>
          <w:rFonts w:ascii="Times New Roman" w:hAnsi="Times New Roman" w:cs="Times New Roman"/>
        </w:rPr>
        <w:t xml:space="preserve"> in Heze, China.</w:t>
      </w:r>
      <w:r w:rsidR="000869E5">
        <w:rPr>
          <w:rFonts w:ascii="Times New Roman" w:hAnsi="Times New Roman" w:cs="Times New Roman"/>
        </w:rPr>
        <w:t xml:space="preserve"> They examined the commuting experience (travel behaviours in terms of daily commute mode choice).</w:t>
      </w:r>
      <w:r>
        <w:rPr>
          <w:rFonts w:ascii="Times New Roman" w:hAnsi="Times New Roman" w:cs="Times New Roman"/>
        </w:rPr>
        <w:t xml:space="preserve"> </w:t>
      </w:r>
      <w:r w:rsidR="003B41E7">
        <w:rPr>
          <w:rFonts w:ascii="Times New Roman" w:hAnsi="Times New Roman" w:cs="Times New Roman"/>
        </w:rPr>
        <w:t xml:space="preserve">Travel satisfaction was measured with the Satisfaction with Travel Scale (STS; Ettema et al., 2011). </w:t>
      </w:r>
      <w:r w:rsidR="00463A0F">
        <w:rPr>
          <w:rFonts w:ascii="Times New Roman" w:hAnsi="Times New Roman" w:cs="Times New Roman"/>
        </w:rPr>
        <w:t>Again, p</w:t>
      </w:r>
      <w:r w:rsidR="00B44BA9">
        <w:rPr>
          <w:rFonts w:ascii="Times New Roman" w:hAnsi="Times New Roman" w:cs="Times New Roman"/>
        </w:rPr>
        <w:t>ublic transport</w:t>
      </w:r>
      <w:r>
        <w:rPr>
          <w:rFonts w:ascii="Times New Roman" w:hAnsi="Times New Roman" w:cs="Times New Roman"/>
        </w:rPr>
        <w:t xml:space="preserve">, </w:t>
      </w:r>
      <w:r w:rsidR="00B44BA9">
        <w:rPr>
          <w:rFonts w:ascii="Times New Roman" w:hAnsi="Times New Roman" w:cs="Times New Roman"/>
        </w:rPr>
        <w:t>walking</w:t>
      </w:r>
      <w:r>
        <w:rPr>
          <w:rFonts w:ascii="Times New Roman" w:hAnsi="Times New Roman" w:cs="Times New Roman"/>
        </w:rPr>
        <w:t xml:space="preserve"> and </w:t>
      </w:r>
      <w:r w:rsidR="00B44BA9">
        <w:rPr>
          <w:rFonts w:ascii="Times New Roman" w:hAnsi="Times New Roman" w:cs="Times New Roman"/>
        </w:rPr>
        <w:t>cycling</w:t>
      </w:r>
      <w:r>
        <w:rPr>
          <w:rFonts w:ascii="Times New Roman" w:hAnsi="Times New Roman" w:cs="Times New Roman"/>
        </w:rPr>
        <w:t xml:space="preserve"> </w:t>
      </w:r>
      <w:r w:rsidR="00463A0F">
        <w:rPr>
          <w:rFonts w:ascii="Times New Roman" w:hAnsi="Times New Roman" w:cs="Times New Roman"/>
        </w:rPr>
        <w:t xml:space="preserve">were </w:t>
      </w:r>
      <w:r w:rsidR="00B44BA9">
        <w:rPr>
          <w:rFonts w:ascii="Times New Roman" w:hAnsi="Times New Roman" w:cs="Times New Roman"/>
        </w:rPr>
        <w:t>reported to be</w:t>
      </w:r>
      <w:r>
        <w:rPr>
          <w:rFonts w:ascii="Times New Roman" w:hAnsi="Times New Roman" w:cs="Times New Roman"/>
        </w:rPr>
        <w:t xml:space="preserve"> more likely </w:t>
      </w:r>
      <w:r w:rsidR="00B44BA9">
        <w:rPr>
          <w:rFonts w:ascii="Times New Roman" w:hAnsi="Times New Roman" w:cs="Times New Roman"/>
        </w:rPr>
        <w:t xml:space="preserve">to </w:t>
      </w:r>
      <w:r>
        <w:rPr>
          <w:rFonts w:ascii="Times New Roman" w:hAnsi="Times New Roman" w:cs="Times New Roman"/>
        </w:rPr>
        <w:t xml:space="preserve">increase </w:t>
      </w:r>
      <w:r w:rsidR="00463A0F">
        <w:rPr>
          <w:rFonts w:ascii="Times New Roman" w:hAnsi="Times New Roman" w:cs="Times New Roman"/>
        </w:rPr>
        <w:t>well-being components other than improving</w:t>
      </w:r>
      <w:r w:rsidR="00B44BA9">
        <w:rPr>
          <w:rFonts w:ascii="Times New Roman" w:hAnsi="Times New Roman" w:cs="Times New Roman"/>
        </w:rPr>
        <w:t xml:space="preserve"> the quality of the commuting experience overall</w:t>
      </w:r>
      <w:r>
        <w:rPr>
          <w:rFonts w:ascii="Times New Roman" w:hAnsi="Times New Roman" w:cs="Times New Roman"/>
        </w:rPr>
        <w:t xml:space="preserve">. </w:t>
      </w:r>
    </w:p>
    <w:p w14:paraId="76F1FFCA" w14:textId="3B9C5BD8" w:rsidR="00A6024B" w:rsidRDefault="00F308BE" w:rsidP="0991B196">
      <w:pPr>
        <w:jc w:val="both"/>
        <w:rPr>
          <w:rFonts w:ascii="Times New Roman" w:hAnsi="Times New Roman" w:cs="Times New Roman"/>
        </w:rPr>
      </w:pPr>
      <w:r w:rsidRPr="0991B196">
        <w:rPr>
          <w:rFonts w:ascii="Times New Roman" w:hAnsi="Times New Roman" w:cs="Times New Roman"/>
        </w:rPr>
        <w:t xml:space="preserve">The same year, Fan and colleagues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AHbdk6HJ","properties":{"formattedCitation":"(Fan {\\i{}et al.} 2021)","plainCitation":"(Fan et al. 2021)","noteIndex":0},"citationItems":[{"id":569,"uris":["http://zotero.org/users/9492510/items/8Y79EQLX"],"itemData":{"id":569,"type":"article-journal","abstract":"Travel happiness has drawn increasing attention in recent years. However, the empirical research in developing countries' context is very limited, and few studies consider both cognitive and affective evaluations during traveling. This study uses web-based survey data collected in Beijing, China, and applies multiple regression analysis to examine impacts of sociodemographic attributes, travel characteristics, residential environment, mode consonance, self-evaluation, and health conditions, on travel happiness. Satisfaction with Travel Scale (STS) is used to measure travel happiness. Results show that for trips using active travel modes, traveling by walking has higher travel happiness than by nonmotor vehicles. For those trips traveling by motor vehicles, company shuttle bus trips have the highest travel happiness ratings, followed by automobile trips and public transport trips. Transport mode consonance is significantly positively correlated with travel happiness. Residential environment, self-reported optimism, and daily happiness have great positive impacts on travel happiness. Living in suburban areas is more satisfying for walking and car trips, but travel frequency, travel duration, and perceived travel time length have significant negative effects on travel happiness. Public transport use with friends is enjoyable, but unpleasant with work partners. More happiness when listening to music/radio or reading during traveling is demonstrated. Finally, policy implications and potential extended research topics are recommended.","container-title":"Journal of Advanced Transportation","DOI":"10.1155/2021/8861841","ISSN":"20423195","note":"publisher: Hindawi Limited","title":"What Factors Contribute to Higher Travel Happiness? Evidence from Beijing, China","volume":"2021","author":[{"family":"Fan","given":"Aihua"},{"family":"Chen","given":"Xumei"},{"family":"Zhang","given":"Xiaomei"}],"issued":{"date-parts":[["202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Fa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21)</w:t>
      </w:r>
      <w:r w:rsidR="00601717">
        <w:rPr>
          <w:rFonts w:ascii="Times New Roman" w:hAnsi="Times New Roman" w:cs="Times New Roman"/>
        </w:rPr>
        <w:fldChar w:fldCharType="end"/>
      </w:r>
      <w:r w:rsidRPr="0991B196">
        <w:rPr>
          <w:rFonts w:ascii="Times New Roman" w:hAnsi="Times New Roman" w:cs="Times New Roman"/>
        </w:rPr>
        <w:t xml:space="preserve"> published another study on this topic in Beijing, China. </w:t>
      </w:r>
      <w:r w:rsidR="000869E5" w:rsidRPr="0991B196">
        <w:rPr>
          <w:rFonts w:ascii="Times New Roman" w:hAnsi="Times New Roman" w:cs="Times New Roman"/>
        </w:rPr>
        <w:t xml:space="preserve">The travel characteristics (purpose, mode, duration, perceived trip duration, time of the day, day of the week, arrival flexibility, travel companion, </w:t>
      </w:r>
      <w:r w:rsidR="00367AB4" w:rsidRPr="0991B196">
        <w:rPr>
          <w:rFonts w:ascii="Times New Roman" w:hAnsi="Times New Roman" w:cs="Times New Roman"/>
        </w:rPr>
        <w:t xml:space="preserve">and </w:t>
      </w:r>
      <w:r w:rsidR="000869E5" w:rsidRPr="0991B196">
        <w:rPr>
          <w:rFonts w:ascii="Times New Roman" w:hAnsi="Times New Roman" w:cs="Times New Roman"/>
        </w:rPr>
        <w:t>activities during travelling) were examined through a web-based survey.</w:t>
      </w:r>
      <w:r w:rsidR="00367AB4" w:rsidRPr="0991B196">
        <w:rPr>
          <w:rFonts w:ascii="Times New Roman" w:hAnsi="Times New Roman" w:cs="Times New Roman"/>
        </w:rPr>
        <w:t xml:space="preserve"> </w:t>
      </w:r>
      <w:r w:rsidR="00514A7D">
        <w:rPr>
          <w:rFonts w:ascii="Times New Roman" w:hAnsi="Times New Roman" w:cs="Times New Roman"/>
        </w:rPr>
        <w:t>In addition, t</w:t>
      </w:r>
      <w:r w:rsidRPr="0991B196">
        <w:rPr>
          <w:rFonts w:ascii="Times New Roman" w:hAnsi="Times New Roman" w:cs="Times New Roman"/>
        </w:rPr>
        <w:t>he authors used the term “travel happiness” measured with the S</w:t>
      </w:r>
      <w:r w:rsidR="7CFE99BE" w:rsidRPr="0991B196">
        <w:rPr>
          <w:rFonts w:ascii="Times New Roman" w:hAnsi="Times New Roman" w:cs="Times New Roman"/>
        </w:rPr>
        <w:t xml:space="preserve">atisfaction with Travel Scale (Ettema et al., 2011) </w:t>
      </w:r>
      <w:r w:rsidRPr="0991B196">
        <w:rPr>
          <w:rFonts w:ascii="Times New Roman" w:hAnsi="Times New Roman" w:cs="Times New Roman"/>
        </w:rPr>
        <w:t xml:space="preserve">and analysed what </w:t>
      </w:r>
      <w:r w:rsidR="00B44BA9" w:rsidRPr="0991B196">
        <w:rPr>
          <w:rFonts w:ascii="Times New Roman" w:hAnsi="Times New Roman" w:cs="Times New Roman"/>
        </w:rPr>
        <w:t>travel modes</w:t>
      </w:r>
      <w:r w:rsidRPr="0991B196">
        <w:rPr>
          <w:rFonts w:ascii="Times New Roman" w:hAnsi="Times New Roman" w:cs="Times New Roman"/>
        </w:rPr>
        <w:t xml:space="preserve"> could be related to this outcome. </w:t>
      </w:r>
      <w:r w:rsidR="03653023" w:rsidRPr="0991B196">
        <w:rPr>
          <w:rFonts w:ascii="Times New Roman" w:hAnsi="Times New Roman" w:cs="Times New Roman"/>
        </w:rPr>
        <w:t>Overall</w:t>
      </w:r>
      <w:r w:rsidRPr="0991B196">
        <w:rPr>
          <w:rFonts w:ascii="Times New Roman" w:hAnsi="Times New Roman" w:cs="Times New Roman"/>
        </w:rPr>
        <w:t xml:space="preserve">, </w:t>
      </w:r>
      <w:r w:rsidR="00B44BA9" w:rsidRPr="0991B196">
        <w:rPr>
          <w:rFonts w:ascii="Times New Roman" w:hAnsi="Times New Roman" w:cs="Times New Roman"/>
        </w:rPr>
        <w:t>active travel</w:t>
      </w:r>
      <w:r w:rsidRPr="0991B196">
        <w:rPr>
          <w:rFonts w:ascii="Times New Roman" w:hAnsi="Times New Roman" w:cs="Times New Roman"/>
        </w:rPr>
        <w:t xml:space="preserve"> users were reported to be the happiest travellers, followed by car drivers and </w:t>
      </w:r>
      <w:r w:rsidR="00B44BA9" w:rsidRPr="0991B196">
        <w:rPr>
          <w:rFonts w:ascii="Times New Roman" w:hAnsi="Times New Roman" w:cs="Times New Roman"/>
        </w:rPr>
        <w:t>public transport</w:t>
      </w:r>
      <w:r w:rsidRPr="0991B196">
        <w:rPr>
          <w:rFonts w:ascii="Times New Roman" w:hAnsi="Times New Roman" w:cs="Times New Roman"/>
        </w:rPr>
        <w:t xml:space="preserve"> users. </w:t>
      </w:r>
      <w:r w:rsidR="5CE41A8B" w:rsidRPr="0991B196">
        <w:rPr>
          <w:rFonts w:ascii="Times New Roman" w:hAnsi="Times New Roman" w:cs="Times New Roman"/>
        </w:rPr>
        <w:t>Also, walking had higher travel happiness scores than cycling.</w:t>
      </w:r>
    </w:p>
    <w:p w14:paraId="32720A48" w14:textId="3BCC8D6B" w:rsidR="00A6024B" w:rsidRDefault="00A6024B" w:rsidP="006461D1">
      <w:pPr>
        <w:jc w:val="both"/>
        <w:rPr>
          <w:rFonts w:ascii="Times New Roman" w:hAnsi="Times New Roman" w:cs="Times New Roman"/>
        </w:rPr>
      </w:pPr>
      <w:r>
        <w:rPr>
          <w:rFonts w:ascii="Times New Roman" w:hAnsi="Times New Roman" w:cs="Times New Roman"/>
        </w:rPr>
        <w:tab/>
      </w:r>
      <w:r w:rsidR="002E4ECD">
        <w:rPr>
          <w:rFonts w:ascii="Times New Roman" w:hAnsi="Times New Roman" w:cs="Times New Roman"/>
        </w:rPr>
        <w:t>7.</w:t>
      </w:r>
      <w:r>
        <w:rPr>
          <w:rFonts w:ascii="Times New Roman" w:hAnsi="Times New Roman" w:cs="Times New Roman"/>
        </w:rPr>
        <w:t xml:space="preserve"> Stress</w:t>
      </w:r>
    </w:p>
    <w:p w14:paraId="1DBD4DE1" w14:textId="5A960AD8" w:rsidR="00DB1ED3" w:rsidRDefault="00DB1ED3" w:rsidP="006461D1">
      <w:pPr>
        <w:jc w:val="both"/>
        <w:rPr>
          <w:rFonts w:ascii="Times New Roman" w:hAnsi="Times New Roman" w:cs="Times New Roman"/>
        </w:rPr>
      </w:pPr>
      <w:r w:rsidRPr="00DB1ED3">
        <w:rPr>
          <w:rFonts w:ascii="Times New Roman" w:hAnsi="Times New Roman" w:cs="Times New Roman"/>
          <w:u w:val="single"/>
        </w:rPr>
        <w:t>CROSS-SECTIONAL</w:t>
      </w:r>
      <w:r>
        <w:rPr>
          <w:rFonts w:ascii="Times New Roman" w:hAnsi="Times New Roman" w:cs="Times New Roman"/>
        </w:rPr>
        <w:t>:</w:t>
      </w:r>
    </w:p>
    <w:p w14:paraId="21BDC17D" w14:textId="7766B2BC" w:rsidR="00DB1ED3" w:rsidRPr="00DB1ED3" w:rsidRDefault="00327B60" w:rsidP="006461D1">
      <w:pPr>
        <w:jc w:val="both"/>
        <w:rPr>
          <w:rFonts w:ascii="Times New Roman" w:hAnsi="Times New Roman" w:cs="Times New Roman"/>
          <w:color w:val="0070C0"/>
        </w:rPr>
      </w:pPr>
      <w:r w:rsidRPr="0991B196">
        <w:rPr>
          <w:rFonts w:ascii="Times New Roman" w:hAnsi="Times New Roman" w:cs="Times New Roman"/>
        </w:rPr>
        <w:t xml:space="preserve">In 2011, </w:t>
      </w:r>
      <w:r w:rsidR="00DB1ED3" w:rsidRPr="0991B196">
        <w:rPr>
          <w:rFonts w:ascii="Times New Roman" w:hAnsi="Times New Roman" w:cs="Times New Roman"/>
        </w:rPr>
        <w:t xml:space="preserve">Hansson and colleagues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XgnuWWat","properties":{"formattedCitation":"(Hansson {\\i{}et al.} 2011)","plainCitation":"(Hansson et al. 2011)","noteIndex":0},"citationItems":[{"id":189,"uris":["http://zotero.org/users/9492510/items/E9MFXI5Q"],"itemData":{"id":189,"type":"article-journal","abstract":"Background: The need for a mobile workforce inevitably means that the length of the total work day (working and traveling time) will increase, but the health effects of commuting have been surprisingly little studied apart from perceived stress and the benefits of physically active commuting. Methods: We used data from two cross-sectional population-based public health surveys performed in 2004 and 2008 in Scania, Sweden (56% response rate). The final study population was 21, 088 persons aged 18-65, working &gt; 30 h/week. Duration (one-way) and mode of commuting were reported. The outcomes studied were perceived poor sleep quality, everyday stress, low vitality, mental health, self-reported health, and absence from work due to sickness during the past 12 months. Covariates indicating socioeconomic status and family situation, overtime, job strain and urban/rural residency were included in multivariate analyses. Subjects walking or cycling to work &lt; 30 min were used as a reference category. Results: Monotonous relations were found between duration of public transport commuting and the health outcomes. For the category commuting &gt; 60 min odds ratios (ORs) ranged from 1.2 - 1.6 for the different outcomes. For car commuting, the relationships were concave downward or flat, with increasing subjective health complaints up to 30-60 min (ORs ranging from 1.2 - 1.4), and lower ORs in the &gt; 60 min category. A similar concave downward relationship was observed for sickness absence, regardless of mode of transport. Conclusions: The results of this study are concordant with the few earlier studies in the field, in that associations were found between commutation and negative health outcomes. This further demonstrates the need to consider the negative side-effects of commuting when discussing policies aimed at increasing the mobility of the workforce. Studies identifying population groups with increased susceptibility are warranted.","container-title":"Bmc Public Health","DOI":"10.1186/1471-2458-11-834","journalAbbreviation":"BMC Public Health","language":"English","note":"publisher-place: London\npublisher: Bmc\nWOS:000297504200001","page":"834","source":"Web of Science Nextgen","title":"Relationship between commuting and health outcomes in a cross-sectional population survey in southern Sweden","volume":"11","author":[{"family":"Hansson","given":"Erik"},{"family":"Mattisson","given":"Kristoffer"},{"family":"Bjork","given":"Jonas"},{"family":"Ostergren","given":"Per-Olof"},{"family":"Jakobsson","given":"Kristina"}],"issued":{"date-parts":[["2011",10,3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Hansso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1)</w:t>
      </w:r>
      <w:r w:rsidR="00601717">
        <w:rPr>
          <w:rFonts w:ascii="Times New Roman" w:hAnsi="Times New Roman" w:cs="Times New Roman"/>
        </w:rPr>
        <w:fldChar w:fldCharType="end"/>
      </w:r>
      <w:r w:rsidR="00601717">
        <w:rPr>
          <w:rFonts w:ascii="Times New Roman" w:hAnsi="Times New Roman" w:cs="Times New Roman"/>
        </w:rPr>
        <w:t xml:space="preserve"> </w:t>
      </w:r>
      <w:r w:rsidR="00DB1ED3" w:rsidRPr="0991B196">
        <w:rPr>
          <w:rFonts w:ascii="Times New Roman" w:hAnsi="Times New Roman" w:cs="Times New Roman"/>
        </w:rPr>
        <w:t xml:space="preserve">measured </w:t>
      </w:r>
      <w:r w:rsidR="00DB1ED3" w:rsidRPr="0991B196">
        <w:rPr>
          <w:rFonts w:ascii="Times New Roman" w:hAnsi="Times New Roman" w:cs="Times New Roman"/>
          <w:i/>
          <w:iCs/>
        </w:rPr>
        <w:t xml:space="preserve">Everyday stress </w:t>
      </w:r>
      <w:r w:rsidR="00DB1ED3" w:rsidRPr="0991B196">
        <w:rPr>
          <w:rFonts w:ascii="Times New Roman" w:hAnsi="Times New Roman" w:cs="Times New Roman"/>
        </w:rPr>
        <w:t>(“Do you feel stressed in your everyday life?”)</w:t>
      </w:r>
      <w:r w:rsidRPr="0991B196">
        <w:rPr>
          <w:rFonts w:ascii="Times New Roman" w:hAnsi="Times New Roman" w:cs="Times New Roman"/>
        </w:rPr>
        <w:t xml:space="preserve"> related to active travelling</w:t>
      </w:r>
      <w:r w:rsidR="00ED4DF9" w:rsidRPr="0991B196">
        <w:rPr>
          <w:rFonts w:ascii="Times New Roman" w:hAnsi="Times New Roman" w:cs="Times New Roman"/>
        </w:rPr>
        <w:t xml:space="preserve"> investigated as commuting mode (How do you usually get to work?”), time (“How long does it take to get to work?”)</w:t>
      </w:r>
      <w:r w:rsidRPr="0991B196">
        <w:rPr>
          <w:rFonts w:ascii="Times New Roman" w:hAnsi="Times New Roman" w:cs="Times New Roman"/>
        </w:rPr>
        <w:t>.</w:t>
      </w:r>
      <w:r w:rsidR="00DB1ED3" w:rsidRPr="0991B196">
        <w:rPr>
          <w:rFonts w:ascii="Times New Roman" w:hAnsi="Times New Roman" w:cs="Times New Roman"/>
        </w:rPr>
        <w:t xml:space="preserve"> </w:t>
      </w:r>
      <w:r w:rsidRPr="0991B196">
        <w:rPr>
          <w:rFonts w:ascii="Times New Roman" w:hAnsi="Times New Roman" w:cs="Times New Roman"/>
        </w:rPr>
        <w:t>They found a non-significant association</w:t>
      </w:r>
      <w:r w:rsidR="1E9F21F2" w:rsidRPr="0991B196">
        <w:rPr>
          <w:rFonts w:ascii="Times New Roman" w:hAnsi="Times New Roman" w:cs="Times New Roman"/>
        </w:rPr>
        <w:t xml:space="preserve"> between stress and active commuting</w:t>
      </w:r>
      <w:r w:rsidRPr="0991B196">
        <w:rPr>
          <w:rFonts w:ascii="Times New Roman" w:hAnsi="Times New Roman" w:cs="Times New Roman"/>
        </w:rPr>
        <w:t>. Moreover, t</w:t>
      </w:r>
      <w:r w:rsidR="00DB1ED3" w:rsidRPr="0991B196">
        <w:rPr>
          <w:rFonts w:ascii="Times New Roman" w:hAnsi="Times New Roman" w:cs="Times New Roman"/>
        </w:rPr>
        <w:t xml:space="preserve">hey hypothesised a “healthy commuter effect” where car commuters might face more stressful situations, so healthy people are more likely to start commuting actively. </w:t>
      </w:r>
    </w:p>
    <w:p w14:paraId="28BBD829" w14:textId="0970FBB6" w:rsidR="00DB1ED3" w:rsidRDefault="00DB1ED3" w:rsidP="006461D1">
      <w:pPr>
        <w:jc w:val="both"/>
        <w:rPr>
          <w:rFonts w:ascii="Times New Roman" w:hAnsi="Times New Roman" w:cs="Times New Roman"/>
        </w:rPr>
      </w:pPr>
      <w:r w:rsidRPr="0991B196">
        <w:rPr>
          <w:rFonts w:ascii="Times New Roman" w:hAnsi="Times New Roman" w:cs="Times New Roman"/>
        </w:rPr>
        <w:t>In 2017, Avila-Palencia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GN3czRiV","properties":{"formattedCitation":"(Avila-Palencia {\\i{}et al.} 2017)","plainCitation":"(Avila-Palencia et al. 2017)","noteIndex":0},"citationItems":[{"id":111,"uris":["http://zotero.org/users/9492510/items/8CXSLNAB"],"itemData":{"id":111,"type":"article-journal","abstract":"Introduction\nActive commuting — walking and bicycling for travel to and/or from work or educational addresses — may facilitate daily, routine physical activity. Several studies have investigated the relationship between active commuting and commuting stress; however, there are no studies examining the relationship between solely bicycle commuting and perceived stress, or studies that account for environmental determinants of bicycle commuting and stress. The current study evaluated the relationship between bicycle commuting, among working or studying adults in a dense urban setting, and perceived stress.\nMethods\nA cross-sectional study was performed with 788 adults who regularly travelled to work or study locations (excluding those who only commuted on foot) in Barcelona, Spain. Participants responded to a comprehensive telephone survey concerning their travel behaviour from June 2011 through to May 2012. Participants were categorised as either bicycle commuters or non-bicycle commuters, and (based on the Perceived Stress Scale, PSS-4) as either stressed or non-stressed. Multivariate Poisson regression with robust variance models of stress status based on exposures with bicycle commuting were estimated and adjusted for potential confounders.\nResults\nBicycle commuters had significantly lower risk of being stressed than non-bicycle commuters (Relative Risk; RR (95% CI)=0.73 (0.60 to 0.89), p=0.001). Bicycle commuters who bicycled 4 days per week (RR (95% CI)=0.42 (0.24 to 0.73), p=0.002) and those who bicycled 5 or more days per week (RR (95% CI)=0.57 (0.42 to 0.77), p&lt;0.001) had lower risk of being stressed than those who bicycled less than 4 days. This relationship remained statistically significant after adjusting for individual and environmental confounders and when using different cut-offs of perceived stress.\nConclusions\nStress reduction may be an important consequence of routine bicycle use and should be considered by decision makers as another potential benefit of its promotion.","container-title":"BMJ Open","DOI":"10.1136/bmjopen-2016-013542","issue":"6","language":"English","license":"© 2017 Article author(s) (or their employer(s) unless otherwise stated in the text of the article) 2017.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 Notwithstanding the ProQuest Terms and Conditions, you may use this content in accordance with the terms of the License.","note":"number-of-pages: e013542\npublisher-place: London, United Kingdom\npublisher: BMJ Publishing Group LTD\nsection: Epidemiology","page":"e013542","source":"ProQuest","title":"The relationship between bicycle commuting and perceived stress: a cross-sectional study","title-short":"The relationship between bicycle commuting and perceived stress","volume":"7","author":[{"family":"Avila-Palencia","given":"Ione"},{"family":"Nazelle","given":"Audrey","non-dropping-particle":"de"},{"family":"Cole-Hunter","given":"Tom"},{"family":"Donaire-Gonzalez","given":"David"},{"family":"Jerrett","given":"Michael"},{"family":"Rodriguez","given":"Daniel A."},{"family":"Nieuwenhuijsen","given":"Mark J."}],"issued":{"date-parts":[["2017"]]}}}],"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Avila-Palencia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7)</w:t>
      </w:r>
      <w:r w:rsidR="00601717">
        <w:rPr>
          <w:rFonts w:ascii="Times New Roman" w:hAnsi="Times New Roman" w:cs="Times New Roman"/>
        </w:rPr>
        <w:fldChar w:fldCharType="end"/>
      </w:r>
      <w:r w:rsidRPr="0991B196">
        <w:rPr>
          <w:rFonts w:ascii="Times New Roman" w:hAnsi="Times New Roman" w:cs="Times New Roman"/>
        </w:rPr>
        <w:t xml:space="preserve"> implemented a study to examine the relationship between sole cycling and perceived stress in Barcelona, Spain, as part of the Transportation, Air Pollution and Physical Activities Travel Survey (TAPAS, 2008). </w:t>
      </w:r>
      <w:r w:rsidR="009D5656" w:rsidRPr="0991B196">
        <w:rPr>
          <w:rFonts w:ascii="Times New Roman" w:hAnsi="Times New Roman" w:cs="Times New Roman"/>
        </w:rPr>
        <w:t>The authors measured cycling frequency in days. They also measured people’</w:t>
      </w:r>
      <w:r w:rsidR="00367AB4" w:rsidRPr="0991B196">
        <w:rPr>
          <w:rFonts w:ascii="Times New Roman" w:hAnsi="Times New Roman" w:cs="Times New Roman"/>
        </w:rPr>
        <w:t>s propensity to cycle (willingness; “they would consider cycling</w:t>
      </w:r>
      <w:r w:rsidR="009D5656" w:rsidRPr="0991B196">
        <w:rPr>
          <w:rFonts w:ascii="Times New Roman" w:hAnsi="Times New Roman" w:cs="Times New Roman"/>
        </w:rPr>
        <w:t xml:space="preserve"> a mode of transport</w:t>
      </w:r>
      <w:r w:rsidR="00367AB4" w:rsidRPr="0991B196">
        <w:rPr>
          <w:rFonts w:ascii="Times New Roman" w:hAnsi="Times New Roman" w:cs="Times New Roman"/>
        </w:rPr>
        <w:t>”</w:t>
      </w:r>
      <w:r w:rsidR="009D5656" w:rsidRPr="0991B196">
        <w:rPr>
          <w:rFonts w:ascii="Times New Roman" w:hAnsi="Times New Roman" w:cs="Times New Roman"/>
        </w:rPr>
        <w:t xml:space="preserve">). </w:t>
      </w:r>
      <w:r w:rsidRPr="0991B196">
        <w:rPr>
          <w:rFonts w:ascii="Times New Roman" w:hAnsi="Times New Roman" w:cs="Times New Roman"/>
        </w:rPr>
        <w:t>The outcome measure was the Perceived Stress Scale (PSS-4;</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ILIWhOHQ","properties":{"formattedCitation":"(Cohen {\\i{}et al.} 1983)","plainCitation":"(Cohen et al. 1983)","noteIndex":0},"citationItems":[{"id":430,"uris":["http://zotero.org/users/9492510/items/YWZHQ8N5"],"itemData":{"id":430,"type":"article-journal","container-title":"Journal of health and social behavior","DOI":"10.2307/2136404","ISSN":"00221465","issue":"4","note":"PMID: 6668417","page":"385-396","title":"A global measure of perceived stress.","volume":"24","author":[{"family":"Cohen","given":"S."},{"family":"Kamarck","given":"T."},{"family":"Mermelstein","given":"R."}],"issued":{"date-parts":[["1983"]]}}}],"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Cohe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1983)</w:t>
      </w:r>
      <w:r w:rsidR="00601717">
        <w:rPr>
          <w:rFonts w:ascii="Times New Roman" w:hAnsi="Times New Roman" w:cs="Times New Roman"/>
        </w:rPr>
        <w:fldChar w:fldCharType="end"/>
      </w:r>
      <w:r w:rsidRPr="0991B196">
        <w:rPr>
          <w:rFonts w:ascii="Times New Roman" w:hAnsi="Times New Roman" w:cs="Times New Roman"/>
        </w:rPr>
        <w:t xml:space="preserve">. The results showed that bicycle commuters had a significantly lower </w:t>
      </w:r>
      <w:r w:rsidR="00327B60" w:rsidRPr="0991B196">
        <w:rPr>
          <w:rFonts w:ascii="Times New Roman" w:hAnsi="Times New Roman" w:cs="Times New Roman"/>
        </w:rPr>
        <w:t>risk</w:t>
      </w:r>
      <w:r w:rsidRPr="0991B196">
        <w:rPr>
          <w:rFonts w:ascii="Times New Roman" w:hAnsi="Times New Roman" w:cs="Times New Roman"/>
        </w:rPr>
        <w:t xml:space="preserve"> </w:t>
      </w:r>
      <w:r w:rsidR="1AF5F189" w:rsidRPr="0991B196">
        <w:rPr>
          <w:rFonts w:ascii="Times New Roman" w:hAnsi="Times New Roman" w:cs="Times New Roman"/>
        </w:rPr>
        <w:t xml:space="preserve">of being stressed </w:t>
      </w:r>
      <w:r w:rsidRPr="0991B196">
        <w:rPr>
          <w:rFonts w:ascii="Times New Roman" w:hAnsi="Times New Roman" w:cs="Times New Roman"/>
        </w:rPr>
        <w:t xml:space="preserve">than non-bicycle commuters, even after adjusting for confounding individual and environmental factors. </w:t>
      </w:r>
    </w:p>
    <w:p w14:paraId="7E0F4E39" w14:textId="2A394786" w:rsidR="00DB1ED3" w:rsidRPr="00327B60" w:rsidRDefault="00DB1ED3" w:rsidP="00327B60">
      <w:pPr>
        <w:jc w:val="both"/>
        <w:rPr>
          <w:rFonts w:ascii="Times New Roman" w:hAnsi="Times New Roman" w:cs="Times New Roman"/>
        </w:rPr>
      </w:pPr>
      <w:bookmarkStart w:id="19" w:name="_Hlk127950854"/>
      <w:r>
        <w:rPr>
          <w:rFonts w:ascii="Times New Roman" w:hAnsi="Times New Roman" w:cs="Times New Roman"/>
        </w:rPr>
        <w:t>In 2018, Mattisson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P5J7ye56","properties":{"formattedCitation":"(Mattisson {\\i{}et al.} 2018)","plainCitation":"(Mattisson et al. 2018)","noteIndex":0},"citationItems":[{"id":140,"uris":["http://zotero.org/users/9492510/items/5RU8PE5S"],"itemData":{"id":140,"type":"article-journal","abstract":"The impact of commuting on health depends, in part, on the mode of travel. A sizeable body of literature addresses associations between mode choice and health status, but little is known about how a person's health affects commuting mode choice. Stress, exhaustion and obesity are threats to public health that increase in modern societies. Understanding how these concerns impact mode choice is important in order to plan effective interventions. Differences in health status among different groups and geographical areas could influence the effectiveness of policy interventions to promote greater use of particular modes, such as public transit and cycling. We investigated associations between health and commuting mode choice using a cross-sectional population-based public health questionnaire data collected from 7574 commuters in southern Sweden in 2012, integrated with register data on residential and location, information on transportation networks, and other spatial data. Discrete Multinomial Logit (MNL) models were used to study the relationships between health indicators (everyday stress, vitality, long term illness, walking difficulties, and body mass index) and commuting mode (active, car and public transportation). Along with the health indicators, the models included conventional mode choice indicators such as socio-demographic attributes, commuting characteristics, and spatial variables. Everyday stress, obesity, and difficulty walking were negatively associated with the use of active and public modes. Understanding the relationship between health and mode choice in commuting, in relation to conventional indicators, can help support decision-makers and transportation planners develop more efficient interventions aimed at encourage car commuter's switch to more environmentally friendly and healthy modes such as active and public transportation. (PsycINFO Database Record (c) 2019 APA, all rights reserved)","archive_location":"2018-62731-015","container-title":"Journal of Transport &amp; Health","DOI":"10.1016/j.jth.2018.10.012","ISSN":"2214-1413","journalAbbreviation":"Journal of Transport &amp; Health","note":"publisher: Elsevier Science","page":"110-121","source":"EBSCOhost","title":"Modelling the association between health indicators and commute mode choice: A cross-sectional study in southern Sweden","title-short":"Modelling the association between health indicators and commute mode choice","volume":"11","author":[{"family":"Mattisson","given":"Kristoffer"},{"family":"Idris","given":"Ahmed Osman"},{"family":"Cromley","given":"Ellen"},{"family":"Håkansson","given":"Carita"},{"family":"Östergren","given":"Per-Olof"},{"family":"Jakobsson","given":"Kristina"}],"issued":{"date-parts":[["2018",12]]}}}],"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Mattisso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8)</w:t>
      </w:r>
      <w:r w:rsidR="00601717">
        <w:rPr>
          <w:rFonts w:ascii="Times New Roman" w:hAnsi="Times New Roman" w:cs="Times New Roman"/>
        </w:rPr>
        <w:fldChar w:fldCharType="end"/>
      </w:r>
      <w:r>
        <w:rPr>
          <w:rFonts w:ascii="Times New Roman" w:hAnsi="Times New Roman" w:cs="Times New Roman"/>
        </w:rPr>
        <w:t xml:space="preserve"> investigated the relationship between commute mode choice and physical and mental health in Scania, Sweden. Their question was if and how people’s travel mode choice is influenced by health status </w:t>
      </w:r>
      <w:r w:rsidR="00327B60">
        <w:rPr>
          <w:rFonts w:ascii="Times New Roman" w:hAnsi="Times New Roman" w:cs="Times New Roman"/>
        </w:rPr>
        <w:t xml:space="preserve">to investigate the </w:t>
      </w:r>
      <w:r>
        <w:rPr>
          <w:rFonts w:ascii="Times New Roman" w:hAnsi="Times New Roman" w:cs="Times New Roman"/>
        </w:rPr>
        <w:t>“healthy commuter effect”</w:t>
      </w:r>
      <w:r w:rsidR="00327B60">
        <w:rPr>
          <w:rFonts w:ascii="Times New Roman" w:hAnsi="Times New Roman" w:cs="Times New Roman"/>
        </w:rPr>
        <w:t xml:space="preserve"> outlined by Hansson and colleagues (2011). </w:t>
      </w:r>
      <w:r w:rsidR="009D5656">
        <w:rPr>
          <w:rFonts w:ascii="Times New Roman" w:hAnsi="Times New Roman" w:cs="Times New Roman"/>
        </w:rPr>
        <w:t>Participants were asked</w:t>
      </w:r>
      <w:r w:rsidR="00367AB4">
        <w:rPr>
          <w:rFonts w:ascii="Times New Roman" w:hAnsi="Times New Roman" w:cs="Times New Roman"/>
        </w:rPr>
        <w:t>,</w:t>
      </w:r>
      <w:r w:rsidR="009D5656">
        <w:rPr>
          <w:rFonts w:ascii="Times New Roman" w:hAnsi="Times New Roman" w:cs="Times New Roman"/>
        </w:rPr>
        <w:t xml:space="preserve"> “How do you usually travel to work?”. </w:t>
      </w:r>
      <w:r w:rsidR="00327B60">
        <w:rPr>
          <w:rFonts w:ascii="Times New Roman" w:hAnsi="Times New Roman" w:cs="Times New Roman"/>
        </w:rPr>
        <w:t xml:space="preserve">The authors measured many health status-related aspects: vitality/exhaustion, long-term illness, walking difficulties, obesity and </w:t>
      </w:r>
      <w:r w:rsidR="00327B60">
        <w:rPr>
          <w:rFonts w:ascii="Times New Roman" w:hAnsi="Times New Roman" w:cs="Times New Roman"/>
          <w:i/>
          <w:iCs/>
        </w:rPr>
        <w:t xml:space="preserve">everyday stress. </w:t>
      </w:r>
      <w:r w:rsidR="00327B60">
        <w:rPr>
          <w:rFonts w:ascii="Times New Roman" w:hAnsi="Times New Roman" w:cs="Times New Roman"/>
        </w:rPr>
        <w:t>Asking</w:t>
      </w:r>
      <w:r w:rsidRPr="00327B60">
        <w:rPr>
          <w:rFonts w:ascii="Times New Roman" w:hAnsi="Times New Roman" w:cs="Times New Roman"/>
        </w:rPr>
        <w:t xml:space="preserve"> “Do you feel stressed in your everyday </w:t>
      </w:r>
      <w:r w:rsidRPr="00327B60">
        <w:rPr>
          <w:rFonts w:ascii="Times New Roman" w:hAnsi="Times New Roman" w:cs="Times New Roman"/>
        </w:rPr>
        <w:lastRenderedPageBreak/>
        <w:t>life?”</w:t>
      </w:r>
      <w:r w:rsidR="00327B60">
        <w:rPr>
          <w:rFonts w:ascii="Times New Roman" w:hAnsi="Times New Roman" w:cs="Times New Roman"/>
        </w:rPr>
        <w:t xml:space="preserve"> the results showed a </w:t>
      </w:r>
      <w:r w:rsidRPr="00327B60">
        <w:rPr>
          <w:rFonts w:ascii="Times New Roman" w:hAnsi="Times New Roman" w:cs="Times New Roman"/>
        </w:rPr>
        <w:t>negative</w:t>
      </w:r>
      <w:r w:rsidR="00327B60">
        <w:rPr>
          <w:rFonts w:ascii="Times New Roman" w:hAnsi="Times New Roman" w:cs="Times New Roman"/>
        </w:rPr>
        <w:t xml:space="preserve"> </w:t>
      </w:r>
      <w:r w:rsidRPr="00327B60">
        <w:rPr>
          <w:rFonts w:ascii="Times New Roman" w:hAnsi="Times New Roman" w:cs="Times New Roman"/>
        </w:rPr>
        <w:t>associat</w:t>
      </w:r>
      <w:r w:rsidR="00327B60">
        <w:rPr>
          <w:rFonts w:ascii="Times New Roman" w:hAnsi="Times New Roman" w:cs="Times New Roman"/>
        </w:rPr>
        <w:t>ion</w:t>
      </w:r>
      <w:r w:rsidRPr="00327B60">
        <w:rPr>
          <w:rFonts w:ascii="Times New Roman" w:hAnsi="Times New Roman" w:cs="Times New Roman"/>
        </w:rPr>
        <w:t xml:space="preserve"> with </w:t>
      </w:r>
      <w:r w:rsidR="00327B60">
        <w:rPr>
          <w:rFonts w:ascii="Times New Roman" w:hAnsi="Times New Roman" w:cs="Times New Roman"/>
        </w:rPr>
        <w:t xml:space="preserve">active travel. Also, public transport users were the ones who reported </w:t>
      </w:r>
      <w:r w:rsidRPr="00327B60">
        <w:rPr>
          <w:rFonts w:ascii="Times New Roman" w:hAnsi="Times New Roman" w:cs="Times New Roman"/>
        </w:rPr>
        <w:t>“stressed often”</w:t>
      </w:r>
      <w:r w:rsidR="00327B60">
        <w:rPr>
          <w:rFonts w:ascii="Times New Roman" w:hAnsi="Times New Roman" w:cs="Times New Roman"/>
        </w:rPr>
        <w:t xml:space="preserve"> the most. </w:t>
      </w:r>
    </w:p>
    <w:bookmarkEnd w:id="19"/>
    <w:p w14:paraId="5EB1D7EC" w14:textId="50E077A7" w:rsidR="00DB1ED3" w:rsidRPr="00DB1ED3" w:rsidRDefault="00DB1ED3" w:rsidP="00DB1ED3">
      <w:pPr>
        <w:jc w:val="both"/>
        <w:rPr>
          <w:rFonts w:ascii="Times New Roman" w:hAnsi="Times New Roman" w:cs="Times New Roman"/>
        </w:rPr>
      </w:pPr>
      <w:r w:rsidRPr="2ACBDC75">
        <w:rPr>
          <w:rFonts w:ascii="Times New Roman" w:hAnsi="Times New Roman" w:cs="Times New Roman"/>
        </w:rPr>
        <w:t>In 2020, Sattler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iGulMdK8","properties":{"formattedCitation":"(Sattler {\\i{}et al.} 2020)","plainCitation":"(Sattler et al. 2020)","noteIndex":0},"citationItems":[{"id":185,"uris":["http://zotero.org/users/9492510/items/BPUC5844"],"itemData":{"id":185,"type":"article-journal","abstract":"Objective: Little is known about the acute psychological stress responses caused by commuting. Evidence for the benefits of active commuting (e.g., walking, cycling) is usually based on studies without measurements in free-living environments and without consideration of daily variations in stress. This study investigated the association between commuting mode (active, passive) and perceived commuting stress, assessed on multiple days immediately after commuting. Methods: Adults participating in the cross-sectional ‘Healthy On The way’ (HOTway) study between 2016 and 2017 in Graz, Austria, were included. Participants completed an online survey and responded to statements about perceived stress (demands, tension) on three days before commuting (baseline stress) and after arrival (commuting stress), respectively. Active commuting was defined as cycling and/or walking (passive: car, motorbike, public transport). Results: Of 188 participants (93 women, mean age: 28.0 ± 10.0 years) included, 124 were active and 64 were passive commuters. Active commuting was associated with less perceived commuting stress compared to passive commuting (bi = −2.95, 95% CI: −4.97 to −0.92, p =.005), even after controlling for subjective well-being, physical activity, commuting time and other confounding variables. Conclusion: Active commuting is related to a small reduction in perceived commuting stress. The results of this study support the promotion of active commuting for population (mental) health but future studies on the causal mechanisms and the role of active commuting in the recovery from previous stressors are needed. © 2020 The Authors","archive":"Scopus","container-title":"Mental Health and Physical Activity","DOI":"10.1016/j.mhpa.2020.100356","source":"Scopus","title":"Cross-sectional association between active commuting and perceived commuting stress in Austrian adults: Results from the HOTway study","title-short":"Cross-sectional association between active commuting and perceived commuting stress in Austrian adults","volume":"19","author":[{"family":"Sattler","given":"M.C."},{"family":"Färber","given":"T."},{"family":"Traußnig","given":"K."},{"family":"Köberl","given":"G."},{"family":"Paier","given":"C."},{"family":"Dietz","given":"P."},{"family":"Poppel","given":"M.N.M.","non-dropping-particle":"van"}],"issued":{"date-parts":[["2020"]]}}}],"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Sattler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20)</w:t>
      </w:r>
      <w:r w:rsidR="00601717">
        <w:rPr>
          <w:rFonts w:ascii="Times New Roman" w:hAnsi="Times New Roman" w:cs="Times New Roman"/>
        </w:rPr>
        <w:fldChar w:fldCharType="end"/>
      </w:r>
      <w:r w:rsidRPr="2ACBDC75">
        <w:rPr>
          <w:rFonts w:ascii="Times New Roman" w:hAnsi="Times New Roman" w:cs="Times New Roman"/>
        </w:rPr>
        <w:t xml:space="preserve"> implemented an innovative study. They created a design where the relationship between commute mode and perceived stress was measured up to three days after</w:t>
      </w:r>
      <w:r w:rsidR="00327B60" w:rsidRPr="2ACBDC75">
        <w:rPr>
          <w:rFonts w:ascii="Times New Roman" w:hAnsi="Times New Roman" w:cs="Times New Roman"/>
        </w:rPr>
        <w:t xml:space="preserve"> the end of the trip</w:t>
      </w:r>
      <w:r w:rsidRPr="2ACBDC75">
        <w:rPr>
          <w:rFonts w:ascii="Times New Roman" w:hAnsi="Times New Roman" w:cs="Times New Roman"/>
        </w:rPr>
        <w:t>. This study is part of the ‘Healthy On The way’ (HOTway) study in Graz, Austria. The authors adopted seven statements from the Perceived Stress Questionnaire (</w:t>
      </w:r>
      <w:r w:rsidR="027003CD" w:rsidRPr="2ACBDC75">
        <w:rPr>
          <w:rFonts w:ascii="Times New Roman" w:hAnsi="Times New Roman" w:cs="Times New Roman"/>
        </w:rPr>
        <w:t xml:space="preserve">PSQ;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VntfGffM","properties":{"formattedCitation":"(Levenstein et al., 1993)","plainCitation":"(Levenstein et al., 1993)","dontUpdate":true,"noteIndex":0},"citationItems":[{"id":655,"uris":["http://zotero.org/users/9492510/items/VAR7TPJA"],"itemData":{"id":655,"type":"article-journal","abstract":"A 30-question Perceived Stress Questionnaire (PSQ) was validated, in Italian and English, among 230 subjects. Test-retest reliability was 0.82 for the General (past year or two) PSQ, while monthly Recent (past month) PSQs varied by a mean factor of 1.9 over 6 months; coefficient alpha &gt; 0.9. General and/or Recent PSQ scores were associated with trait anxiety (r = 0.75), Cohen's Perceived Stress Scale (r = 0.73), depression (r = 0.56), self-rated stress (r = 0.56), and stressful life events (p &lt; 0.05). The General PSQ was higher in in-patients than in out-patients (p &lt; 0.05); both forms were correlated with a somatic complaints scale in a non-patient population (r &gt; 0.5), and were higher, among 27 asymptomatic ulcerative colitis patients, in the seven who had rectal inflammation than in those with normal proctoscopy (p = 0.03). Factor analysis yielded seven factors, of which those reflecting interpersonal conflict and tension were significantly associated with health outcomes. The Perceived Stress Questionnaire may be a valuable addition to the armamentarium of psychosomatic researchers. © 1993.","container-title":"Journal of Psychosomatic Research","DOI":"10.1016/0022-3999(93)90120-5","ISSN":"00223999","issue":"1","note":"PMID: 8421257","page":"19-32","title":"Development of the perceived stress questionnaire: A new tool for psychosomatic research","volume":"37","author":[{"family":"Levenstein","given":"S."},{"family":"Prantera","given":"C."},{"family":"Varvo","given":"V."},{"family":"Scribano","given":"M. L."},{"family":"Berto","given":"E."},{"family":"Luzi","given":"C."},{"family":"Andreoli","given":"A."}],"issued":{"date-parts":[["1993"]]}}}],"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rPr>
        <w:t>Levenstein et al., 1993)</w:t>
      </w:r>
      <w:r w:rsidR="00601717">
        <w:rPr>
          <w:rFonts w:ascii="Times New Roman" w:hAnsi="Times New Roman" w:cs="Times New Roman"/>
        </w:rPr>
        <w:fldChar w:fldCharType="end"/>
      </w:r>
      <w:r w:rsidRPr="2ACBDC75">
        <w:rPr>
          <w:rFonts w:ascii="Times New Roman" w:hAnsi="Times New Roman" w:cs="Times New Roman"/>
        </w:rPr>
        <w:t xml:space="preserve"> and the Perceived Stress Scale (PSS-4; Cohen et al., 1983). The scales were filled before the commuting (baseline stress) and after the commuting (referring back to how they felt during the commute; commute stress). The results indicated that </w:t>
      </w:r>
      <w:r w:rsidR="00327B60" w:rsidRPr="2ACBDC75">
        <w:rPr>
          <w:rFonts w:ascii="Times New Roman" w:hAnsi="Times New Roman" w:cs="Times New Roman"/>
        </w:rPr>
        <w:t>active commuting</w:t>
      </w:r>
      <w:r w:rsidRPr="2ACBDC75">
        <w:rPr>
          <w:rFonts w:ascii="Times New Roman" w:hAnsi="Times New Roman" w:cs="Times New Roman"/>
        </w:rPr>
        <w:t xml:space="preserve"> was associated with lower perceived commuting stress than passive commuters (car, motorbike, </w:t>
      </w:r>
      <w:bookmarkStart w:id="20" w:name="_Hlk127951329"/>
      <w:r w:rsidR="00327B60" w:rsidRPr="2ACBDC75">
        <w:rPr>
          <w:rFonts w:ascii="Times New Roman" w:hAnsi="Times New Roman" w:cs="Times New Roman"/>
        </w:rPr>
        <w:t>public transport).</w:t>
      </w:r>
      <w:r w:rsidRPr="2ACBDC75">
        <w:rPr>
          <w:rFonts w:ascii="Times New Roman" w:hAnsi="Times New Roman" w:cs="Times New Roman"/>
        </w:rPr>
        <w:t xml:space="preserve"> </w:t>
      </w:r>
      <w:bookmarkEnd w:id="20"/>
    </w:p>
    <w:p w14:paraId="6FEBE80E" w14:textId="43C30324" w:rsidR="00DB1ED3" w:rsidRDefault="00DB1ED3" w:rsidP="006461D1">
      <w:pPr>
        <w:jc w:val="both"/>
        <w:rPr>
          <w:rFonts w:ascii="Times New Roman" w:hAnsi="Times New Roman" w:cs="Times New Roman"/>
        </w:rPr>
      </w:pPr>
      <w:r w:rsidRPr="0991B196">
        <w:rPr>
          <w:rFonts w:ascii="Times New Roman" w:hAnsi="Times New Roman" w:cs="Times New Roman"/>
          <w:u w:val="single"/>
        </w:rPr>
        <w:t>LONGITUDINAL</w:t>
      </w:r>
      <w:r w:rsidRPr="0991B196">
        <w:rPr>
          <w:rFonts w:ascii="Times New Roman" w:hAnsi="Times New Roman" w:cs="Times New Roman"/>
        </w:rPr>
        <w:t>:</w:t>
      </w:r>
    </w:p>
    <w:p w14:paraId="638C2DE8" w14:textId="674152A3" w:rsidR="009637AB" w:rsidRPr="00DB1ED3" w:rsidRDefault="0B0260F6" w:rsidP="0991B196">
      <w:pPr>
        <w:jc w:val="both"/>
        <w:rPr>
          <w:rFonts w:ascii="Times New Roman" w:hAnsi="Times New Roman" w:cs="Times New Roman"/>
        </w:rPr>
      </w:pPr>
      <w:r w:rsidRPr="0991B196">
        <w:rPr>
          <w:rFonts w:ascii="Times New Roman" w:hAnsi="Times New Roman" w:cs="Times New Roman"/>
        </w:rPr>
        <w:t>In 2018, the authors working on the Physical Activity through Sustainable Transport Approaches project (PASTA project</w:t>
      </w:r>
      <w:r w:rsidR="00601717">
        <w:rPr>
          <w:rFonts w:ascii="Times New Roman" w:hAnsi="Times New Roman" w:cs="Times New Roman"/>
        </w:rPr>
        <w:t>;</w:t>
      </w:r>
      <w:r w:rsidRPr="0991B196">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jfSgyUUz","properties":{"formattedCitation":"(Gerike et al., 2016)","plainCitation":"(Gerike et al., 2016)","dontUpdate":true,"noteIndex":0},"citationItems":[{"id":412,"uris":["http://zotero.org/users/9492510/items/V7X8KD9V"],"itemData":{"id":412,"type":"article-journal","abstract":"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Ö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container-title":"BMJ Open","DOI":"10.1136/bmjopen-2015-009924","ISSN":"20446055","issue":"1","note":"PMID: 26743706\npublisher: BMJ Publishing Group","title":"Physical Activity through Sustainable Transport Approaches (PASTA): A study protocol for a multicentre project","volume":"6","author":[{"family":"Gerike","given":"Regine"},{"family":"De Nazelle","given":"Audrey"},{"family":"Nieuwenhuijsen","given":"Mark"},{"family":"Panis","given":"Luc Int"},{"family":"Anaya","given":"Esther"},{"family":"Avila-Palencia","given":"Ione"},{"family":"Boschetti","given":"Florinda"},{"family":"Brand","given":"Christian"},{"family":"Cole-Hunter","given":"Tom"},{"family":"Dons","given":"Evi"},{"family":"Eriksson","given":"Ulf"},{"family":"Gaupp-Berghausen","given":"Mailin"},{"family":"Kahlmeier","given":"Sonja"},{"family":"Laeremans","given":"Michelle"},{"family":"Mueller","given":"Natalie"},{"family":"Orjuela","given":"Juan Pablo"},{"family":"Racioppi","given":"Francesca"},{"family":"Raser","given":"Elisabeth"},{"family":"Rojas-Rueda","given":"David"},{"family":"Schweizer","given":"Christian"},{"family":"Standaert","given":"Arnout"},{"family":"Uhlmann","given":"Tina"},{"family":"Wegener","given":"Sandra"},{"family":"Götschi","given":"Thomas"}],"issued":{"date-parts":[["2016"]]}}}],"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rPr>
        <w:t>Gerike et al., 2016)</w:t>
      </w:r>
      <w:r w:rsidR="00601717">
        <w:rPr>
          <w:rFonts w:ascii="Times New Roman" w:hAnsi="Times New Roman" w:cs="Times New Roman"/>
        </w:rPr>
        <w:fldChar w:fldCharType="end"/>
      </w:r>
      <w:r w:rsidRPr="0991B196">
        <w:rPr>
          <w:rFonts w:ascii="Times New Roman" w:hAnsi="Times New Roman" w:cs="Times New Roman"/>
        </w:rPr>
        <w:t xml:space="preserve"> analysed the data collected between 2014 and 2016 to evaluate the association between transport modes (</w:t>
      </w:r>
      <w:r w:rsidRPr="0991B196">
        <w:rPr>
          <w:rFonts w:ascii="Times New Roman" w:hAnsi="Times New Roman" w:cs="Times New Roman"/>
          <w:color w:val="000000" w:themeColor="text1"/>
        </w:rPr>
        <w:t>“How often do you currently use each of the following methods of travel to get to and from places?”)</w:t>
      </w:r>
      <w:r w:rsidRPr="0991B196">
        <w:rPr>
          <w:rFonts w:ascii="Times New Roman" w:hAnsi="Times New Roman" w:cs="Times New Roman"/>
        </w:rPr>
        <w:t xml:space="preserve"> and health and social contact measures in seven European cities (Avila-Palencia et al., 2018). The authors evaluated the impact of single and multiple transport mode</w:t>
      </w:r>
      <w:r w:rsidR="00514A7D">
        <w:rPr>
          <w:rFonts w:ascii="Times New Roman" w:hAnsi="Times New Roman" w:cs="Times New Roman"/>
        </w:rPr>
        <w:t>s</w:t>
      </w:r>
      <w:r w:rsidRPr="0991B196">
        <w:rPr>
          <w:rFonts w:ascii="Times New Roman" w:hAnsi="Times New Roman" w:cs="Times New Roman"/>
        </w:rPr>
        <w:t xml:space="preserve"> on the outcomes. Perceived stress, vitality and mental health were components of overall mental health outcomes</w:t>
      </w:r>
      <w:r w:rsidR="00514A7D">
        <w:rPr>
          <w:rFonts w:ascii="Times New Roman" w:hAnsi="Times New Roman" w:cs="Times New Roman"/>
        </w:rPr>
        <w:t xml:space="preserve"> </w:t>
      </w:r>
      <w:r w:rsidR="00601717">
        <w:rPr>
          <w:rFonts w:ascii="Times New Roman" w:hAnsi="Times New Roman" w:cs="Times New Roman"/>
          <w:noProof/>
        </w:rPr>
        <w:fldChar w:fldCharType="begin"/>
      </w:r>
      <w:r w:rsidR="00134EC9">
        <w:rPr>
          <w:rFonts w:ascii="Times New Roman" w:hAnsi="Times New Roman" w:cs="Times New Roman"/>
          <w:noProof/>
        </w:rPr>
        <w:instrText xml:space="preserve"> ADDIN ZOTERO_ITEM CSL_CITATION {"citationID":"Ydlgg9hG","properties":{"formattedCitation":"(Avila-Palencia {\\i{}et al.} 2018)","plainCitation":"(Avila-Palencia et al. 2018)","noteIndex":0},"citationItems":[{"id":147,"uris":["http://zotero.org/users/9492510/items/D8QXVMDC"],"itemData":{"id":147,"type":"article-journal","abstract":"BACKGROUND: Transport mode choice has been associated with different health risks and benefits depending on which transport mode is used. We aimed to evaluate the association between different transport modes use and several health and social contact measures.\nMETHODS: We based our analyses on the Physical Activity through Sustainable Transport Approaches (PASTA) longitudinal study, conducted over a period of two years in seven European cities. 8802 participants finished the baseline questionnaire, and 3567 answered the final questionnaire. Participants were 18 years of age or older (16 years of age or older in Zurich) and lived, worked and/or studied in one of the case-study cities. Associations between transport mode use and health/social contact measures were estimated using mixed-effects logistic regression models, linear regression models, and logistic regression models according to the data available. All the associations were assessed with single and multiple transport mode models. All models were adjusted for potential confounders.\nRESULTS: In multiple transport mode models, bicycle use was associated with good self-perceived health [OR (CI 95%) = 1.07 (1.05, 1.08)], all the mental health measures [perceived stress: coef (CI 95%) = -0.016 (-0.028, -0.004); mental health: coef (CI 95%) = 0.11 (0.05, 0.18); vitality: coef (CI 95%) = 0.14 (0.07, 0.22)], and with fewer feelings of loneliness [coef (CI 95%) = -0.03 (-0.05, -0.01)]. Walking was associated with good self-perceived health [OR (CI 95%) = 1.02 (1.00, 1.03)], higher vitality [coef (CI 95%) = 0.14 (0.05, 0.23)], and more frequent contact with friends/family [OR (CI 95%) = 1.03 (1.00, 1.05)]. Car use was associated with fewer feelings of loneliness [coef (CI 95%) = -0.04 (-0.06, -0.02)]. The results for e-bike and public transport use were non-significant, and the results for motorbike use were inconclusive.\nCONCLUSIONS: Similarity of findings across cities suggested that active transport, especially bicycle use, should be encouraged to improve population health and social outcomes.","container-title":"Environment International","DOI":"10.1016/j.envint.2018.08.002","ISSN":"1873-6750","journalAbbreviation":"Environ Int","language":"eng","note":"PMID: 30098553","page":"199-206","source":"PubMed","title":"The effects of transport mode use on self-perceived health, mental health, and social contact measures: A cross-sectional and longitudinal study","title-short":"The effects of transport mode use on self-perceived health, mental health, and social contact measures","volume":"120","author":[{"family":"Avila-Palencia","given":"Ione"},{"family":"Int Panis","given":"Luc"},{"family":"Dons","given":"Evi"},{"family":"Gaupp-Berghausen","given":"Mailin"},{"family":"Raser","given":"Elisabeth"},{"family":"Götschi","given":"Thomas"},{"family":"Gerike","given":"Regine"},{"family":"Brand","given":"Christian"},{"family":"Nazelle","given":"Audrey","non-dropping-particle":"de"},{"family":"Orjuela","given":"Juan Pablo"},{"family":"Anaya-Boig","given":"Esther"},{"family":"Stigell","given":"Erik"},{"family":"Kahlmeier","given":"Sonja"},{"family":"Iacorossi","given":"Francesco"},{"family":"Nieuwenhuijsen","given":"Mark J."}],"issued":{"date-parts":[["2018",11]]}}}],"schema":"https://github.com/citation-style-language/schema/raw/master/csl-citation.json"} </w:instrText>
      </w:r>
      <w:r w:rsidR="00601717">
        <w:rPr>
          <w:rFonts w:ascii="Times New Roman" w:hAnsi="Times New Roman" w:cs="Times New Roman"/>
          <w:noProof/>
        </w:rPr>
        <w:fldChar w:fldCharType="separate"/>
      </w:r>
      <w:r w:rsidR="00134EC9" w:rsidRPr="00134EC9">
        <w:rPr>
          <w:rFonts w:ascii="Times New Roman" w:hAnsi="Times New Roman" w:cs="Times New Roman"/>
          <w:szCs w:val="24"/>
        </w:rPr>
        <w:t xml:space="preserve">(Avila-Palencia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8)</w:t>
      </w:r>
      <w:r w:rsidR="00601717">
        <w:rPr>
          <w:rFonts w:ascii="Times New Roman" w:hAnsi="Times New Roman" w:cs="Times New Roman"/>
          <w:noProof/>
        </w:rPr>
        <w:fldChar w:fldCharType="end"/>
      </w:r>
      <w:r w:rsidR="00514A7D">
        <w:rPr>
          <w:rFonts w:ascii="Times New Roman" w:hAnsi="Times New Roman" w:cs="Times New Roman"/>
          <w:noProof/>
        </w:rPr>
        <w:t>.</w:t>
      </w:r>
      <w:r w:rsidR="55817823" w:rsidRPr="0991B196">
        <w:rPr>
          <w:rFonts w:ascii="Times New Roman" w:hAnsi="Times New Roman" w:cs="Times New Roman"/>
        </w:rPr>
        <w:t xml:space="preserve"> </w:t>
      </w:r>
      <w:r w:rsidR="6A6A3D06" w:rsidRPr="0991B196">
        <w:rPr>
          <w:rFonts w:ascii="Times New Roman" w:hAnsi="Times New Roman" w:cs="Times New Roman"/>
        </w:rPr>
        <w:t>Stress levels were measured using the Perceived Stress Scale</w:t>
      </w:r>
      <w:r w:rsidR="00DB1ED3">
        <w:rPr>
          <w:rFonts w:ascii="Times New Roman" w:hAnsi="Times New Roman" w:cs="Times New Roman"/>
        </w:rPr>
        <w:t xml:space="preserve"> (PSS-4; Cohen et al., 1983) as a mental health outcome</w:t>
      </w:r>
      <w:r w:rsidR="7E2EBBD6">
        <w:rPr>
          <w:rFonts w:ascii="Times New Roman" w:hAnsi="Times New Roman" w:cs="Times New Roman"/>
        </w:rPr>
        <w:t xml:space="preserve">. They </w:t>
      </w:r>
      <w:r w:rsidR="00DB1ED3">
        <w:rPr>
          <w:rFonts w:ascii="Times New Roman" w:hAnsi="Times New Roman" w:cs="Times New Roman"/>
        </w:rPr>
        <w:t xml:space="preserve">found that bicycle use was the transport mode associated with the lowest stress levels. </w:t>
      </w:r>
    </w:p>
    <w:p w14:paraId="5EAFB4DA" w14:textId="66E1A6E7" w:rsidR="009637AB" w:rsidRPr="006461D1" w:rsidRDefault="002E4ECD" w:rsidP="006461D1">
      <w:pPr>
        <w:ind w:firstLine="720"/>
        <w:jc w:val="both"/>
        <w:rPr>
          <w:rFonts w:ascii="Times New Roman" w:hAnsi="Times New Roman" w:cs="Times New Roman"/>
        </w:rPr>
      </w:pPr>
      <w:r>
        <w:rPr>
          <w:rFonts w:ascii="Times New Roman" w:hAnsi="Times New Roman" w:cs="Times New Roman"/>
        </w:rPr>
        <w:t>8.</w:t>
      </w:r>
      <w:r w:rsidR="009637AB" w:rsidRPr="006461D1">
        <w:rPr>
          <w:rFonts w:ascii="Times New Roman" w:hAnsi="Times New Roman" w:cs="Times New Roman"/>
        </w:rPr>
        <w:t xml:space="preserve"> Depressive symptoms</w:t>
      </w:r>
      <w:r w:rsidR="009637AB" w:rsidRPr="006461D1">
        <w:rPr>
          <w:rFonts w:ascii="Times New Roman" w:hAnsi="Times New Roman" w:cs="Times New Roman"/>
        </w:rPr>
        <w:tab/>
      </w:r>
    </w:p>
    <w:p w14:paraId="2BF80BBC" w14:textId="1CEEA294" w:rsidR="009637AB" w:rsidRPr="006461D1" w:rsidRDefault="009637AB" w:rsidP="006461D1">
      <w:pPr>
        <w:jc w:val="both"/>
        <w:rPr>
          <w:rFonts w:ascii="Times New Roman" w:hAnsi="Times New Roman" w:cs="Times New Roman"/>
        </w:rPr>
      </w:pPr>
      <w:bookmarkStart w:id="21" w:name="_Hlk127951557"/>
      <w:r w:rsidRPr="0991B196">
        <w:rPr>
          <w:rFonts w:ascii="Times New Roman" w:hAnsi="Times New Roman" w:cs="Times New Roman"/>
        </w:rPr>
        <w:t>In 2020, Marques and colleagues published a review on the relationship between active commuting and depression among adults</w:t>
      </w:r>
      <w:r w:rsidR="58957248" w:rsidRPr="0991B196">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e3ERagYc","properties":{"formattedCitation":"(Marques {\\i{}et al.} 2020)","plainCitation":"(Marques et al. 2020)","noteIndex":0},"citationItems":[{"id":191,"uris":["http://zotero.org/users/9492510/items/Z4W9IDMP"],"itemData":{"id":191,"type":"article-journal","abstract":"Physical activity (PA) is suggested to have a protective effect against depression. One way of engaging in PA is through active commuting. This review summarises the literature regarding the relationship between active commuting and depression among adults and older adults. A systematic review of studies published up to December 2019, performed in accordance with the Preferred Reporting Items for Systematic Reviews and Meta-Analysis guidelines, was conducted using three databases (PubMed, Scopus, and Web of Science). A total of seven articles were identified as relevant. The results from these studies were inconsistent. Only two presented a significant relationship between active commuting and depression symptoms. In those two studies, switching to more active modes of travel and walking long distances were negatively related to the likelihood of developing new depressive symptoms. In the other five studies, no significant association between active travel or active commuting and depression was found. The relationship between active commuting and depression symptoms in adults is not clear. More studies on this topic are necessary in order to understand if active commuting can be used as a public health strategy to tackle mental health issues such as depression.","container-title":"International Journal of Environmental Research and Public Health","DOI":"10.3390/ijerph17031041","issue":"3","journalAbbreviation":"Int. J. Environ. Res. Public Health","language":"English","note":"publisher-place: Basel\npublisher: Mdpi\nWOS:000517783300366","page":"1041","source":"Web of Science Nextgen","title":"Active Commuting and Depression Symptoms in Adults: A Systematic Review","title-short":"Active Commuting and Depression Symptoms in Adults","volume":"17","author":[{"family":"Marques","given":"Adilson"},{"family":"Peralta","given":"Miguel"},{"family":"Henriques-Neto","given":"Duarte"},{"family":"Frasquilho","given":"Diana"},{"family":"Gouveira","given":"Elvio Rubio"},{"family":"Gomez-Baya","given":"Diego"}],"issued":{"date-parts":[["2020",2,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Marques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20)</w:t>
      </w:r>
      <w:r w:rsidR="00601717">
        <w:rPr>
          <w:rFonts w:ascii="Times New Roman" w:hAnsi="Times New Roman" w:cs="Times New Roman"/>
        </w:rPr>
        <w:fldChar w:fldCharType="end"/>
      </w:r>
      <w:r w:rsidRPr="0991B196">
        <w:rPr>
          <w:rFonts w:ascii="Times New Roman" w:hAnsi="Times New Roman" w:cs="Times New Roman"/>
        </w:rPr>
        <w:t>. The authors identified seven articles published up to 2019; only two showed that those w</w:t>
      </w:r>
      <w:r w:rsidR="002E4ECD" w:rsidRPr="0991B196">
        <w:rPr>
          <w:rFonts w:ascii="Times New Roman" w:hAnsi="Times New Roman" w:cs="Times New Roman"/>
        </w:rPr>
        <w:t>ith</w:t>
      </w:r>
      <w:r w:rsidRPr="0991B196">
        <w:rPr>
          <w:rFonts w:ascii="Times New Roman" w:hAnsi="Times New Roman" w:cs="Times New Roman"/>
        </w:rPr>
        <w:t xml:space="preserve"> higher levels of active travelling</w:t>
      </w:r>
      <w:r w:rsidR="002E4ECD" w:rsidRPr="0991B196">
        <w:rPr>
          <w:rFonts w:ascii="Times New Roman" w:hAnsi="Times New Roman" w:cs="Times New Roman"/>
        </w:rPr>
        <w:t xml:space="preserve"> were less likely to develop depressive symptoms</w:t>
      </w:r>
      <w:r w:rsidRPr="0991B196">
        <w:rPr>
          <w:rFonts w:ascii="Times New Roman" w:hAnsi="Times New Roman" w:cs="Times New Roman"/>
        </w:rPr>
        <w:t xml:space="preserve">. One of these two papers </w:t>
      </w:r>
      <w:r w:rsidR="00C32CD1" w:rsidRPr="0991B196">
        <w:rPr>
          <w:rFonts w:ascii="Times New Roman" w:hAnsi="Times New Roman" w:cs="Times New Roman"/>
        </w:rPr>
        <w:t>is described</w:t>
      </w:r>
      <w:r w:rsidRPr="0991B196">
        <w:rPr>
          <w:rFonts w:ascii="Times New Roman" w:hAnsi="Times New Roman" w:cs="Times New Roman"/>
        </w:rPr>
        <w:t xml:space="preserve"> below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MHDb7psk","properties":{"formattedCitation":"(Knott {\\i{}et al.} 2018)","plainCitation":"(Knott et al. 2018)","noteIndex":0},"citationItems":[{"id":171,"uris":["http://zotero.org/users/9492510/items/CEPXNUQA"],"itemData":{"id":171,"type":"article-journal","abstract":"Although commuting provides an opportunity for incorporating physical activity into daily routines, little is known about the effect of active commuting upon depressive symptoms. This study aimed to determine whether changes in commute mode are associated with differences in the severity of depressive symptoms in working adults. Commuters were selected from the UK Biobank cohort if they completed ≥2 assessment centre visits between 2006 and 2016. Modes of travel to work were self-reported at each visit. Participants were categorised as ‘inactive’ (car only) or ‘active’ commuters (any other mode(s), including walking, cycling and public transport). Transitions between categories were defined between pairs of visits. The severity of depressive symptoms was defined using the two-item Patient Health Questionnaire (PHQ-2). Scores were derived between zero and six. Higher values indicate more severe symptoms. Separate analyses were conducted in commuters who were asymptomatic (zero score) and symptomatic (non-zero score) at baseline. The analytical sample comprised 5474 participants aged 40–75 at baseline with a mean follow-up of 4.65 years. Asymptomatic commuters who transitioned from inactive to active commuting reported less severe symptoms at follow-up than those who remained inactive (β −0.10, 95% CI [−0.20, 0.00]; N = 3145). A similar but non-significant relationship is evident among commuters with pre-existing symptoms (β −0.60, 95% CI [−1.27, 0.08]; N = 1078). After adjusting for transition category, longer commutes at baseline were associated with worse depressive symptoms at follow-up among symptomatic participants. Shifting from exclusive car use towards more active commuting may help prevent and attenuate depressive symptoms in working adults. © 2018 The Authors","archive":"Scopus","container-title":"Preventive Medicine","DOI":"10.1016/j.ypmed.2018.03.018","page":"61-69","source":"Scopus","title":"Changes in the mode of travel to work and the severity of depressive symptoms: a longitudinal analysis of UK Biobank","title-short":"Changes in the mode of travel to work and the severity of depressive symptoms","volume":"112","author":[{"family":"Knott","given":"C.S."},{"family":"Panter","given":"J."},{"family":"Foley","given":"L."},{"family":"Ogilvie","given":"D."}],"issued":{"date-parts":[["2018"]]}}}],"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Knott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8)</w:t>
      </w:r>
      <w:r w:rsidR="00601717">
        <w:rPr>
          <w:rFonts w:ascii="Times New Roman" w:hAnsi="Times New Roman" w:cs="Times New Roman"/>
        </w:rPr>
        <w:fldChar w:fldCharType="end"/>
      </w:r>
      <w:r w:rsidRPr="0991B196">
        <w:rPr>
          <w:rFonts w:ascii="Times New Roman" w:hAnsi="Times New Roman" w:cs="Times New Roman"/>
        </w:rPr>
        <w:t>. In the other five studies, no significant relationship was found. Also, there was no experimental evidence.</w:t>
      </w:r>
    </w:p>
    <w:bookmarkEnd w:id="21"/>
    <w:p w14:paraId="30B29C4B" w14:textId="6F1BCDC3" w:rsidR="009637AB" w:rsidRDefault="009637AB" w:rsidP="006461D1">
      <w:pPr>
        <w:jc w:val="both"/>
        <w:rPr>
          <w:rFonts w:ascii="Times New Roman" w:hAnsi="Times New Roman" w:cs="Times New Roman"/>
        </w:rPr>
      </w:pPr>
      <w:r w:rsidRPr="006461D1">
        <w:rPr>
          <w:rFonts w:ascii="Times New Roman" w:hAnsi="Times New Roman" w:cs="Times New Roman"/>
          <w:u w:val="single"/>
        </w:rPr>
        <w:t>CROSS-SECTIONAL</w:t>
      </w:r>
      <w:r w:rsidRPr="006461D1">
        <w:rPr>
          <w:rFonts w:ascii="Times New Roman" w:hAnsi="Times New Roman" w:cs="Times New Roman"/>
        </w:rPr>
        <w:t>:</w:t>
      </w:r>
    </w:p>
    <w:p w14:paraId="18B1AB00" w14:textId="49863BC8" w:rsidR="00F13407" w:rsidRPr="006461D1" w:rsidRDefault="00F13407" w:rsidP="006461D1">
      <w:pPr>
        <w:jc w:val="both"/>
        <w:rPr>
          <w:rFonts w:ascii="Times New Roman" w:hAnsi="Times New Roman" w:cs="Times New Roman"/>
        </w:rPr>
      </w:pPr>
      <w:r w:rsidRPr="0991B196">
        <w:rPr>
          <w:rFonts w:ascii="Times New Roman" w:hAnsi="Times New Roman" w:cs="Times New Roman"/>
        </w:rPr>
        <w:t>In 2010, Bergland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rhggHA3x","properties":{"formattedCitation":"(Bergland {\\i{}et al.} 2010)","plainCitation":"(Bergland et al. 2010)","noteIndex":0},"citationItems":[{"id":463,"uris":["http://zotero.org/users/9492510/items/EZY2RI89"],"itemData":{"id":463,"type":"article-journal","abstract":"Walking is an essential component of outdoor mobility, and recognised as one of the best forms of physical activity for older adults. The purpose of this study is to examine the relationships between socio-demographic factors, coping resources, self-esteem and health status with the outdoor walking ability of people aged 55-79 years living in the community. The hypothesis is that there is a positive association between outdoor walking ability and coping, self-esteem and health status. A nationally-representative sample of 3,069 women and men answered questions regarding socio-demographic attributes, coping resources, self-esteem, health status and outdoor walking ability. The mean age of the respondents was 65.6 years. Around one-half of the sample were women, and around one-half were aged 65 or more years. One-third (32.3%) of the sample were married or cohabiting. Regarding outdoor walking ability, only 0.7 per cent of the respondents were not able to walk at all, and 80.8 per cent could walk at least one kilometre without a pause. Binary logistic multivariate regression analyses showed that those who had good outdoor walking ability (one kilometre or more) were significantly younger than those who did not, and that they were predominantly men, partnered or married, not in paid work, experienced significantly little pain, had better self-reported health and higher perceived coping. Copyright © Cambridge University Press 2010.","container-title":"Ageing and Society","DOI":"10.1017/S0144686X1000022X","ISSN":"0144686X","issue":"6","page":"949-963","title":"The relationship between coping, self-esteem and health on outdoor walking ability among older adults in Norway","volume":"30","author":[{"family":"Bergland","given":"Astrid"},{"family":"Thorsen","given":"Kirsten"},{"family":"Loland","given":"Nina Waaler"}],"issued":{"date-parts":[["2010",8]]}}}],"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Bergland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0)</w:t>
      </w:r>
      <w:r w:rsidR="00601717">
        <w:rPr>
          <w:rFonts w:ascii="Times New Roman" w:hAnsi="Times New Roman" w:cs="Times New Roman"/>
        </w:rPr>
        <w:fldChar w:fldCharType="end"/>
      </w:r>
      <w:r w:rsidRPr="0991B196">
        <w:rPr>
          <w:rFonts w:ascii="Times New Roman" w:hAnsi="Times New Roman" w:cs="Times New Roman"/>
        </w:rPr>
        <w:t xml:space="preserve"> investigated a sample of older adults (age 55-79) to understand the relationship between outdoor walking ability (</w:t>
      </w:r>
      <w:r w:rsidR="003B7A24" w:rsidRPr="0991B196">
        <w:rPr>
          <w:rFonts w:ascii="Times New Roman" w:hAnsi="Times New Roman" w:cs="Times New Roman"/>
        </w:rPr>
        <w:t xml:space="preserve">Telephone Survey </w:t>
      </w:r>
      <w:r w:rsidR="00367AB4" w:rsidRPr="0991B196">
        <w:rPr>
          <w:rFonts w:ascii="Times New Roman" w:hAnsi="Times New Roman" w:cs="Times New Roman"/>
        </w:rPr>
        <w:t>‘</w:t>
      </w:r>
      <w:r w:rsidR="003B7A24" w:rsidRPr="0991B196">
        <w:rPr>
          <w:rFonts w:ascii="Times New Roman" w:hAnsi="Times New Roman" w:cs="Times New Roman"/>
        </w:rPr>
        <w:t>What is the longest distance you can walk without a pause?</w:t>
      </w:r>
      <w:r w:rsidR="00367AB4" w:rsidRPr="0991B196">
        <w:rPr>
          <w:rFonts w:ascii="Times New Roman" w:hAnsi="Times New Roman" w:cs="Times New Roman"/>
        </w:rPr>
        <w:t>’</w:t>
      </w:r>
      <w:r w:rsidR="003B7A24" w:rsidRPr="0991B196">
        <w:rPr>
          <w:rFonts w:ascii="Times New Roman" w:hAnsi="Times New Roman" w:cs="Times New Roman"/>
        </w:rPr>
        <w:t xml:space="preserve">; “active” if </w:t>
      </w:r>
      <w:r w:rsidRPr="0991B196">
        <w:rPr>
          <w:rFonts w:ascii="Times New Roman" w:hAnsi="Times New Roman" w:cs="Times New Roman"/>
        </w:rPr>
        <w:t>walking≥1km) and their self-esteem, coping and health status. This study was part of the NorLAG (</w:t>
      </w:r>
      <w:r w:rsidR="002E4ECD" w:rsidRPr="0991B196">
        <w:rPr>
          <w:rFonts w:ascii="Times New Roman" w:hAnsi="Times New Roman" w:cs="Times New Roman"/>
        </w:rPr>
        <w:t xml:space="preserve">Norway;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jQh2fnEl","properties":{"formattedCitation":"(Solem, 2003)","plainCitation":"(Solem, 2003)","dontUpdate":true,"noteIndex":0},"citationItems":[{"id":658,"uris":["http://zotero.org/users/9492510/items/ZIN8R9WX"],"itemData":{"id":658,"type":"report","event-place":"Oslo","publisher":"Norwegian Social Research","publisher-place":"Oslo","title":"Forskningsinstrumentene i NorLAG [The Research Instruments in the NorLAGstudy].","author":[{"family":"Solem","given":"P. E."}],"issued":{"date-parts":[["2003"]]}}}],"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rPr>
        <w:t>Solem, 2003)</w:t>
      </w:r>
      <w:r w:rsidR="00601717">
        <w:rPr>
          <w:rFonts w:ascii="Times New Roman" w:hAnsi="Times New Roman" w:cs="Times New Roman"/>
        </w:rPr>
        <w:fldChar w:fldCharType="end"/>
      </w:r>
      <w:r w:rsidRPr="0991B196">
        <w:rPr>
          <w:rFonts w:ascii="Times New Roman" w:hAnsi="Times New Roman" w:cs="Times New Roman"/>
        </w:rPr>
        <w:t xml:space="preserve">. Depression </w:t>
      </w:r>
      <w:r w:rsidR="002E4ECD" w:rsidRPr="0991B196">
        <w:rPr>
          <w:rFonts w:ascii="Times New Roman" w:hAnsi="Times New Roman" w:cs="Times New Roman"/>
        </w:rPr>
        <w:t xml:space="preserve">was measured with the </w:t>
      </w:r>
      <w:r w:rsidRPr="0991B196">
        <w:rPr>
          <w:rFonts w:ascii="Times New Roman" w:hAnsi="Times New Roman" w:cs="Times New Roman"/>
        </w:rPr>
        <w:t>C</w:t>
      </w:r>
      <w:r w:rsidR="002E4ECD" w:rsidRPr="0991B196">
        <w:rPr>
          <w:rFonts w:ascii="Times New Roman" w:hAnsi="Times New Roman" w:cs="Times New Roman"/>
        </w:rPr>
        <w:t xml:space="preserve">enter for </w:t>
      </w:r>
      <w:r w:rsidRPr="0991B196">
        <w:rPr>
          <w:rFonts w:ascii="Times New Roman" w:hAnsi="Times New Roman" w:cs="Times New Roman"/>
        </w:rPr>
        <w:t>E</w:t>
      </w:r>
      <w:r w:rsidR="002E4ECD" w:rsidRPr="0991B196">
        <w:rPr>
          <w:rFonts w:ascii="Times New Roman" w:hAnsi="Times New Roman" w:cs="Times New Roman"/>
        </w:rPr>
        <w:t xml:space="preserve">pidemiologic </w:t>
      </w:r>
      <w:r w:rsidRPr="0991B196">
        <w:rPr>
          <w:rFonts w:ascii="Times New Roman" w:hAnsi="Times New Roman" w:cs="Times New Roman"/>
        </w:rPr>
        <w:t>S</w:t>
      </w:r>
      <w:r w:rsidR="002E4ECD" w:rsidRPr="0991B196">
        <w:rPr>
          <w:rFonts w:ascii="Times New Roman" w:hAnsi="Times New Roman" w:cs="Times New Roman"/>
        </w:rPr>
        <w:t>tudies Scale</w:t>
      </w:r>
      <w:r w:rsidRPr="0991B196">
        <w:rPr>
          <w:rFonts w:ascii="Times New Roman" w:hAnsi="Times New Roman" w:cs="Times New Roman"/>
        </w:rPr>
        <w:t xml:space="preserve"> (</w:t>
      </w:r>
      <w:r w:rsidR="002E4ECD" w:rsidRPr="0991B196">
        <w:rPr>
          <w:rFonts w:ascii="Times New Roman" w:hAnsi="Times New Roman" w:cs="Times New Roman"/>
        </w:rPr>
        <w:t xml:space="preserve">CES-D;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sUQ5xJZy","properties":{"formattedCitation":"(Radloff, 1977)","plainCitation":"(Radloff, 1977)","dontUpdate":true,"noteIndex":0},"citationItems":[{"id":665,"uris":["http://zotero.org/users/9492510/items/I3F9T7FQ"],"itemData":{"id":665,"type":"article-journal","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 © 1977, Sage Publications. All rights reserved.","container-title":"Applied Psychological Measurement","DOI":"10.1177/014662167700100306","ISSN":"15523497","issue":"3","page":"385-401","title":"The CES-D Scale: A Self-Report Depression Scale for Research in the General Population","volume":"1","author":[{"family":"Radloff","given":"Lenore Sawyer"}],"issued":{"date-parts":[["1977"]]}}}],"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rPr>
        <w:t>Radloff, 1977)</w:t>
      </w:r>
      <w:r w:rsidR="00601717">
        <w:rPr>
          <w:rFonts w:ascii="Times New Roman" w:hAnsi="Times New Roman" w:cs="Times New Roman"/>
        </w:rPr>
        <w:fldChar w:fldCharType="end"/>
      </w:r>
      <w:r w:rsidR="002E4ECD" w:rsidRPr="0991B196">
        <w:rPr>
          <w:rFonts w:ascii="Times New Roman" w:hAnsi="Times New Roman" w:cs="Times New Roman"/>
        </w:rPr>
        <w:t xml:space="preserve">, </w:t>
      </w:r>
      <w:r w:rsidRPr="0991B196">
        <w:rPr>
          <w:rFonts w:ascii="Times New Roman" w:hAnsi="Times New Roman" w:cs="Times New Roman"/>
        </w:rPr>
        <w:t xml:space="preserve">included in the overall health status. However, </w:t>
      </w:r>
      <w:r w:rsidR="09C5F4DA" w:rsidRPr="0991B196">
        <w:rPr>
          <w:rFonts w:ascii="Times New Roman" w:hAnsi="Times New Roman" w:cs="Times New Roman"/>
        </w:rPr>
        <w:t xml:space="preserve">depression scores did not have </w:t>
      </w:r>
      <w:r w:rsidR="221E0306" w:rsidRPr="0991B196">
        <w:rPr>
          <w:rFonts w:ascii="Times New Roman" w:hAnsi="Times New Roman" w:cs="Times New Roman"/>
        </w:rPr>
        <w:t>a significant</w:t>
      </w:r>
      <w:r w:rsidRPr="0991B196">
        <w:rPr>
          <w:rFonts w:ascii="Times New Roman" w:hAnsi="Times New Roman" w:cs="Times New Roman"/>
        </w:rPr>
        <w:t xml:space="preserve"> relationship with outdoor mobility.</w:t>
      </w:r>
    </w:p>
    <w:p w14:paraId="094F1C36" w14:textId="1AD9CD81" w:rsidR="009637AB" w:rsidRPr="006461D1" w:rsidRDefault="009637AB" w:rsidP="0991B196">
      <w:pPr>
        <w:jc w:val="both"/>
        <w:rPr>
          <w:rFonts w:ascii="Times New Roman" w:hAnsi="Times New Roman" w:cs="Times New Roman"/>
        </w:rPr>
      </w:pPr>
      <w:r w:rsidRPr="0991B196">
        <w:rPr>
          <w:rFonts w:ascii="Times New Roman" w:hAnsi="Times New Roman" w:cs="Times New Roman"/>
        </w:rPr>
        <w:t>In 2021,</w:t>
      </w:r>
      <w:r w:rsidR="002E4ECD" w:rsidRPr="0991B196">
        <w:rPr>
          <w:rFonts w:ascii="Times New Roman" w:hAnsi="Times New Roman" w:cs="Times New Roman"/>
        </w:rPr>
        <w:t xml:space="preserve"> </w:t>
      </w:r>
      <w:r w:rsidR="00F12820" w:rsidRPr="00F12820">
        <w:rPr>
          <w:rFonts w:ascii="Times New Roman" w:hAnsi="Times New Roman" w:cs="Times New Roman"/>
        </w:rPr>
        <w:t>M</w:t>
      </w:r>
      <w:r w:rsidR="00F12820">
        <w:rPr>
          <w:rFonts w:ascii="Times New Roman" w:hAnsi="Times New Roman" w:cs="Times New Roman"/>
        </w:rPr>
        <w:t>u</w:t>
      </w:r>
      <w:r w:rsidR="00F12820" w:rsidRPr="00F12820">
        <w:rPr>
          <w:rFonts w:ascii="Times New Roman" w:hAnsi="Times New Roman" w:cs="Times New Roman"/>
        </w:rPr>
        <w:t>ñiz</w:t>
      </w:r>
      <w:r w:rsidR="00F12820">
        <w:rPr>
          <w:rFonts w:ascii="Times New Roman" w:hAnsi="Times New Roman" w:cs="Times New Roman"/>
        </w:rPr>
        <w:t xml:space="preserve"> </w:t>
      </w:r>
      <w:r w:rsidR="002E4ECD" w:rsidRPr="0991B196">
        <w:rPr>
          <w:rFonts w:ascii="Times New Roman" w:hAnsi="Times New Roman" w:cs="Times New Roman"/>
        </w:rPr>
        <w:t>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AyCGGENQ","properties":{"formattedCitation":"(Mu\\uc0\\u241{}iz {\\i{}et al.} 2021)","plainCitation":"(Muñiz et al. 2021)","noteIndex":0},"citationItems":[{"id":659,"uris":["http://zotero.org/users/9492510/items/ECDNT8ED"],"itemData":{"id":659,"type":"article-journal","abstract":"Research question: The main purpose of this paper is to gain a better understanding of the potential beneficial effects of leisure-time, travel and work-related physical activity on diagnosed depression and perceived health. The effects of smoking and drinking lifestyles are accounted for as well. Previous economics research has primarily focused on examining the effects of leisure - time physical activity on physical health outcomes. However, non-recreational physical activity domains as well as their effects on mental conditions have received less attention. Research methods: A multivariate probit model of diagnosed depression, self-assessed health, regular recreational physical activity, active travel, physical activity during principal daily activities, regular drinking and current smoking behaviour was applied using a sample of 16,121 adults from the 2014 European Health Survey in Spain. Results and findings: There is evidence that the physical activity domain is relevant to health outcomes but the results are heterogeneous. While both work-related and travel-related domains reduce the likelihood of depression and contribute to better self-perceived health, the recreational domain has no direct influence on health. Moreover, unobservable effects suggest a positive correlation between the physical activity domains. The same applies to health outcomes as depression and poor subjective health are positively correlated. Implications: This research contributes to the literature by demonstrating that there are heterogeneous effects of physical activity on health. Findings support actions that prioritize physical activity in the non-recreational domains. Bringing physical activity into the daily routine would mitigate the burden of physical and mental conditions in healthcare systems.","container-title":"European Sport Management Quarterly","DOI":"10.1080/16184742.2021.1890801","ISSN":"1746031X","note":"publisher: Routledge","title":"An insight into physical activity across domains: implications for depression and perceived health","author":[{"family":"Muñiz","given":"Cristina"},{"family":"Rodríguez","given":"Plácido"},{"family":"Suárez","given":"María J."}],"issued":{"date-parts":[["202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Muñiz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21)</w:t>
      </w:r>
      <w:r w:rsidR="00601717">
        <w:rPr>
          <w:rFonts w:ascii="Times New Roman" w:hAnsi="Times New Roman" w:cs="Times New Roman"/>
        </w:rPr>
        <w:fldChar w:fldCharType="end"/>
      </w:r>
      <w:r w:rsidRPr="0991B196">
        <w:rPr>
          <w:rFonts w:ascii="Times New Roman" w:hAnsi="Times New Roman" w:cs="Times New Roman"/>
        </w:rPr>
        <w:t xml:space="preserve"> us</w:t>
      </w:r>
      <w:r w:rsidR="002E4ECD" w:rsidRPr="0991B196">
        <w:rPr>
          <w:rFonts w:ascii="Times New Roman" w:hAnsi="Times New Roman" w:cs="Times New Roman"/>
        </w:rPr>
        <w:t>ed</w:t>
      </w:r>
      <w:r w:rsidRPr="0991B196">
        <w:rPr>
          <w:rFonts w:ascii="Times New Roman" w:hAnsi="Times New Roman" w:cs="Times New Roman"/>
        </w:rPr>
        <w:t xml:space="preserve"> data from the 2014 European Health Survey in Spain</w:t>
      </w:r>
      <w:r w:rsidR="00601717">
        <w:rPr>
          <w:rFonts w:ascii="Times New Roman" w:hAnsi="Times New Roman" w:cs="Times New Roman"/>
        </w:rPr>
        <w:t xml:space="preserve">, </w:t>
      </w:r>
      <w:r w:rsidR="002E4ECD" w:rsidRPr="0991B196">
        <w:rPr>
          <w:rFonts w:ascii="Times New Roman" w:hAnsi="Times New Roman" w:cs="Times New Roman"/>
        </w:rPr>
        <w:t xml:space="preserve">EHSS-2014 </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cFlQ7POY","properties":{"formattedCitation":"(INE (Istituta Nacional de Estad\\uc0\\u237{}stica) [Spanish Statistical Office], 2015)","plainCitation":"(INE (Istituta Nacional de Estadística) [Spanish Statistical Office], 2015)","dontUpdate":true,"noteIndex":0},"citationItems":[{"id":661,"uris":["http://zotero.org/users/9492510/items/54YAJXI4"],"itemData":{"id":661,"type":"report","title":"Encuesta europea de salud en España 2014 (EESE-2014) [European Health Survey in Spain (EHSS)]","author":[{"literal":"INE (Istituta Nacional de Estadística) [Spanish Statistical Office]"}],"issued":{"date-parts":[["2015"]]}}}],"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szCs w:val="24"/>
        </w:rPr>
        <w:t>INE (Istituta Nacional de Estadística [Spanish Statistical Office], 2015)</w:t>
      </w:r>
      <w:r w:rsidR="00601717">
        <w:rPr>
          <w:rFonts w:ascii="Times New Roman" w:hAnsi="Times New Roman" w:cs="Times New Roman"/>
        </w:rPr>
        <w:fldChar w:fldCharType="end"/>
      </w:r>
      <w:r w:rsidRPr="0991B196">
        <w:rPr>
          <w:rFonts w:ascii="Times New Roman" w:hAnsi="Times New Roman" w:cs="Times New Roman"/>
        </w:rPr>
        <w:t xml:space="preserve">. </w:t>
      </w:r>
      <w:r w:rsidR="000869E5" w:rsidRPr="0991B196">
        <w:rPr>
          <w:rFonts w:ascii="Times New Roman" w:hAnsi="Times New Roman" w:cs="Times New Roman"/>
        </w:rPr>
        <w:t>People were categorised as active travellers if they responded at least three time</w:t>
      </w:r>
      <w:r w:rsidR="00367AB4" w:rsidRPr="0991B196">
        <w:rPr>
          <w:rFonts w:ascii="Times New Roman" w:hAnsi="Times New Roman" w:cs="Times New Roman"/>
        </w:rPr>
        <w:t>s</w:t>
      </w:r>
      <w:r w:rsidR="000869E5" w:rsidRPr="0991B196">
        <w:rPr>
          <w:rFonts w:ascii="Times New Roman" w:hAnsi="Times New Roman" w:cs="Times New Roman"/>
        </w:rPr>
        <w:t xml:space="preserve"> per week to the question, </w:t>
      </w:r>
      <w:r w:rsidR="00367AB4" w:rsidRPr="0991B196">
        <w:rPr>
          <w:rFonts w:ascii="Times New Roman" w:hAnsi="Times New Roman" w:cs="Times New Roman"/>
        </w:rPr>
        <w:t>“</w:t>
      </w:r>
      <w:r w:rsidR="000869E5" w:rsidRPr="0991B196">
        <w:rPr>
          <w:rFonts w:ascii="Times New Roman" w:hAnsi="Times New Roman" w:cs="Times New Roman"/>
        </w:rPr>
        <w:t>How many days do you walk or use the bike to make trips?</w:t>
      </w:r>
      <w:r w:rsidR="00367AB4" w:rsidRPr="0991B196">
        <w:rPr>
          <w:rFonts w:ascii="Times New Roman" w:hAnsi="Times New Roman" w:cs="Times New Roman"/>
        </w:rPr>
        <w:t>”</w:t>
      </w:r>
      <w:r w:rsidR="000869E5" w:rsidRPr="0991B196">
        <w:rPr>
          <w:rFonts w:ascii="Times New Roman" w:hAnsi="Times New Roman" w:cs="Times New Roman"/>
        </w:rPr>
        <w:t xml:space="preserve">. </w:t>
      </w:r>
      <w:r w:rsidR="003B41E7" w:rsidRPr="0991B196">
        <w:rPr>
          <w:rFonts w:ascii="Times New Roman" w:hAnsi="Times New Roman" w:cs="Times New Roman"/>
        </w:rPr>
        <w:t xml:space="preserve">Depressive symptoms were measured </w:t>
      </w:r>
      <w:r w:rsidR="00367AB4" w:rsidRPr="0991B196">
        <w:rPr>
          <w:rFonts w:ascii="Times New Roman" w:hAnsi="Times New Roman" w:cs="Times New Roman"/>
        </w:rPr>
        <w:t>by asking the participants about</w:t>
      </w:r>
      <w:r w:rsidR="003B41E7" w:rsidRPr="0991B196">
        <w:rPr>
          <w:rFonts w:ascii="Times New Roman" w:hAnsi="Times New Roman" w:cs="Times New Roman"/>
        </w:rPr>
        <w:t xml:space="preserve"> </w:t>
      </w:r>
      <w:r w:rsidR="3A246EA3" w:rsidRPr="0991B196">
        <w:rPr>
          <w:rFonts w:ascii="Times New Roman" w:hAnsi="Times New Roman" w:cs="Times New Roman"/>
        </w:rPr>
        <w:t xml:space="preserve">the presence of </w:t>
      </w:r>
      <w:r w:rsidR="003B41E7" w:rsidRPr="0991B196">
        <w:rPr>
          <w:rFonts w:ascii="Times New Roman" w:hAnsi="Times New Roman" w:cs="Times New Roman"/>
        </w:rPr>
        <w:t>symptoms or d</w:t>
      </w:r>
      <w:r w:rsidR="00367AB4" w:rsidRPr="0991B196">
        <w:rPr>
          <w:rFonts w:ascii="Times New Roman" w:hAnsi="Times New Roman" w:cs="Times New Roman"/>
        </w:rPr>
        <w:t>i</w:t>
      </w:r>
      <w:r w:rsidR="003B41E7" w:rsidRPr="0991B196">
        <w:rPr>
          <w:rFonts w:ascii="Times New Roman" w:hAnsi="Times New Roman" w:cs="Times New Roman"/>
        </w:rPr>
        <w:t>agnos</w:t>
      </w:r>
      <w:r w:rsidR="00367AB4" w:rsidRPr="0991B196">
        <w:rPr>
          <w:rFonts w:ascii="Times New Roman" w:hAnsi="Times New Roman" w:cs="Times New Roman"/>
        </w:rPr>
        <w:t>e</w:t>
      </w:r>
      <w:r w:rsidR="003B41E7" w:rsidRPr="0991B196">
        <w:rPr>
          <w:rFonts w:ascii="Times New Roman" w:hAnsi="Times New Roman" w:cs="Times New Roman"/>
        </w:rPr>
        <w:t>s</w:t>
      </w:r>
      <w:r w:rsidR="272F2BD4" w:rsidRPr="0991B196">
        <w:rPr>
          <w:rFonts w:ascii="Times New Roman" w:hAnsi="Times New Roman" w:cs="Times New Roman"/>
        </w:rPr>
        <w:t xml:space="preserve"> of depression</w:t>
      </w:r>
      <w:r w:rsidR="003B41E7" w:rsidRPr="0991B196">
        <w:rPr>
          <w:rFonts w:ascii="Times New Roman" w:hAnsi="Times New Roman" w:cs="Times New Roman"/>
        </w:rPr>
        <w:t xml:space="preserve"> in the previous 12 months. </w:t>
      </w:r>
      <w:r w:rsidR="089F6FEF" w:rsidRPr="0991B196">
        <w:rPr>
          <w:rFonts w:ascii="Times New Roman" w:hAnsi="Times New Roman" w:cs="Times New Roman"/>
        </w:rPr>
        <w:t>The results showed that t</w:t>
      </w:r>
      <w:r w:rsidRPr="0991B196">
        <w:rPr>
          <w:rFonts w:ascii="Times New Roman" w:hAnsi="Times New Roman" w:cs="Times New Roman"/>
        </w:rPr>
        <w:t xml:space="preserve">ravel-related physical activity reduced the likelihood of depression. </w:t>
      </w:r>
    </w:p>
    <w:p w14:paraId="65306090" w14:textId="3ACE7257" w:rsidR="009637AB" w:rsidRPr="006461D1" w:rsidRDefault="009637AB" w:rsidP="006461D1">
      <w:pPr>
        <w:jc w:val="both"/>
        <w:rPr>
          <w:rFonts w:ascii="Times New Roman" w:hAnsi="Times New Roman" w:cs="Times New Roman"/>
        </w:rPr>
      </w:pPr>
      <w:r w:rsidRPr="006461D1">
        <w:rPr>
          <w:rFonts w:ascii="Times New Roman" w:hAnsi="Times New Roman" w:cs="Times New Roman"/>
          <w:u w:val="single"/>
        </w:rPr>
        <w:t>LONGITUDINAL</w:t>
      </w:r>
      <w:r w:rsidRPr="006461D1">
        <w:rPr>
          <w:rFonts w:ascii="Times New Roman" w:hAnsi="Times New Roman" w:cs="Times New Roman"/>
        </w:rPr>
        <w:t>:</w:t>
      </w:r>
    </w:p>
    <w:p w14:paraId="7233E580" w14:textId="3CEE7A3F" w:rsidR="009637AB" w:rsidRDefault="009637AB" w:rsidP="006461D1">
      <w:pPr>
        <w:jc w:val="both"/>
        <w:rPr>
          <w:rFonts w:ascii="Times New Roman" w:hAnsi="Times New Roman" w:cs="Times New Roman"/>
        </w:rPr>
      </w:pPr>
      <w:r w:rsidRPr="0991B196">
        <w:rPr>
          <w:rFonts w:ascii="Times New Roman" w:hAnsi="Times New Roman" w:cs="Times New Roman"/>
        </w:rPr>
        <w:t>In 2018, Knott and colleagues</w:t>
      </w:r>
      <w:r w:rsidR="00601717">
        <w:rPr>
          <w:rFonts w:ascii="Times New Roman" w:hAnsi="Times New Roman" w:cs="Times New Roman"/>
        </w:rPr>
        <w:t xml:space="preserve"> (Knott et al., 2018</w:t>
      </w:r>
      <w:r w:rsidRPr="0991B196">
        <w:rPr>
          <w:rFonts w:ascii="Times New Roman" w:hAnsi="Times New Roman" w:cs="Times New Roman"/>
        </w:rPr>
        <w:t xml:space="preserve"> analysed data from the UK Biobank collected between 2006 and 2016</w:t>
      </w:r>
      <w:r w:rsidR="00380987" w:rsidRPr="0991B196">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NY0DqvcJ","properties":{"formattedCitation":"(Biobank 2007)","plainCitation":"(Biobank 2007)","noteIndex":0},"citationItems":[{"id":662,"uris":["http://zotero.org/users/9492510/items/BTBI73UB"],"itemData":{"id":662,"type":"report","event-place":"Stockport, UK","publisher-place":"Stockport, UK","title":"2007. Protocol for a Large-Scale Prospective Epidemiological Resource [Internet].","author":[{"family":"Biobank","given":"U.K."}],"issued":{"date-parts":[["2007"]]}}}],"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Biobank 2007)</w:t>
      </w:r>
      <w:r w:rsidR="00601717">
        <w:rPr>
          <w:rFonts w:ascii="Times New Roman" w:hAnsi="Times New Roman" w:cs="Times New Roman"/>
        </w:rPr>
        <w:fldChar w:fldCharType="end"/>
      </w:r>
      <w:r w:rsidRPr="0991B196">
        <w:rPr>
          <w:rFonts w:ascii="Times New Roman" w:hAnsi="Times New Roman" w:cs="Times New Roman"/>
        </w:rPr>
        <w:t xml:space="preserve">. </w:t>
      </w:r>
      <w:r w:rsidR="1B40C7DF" w:rsidRPr="0991B196">
        <w:rPr>
          <w:rFonts w:ascii="Times New Roman" w:hAnsi="Times New Roman" w:cs="Times New Roman"/>
        </w:rPr>
        <w:t xml:space="preserve">Active travel was assessed in terms of mode, frequency and distance. </w:t>
      </w:r>
      <w:r w:rsidRPr="0991B196">
        <w:rPr>
          <w:rFonts w:ascii="Times New Roman" w:hAnsi="Times New Roman" w:cs="Times New Roman"/>
        </w:rPr>
        <w:t xml:space="preserve">The severity of depressive symptoms was determined through the two-item Patient Health Questionnaire (PHQ-2,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YCQIRUeF","properties":{"formattedCitation":"(Kroenke et al., 2003)","plainCitation":"(Kroenke et al., 2003)","dontUpdate":true,"noteIndex":0},"citationItems":[{"id":664,"uris":["http://zotero.org/users/9492510/items/VFRY246D"],"itemData":{"id":664,"type":"article-journal","container-title":"Medical care","page":"1284-1292","title":"The Patient Health Questionnaire-2: validity of a two-item depression screener","author":[{"family":"Kroenke","given":"K."},{"family":"Spitzer","given":"R. L."},{"family":"Williams","given":"J. B. W."}],"issued":{"date-parts":[["2003"]]}}}],"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rPr>
        <w:t>Kroenke et al., 2003)</w:t>
      </w:r>
      <w:r w:rsidR="00601717">
        <w:rPr>
          <w:rFonts w:ascii="Times New Roman" w:hAnsi="Times New Roman" w:cs="Times New Roman"/>
        </w:rPr>
        <w:fldChar w:fldCharType="end"/>
      </w:r>
      <w:r w:rsidRPr="0991B196">
        <w:rPr>
          <w:rFonts w:ascii="Times New Roman" w:hAnsi="Times New Roman" w:cs="Times New Roman"/>
        </w:rPr>
        <w:t xml:space="preserve">, showing that non-clinical commuters aged 40-75 reported </w:t>
      </w:r>
      <w:r w:rsidRPr="0991B196">
        <w:rPr>
          <w:rFonts w:ascii="Times New Roman" w:hAnsi="Times New Roman" w:cs="Times New Roman"/>
        </w:rPr>
        <w:lastRenderedPageBreak/>
        <w:t>less severe symptoms at follow-up after changing</w:t>
      </w:r>
      <w:r w:rsidR="47361C06" w:rsidRPr="0991B196">
        <w:rPr>
          <w:rFonts w:ascii="Times New Roman" w:hAnsi="Times New Roman" w:cs="Times New Roman"/>
        </w:rPr>
        <w:t xml:space="preserve"> </w:t>
      </w:r>
      <w:r w:rsidRPr="0991B196">
        <w:rPr>
          <w:rFonts w:ascii="Times New Roman" w:hAnsi="Times New Roman" w:cs="Times New Roman"/>
        </w:rPr>
        <w:t xml:space="preserve">inactive to active mode compared to those who did not.  </w:t>
      </w:r>
    </w:p>
    <w:p w14:paraId="0DC89838" w14:textId="5CDAFC61" w:rsidR="00C83FAE" w:rsidRDefault="00C83FAE" w:rsidP="006461D1">
      <w:pPr>
        <w:jc w:val="both"/>
        <w:rPr>
          <w:rFonts w:ascii="Times New Roman" w:hAnsi="Times New Roman" w:cs="Times New Roman"/>
        </w:rPr>
      </w:pPr>
      <w:r w:rsidRPr="0991B196">
        <w:rPr>
          <w:rFonts w:ascii="Times New Roman" w:hAnsi="Times New Roman" w:cs="Times New Roman"/>
        </w:rPr>
        <w:t xml:space="preserve">In 2019, Yang and colleagues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w31fMXu9","properties":{"formattedCitation":"(Yang {\\i{}et al.} 2019)","plainCitation":"(Yang et al. 2019)","noteIndex":0},"citationItems":[{"id":37,"uris":["http://zotero.org/users/9492510/items/2TVJ34XK"],"itemData":{"id":37,"type":"article-journal","abstract":"Objectives: Daily transport may impact depression risk among older adults through several pathways including facilitating the ability to meet basic needs, enabling and promoting contact with other people and nature, and promoting physical activity (e.g. through active transportation such as walking or walking to public transit). Both daily transport and depression are influenced by the neighborhood environment. To provide insights into how transport interventions may affect depression in older adults, we developed a pilot agent-based model to explore the contribution of daily transport and neighborhood environment to older adults' depression in urban areas. Method: The model includes about 18,500 older adults (i.e. agents) between the ages of 65 and 85 years old, living in a hypothetical city. The city has a grid space with a number of neighborhoods and locations. Key dynamic processes in the model include aging, daily transport use and feedbacks, and the development of depression. Key parameters were derived from US data sources. The model was validated using empirical studies. Results: An intervention that combines a decrease in bus fares, shorter bus waiting times, and more bus lines and stations is most effective at reducing depression. Lower income groups are likely to be more sensitive to the public transit-oriented intervention. Conclusion: Preliminary results suggest that promoting public transit use may be a promising strategy to increase daily transport and decrease depression. Our results may have implications for transportation policies and interventions to prevent depression in older adults.","container-title":"Aging &amp; Mental Health","DOI":"10.1080/13607863.2018.1450832","ISSN":"13607863","issue":"6","note":"publisher: Routledge","page":"743-751","source":"EBSCOhost","title":"Examining the possible impact of daily transport on depression among older adults using an agent-based model","volume":"23","author":[{"family":"Yang","given":"Yong"},{"family":"Langellier","given":"Brent A."},{"family":"Stankov","given":"Ivana"},{"family":"Purtle","given":"Jonathan"},{"family":"Nelson","given":"Katherine L."},{"family":"Diez Roux","given":"Ana V."}],"issued":{"date-parts":[["2019",6]]}}}],"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Yang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9)</w:t>
      </w:r>
      <w:r w:rsidR="00601717">
        <w:rPr>
          <w:rFonts w:ascii="Times New Roman" w:hAnsi="Times New Roman" w:cs="Times New Roman"/>
        </w:rPr>
        <w:fldChar w:fldCharType="end"/>
      </w:r>
      <w:r w:rsidR="00601717">
        <w:rPr>
          <w:rFonts w:ascii="Times New Roman" w:hAnsi="Times New Roman" w:cs="Times New Roman"/>
        </w:rPr>
        <w:t xml:space="preserve"> </w:t>
      </w:r>
      <w:r w:rsidRPr="0991B196">
        <w:rPr>
          <w:rFonts w:ascii="Times New Roman" w:hAnsi="Times New Roman" w:cs="Times New Roman"/>
        </w:rPr>
        <w:t xml:space="preserve">examined the impact of daily transport on depression </w:t>
      </w:r>
      <w:bookmarkStart w:id="22" w:name="_Hlk127954047"/>
      <w:r w:rsidRPr="0991B196">
        <w:rPr>
          <w:rFonts w:ascii="Times New Roman" w:hAnsi="Times New Roman" w:cs="Times New Roman"/>
        </w:rPr>
        <w:t>using an agent-based model (ABM</w:t>
      </w:r>
      <w:bookmarkEnd w:id="22"/>
      <w:r w:rsidR="00380987" w:rsidRPr="0991B196">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UFpquVvr","properties":{"formattedCitation":"(Nianogo &amp; Arah, 2015)","plainCitation":"(Nianogo &amp; Arah, 2015)","dontUpdate":true,"noteIndex":0},"citationItems":[{"id":575,"uris":["http://zotero.org/users/9492510/items/F4D4JWKR"],"itemData":{"id":575,"type":"article-journal","abstract":"We reviewed the use of agent-basedmodeling (ABM), a systems science method, in understanding noncommunicable diseases (NCDs) and their public health risk factors.\nWe systematically reviewed studies in PubMed, Science-Direct, and Web of Sciences published from January 2003 to July 2014. We retrieved 22 relevant articles; each had an observational or interventional design. Physical activity and diet were the most-studied outcomes. Often, single agent types were modeled, and the environment was usually irrelevant to the studied outcome. Predictive validation and sensitivity analyses were most used to validate models.\nAlthough increasingly used to study NCDs, ABM remains underutilized and, where used, is suboptimally reported inpublichealthstudies. Its use in studying NCDs will benefit from clarified best practices and improved rigor to establish its usefulness and facilitatereplication, interpretation, and application.","container-title":"American Journal of Public Health","DOI":"10.2105/AJPH.2014.302426","ISSN":"15410048","issue":"3","note":"PMID: 25602871\npublisher: American Public Health Association","page":"e20","title":"Agent-Based Modeling of Noncommunicable Diseases: A Systematic Review","volume":"105","author":[{"family":"Nianogo","given":"Roch A."},{"family":"Arah","given":"Onyebuchi A."}],"issued":{"date-parts":[["2015",3,1]]}}}],"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rPr>
        <w:t>Nianogo &amp; Arah, 2015</w:t>
      </w:r>
      <w:r w:rsidR="00601717">
        <w:rPr>
          <w:rFonts w:ascii="Times New Roman" w:hAnsi="Times New Roman" w:cs="Times New Roman"/>
        </w:rPr>
        <w:fldChar w:fldCharType="end"/>
      </w:r>
      <w:r w:rsidR="00380987" w:rsidRPr="0991B196">
        <w:rPr>
          <w:rFonts w:ascii="Times New Roman" w:hAnsi="Times New Roman" w:cs="Times New Roman"/>
        </w:rPr>
        <w:t>;</w:t>
      </w:r>
      <w:r w:rsidRPr="0991B196">
        <w:rPr>
          <w:rFonts w:ascii="Times New Roman" w:hAnsi="Times New Roman" w:cs="Times New Roman"/>
        </w:rPr>
        <w:t xml:space="preserve"> data from US</w:t>
      </w:r>
      <w:r w:rsidR="4153B7C4" w:rsidRPr="0991B196">
        <w:rPr>
          <w:rFonts w:ascii="Times New Roman" w:hAnsi="Times New Roman" w:cs="Times New Roman"/>
        </w:rPr>
        <w:t xml:space="preserve"> Census 2017</w:t>
      </w:r>
      <w:r w:rsidRPr="0991B196">
        <w:rPr>
          <w:rFonts w:ascii="Times New Roman" w:hAnsi="Times New Roman" w:cs="Times New Roman"/>
        </w:rPr>
        <w:t>; 65-85 years old sample). Depression was operationalised using the Center for Epidemiologic Studies Depression Scale-8 (</w:t>
      </w:r>
      <w:r w:rsidR="00380987" w:rsidRPr="0991B196">
        <w:rPr>
          <w:rFonts w:ascii="Times New Roman" w:hAnsi="Times New Roman" w:cs="Times New Roman"/>
        </w:rPr>
        <w:t xml:space="preserve">CESDS-8;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MghogLQg","properties":{"formattedCitation":"(West et al., 2014)","plainCitation":"(West et al., 2014)","dontUpdate":true,"noteIndex":0},"citationItems":[{"id":666,"uris":["http://zotero.org/users/9492510/items/CGBMV9QT"],"itemData":{"id":666,"type":"report","event-place":"Washington, DC: U.S.","publisher":"Census Bureau","publisher-place":"Washington, DC: U.S.","title":"65+ in the United States: 2010 (Current Population Reports)","author":[{"family":"West","given":"L. A."},{"family":"Cole","given":"S."},{"family":"Goodkind","given":"D."},{"family":"He","given":"W."}],"issued":{"date-parts":[["2014"]]}}}],"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rPr>
        <w:t>West et al., 2014)</w:t>
      </w:r>
      <w:r w:rsidR="00601717">
        <w:rPr>
          <w:rFonts w:ascii="Times New Roman" w:hAnsi="Times New Roman" w:cs="Times New Roman"/>
        </w:rPr>
        <w:fldChar w:fldCharType="end"/>
      </w:r>
      <w:r w:rsidRPr="0991B196">
        <w:rPr>
          <w:rFonts w:ascii="Times New Roman" w:hAnsi="Times New Roman" w:cs="Times New Roman"/>
        </w:rPr>
        <w:t>. The authors i</w:t>
      </w:r>
      <w:r w:rsidR="00380987" w:rsidRPr="0991B196">
        <w:rPr>
          <w:rFonts w:ascii="Times New Roman" w:hAnsi="Times New Roman" w:cs="Times New Roman"/>
        </w:rPr>
        <w:t>nve</w:t>
      </w:r>
      <w:r w:rsidRPr="0991B196">
        <w:rPr>
          <w:rFonts w:ascii="Times New Roman" w:hAnsi="Times New Roman" w:cs="Times New Roman"/>
        </w:rPr>
        <w:t>stigated the impact of three scenarios: improving walkability and saf</w:t>
      </w:r>
      <w:r w:rsidR="00380987" w:rsidRPr="0991B196">
        <w:rPr>
          <w:rFonts w:ascii="Times New Roman" w:hAnsi="Times New Roman" w:cs="Times New Roman"/>
        </w:rPr>
        <w:t>e</w:t>
      </w:r>
      <w:r w:rsidRPr="0991B196">
        <w:rPr>
          <w:rFonts w:ascii="Times New Roman" w:hAnsi="Times New Roman" w:cs="Times New Roman"/>
        </w:rPr>
        <w:t>ty in the neighbo</w:t>
      </w:r>
      <w:r w:rsidR="00380987" w:rsidRPr="0991B196">
        <w:rPr>
          <w:rFonts w:ascii="Times New Roman" w:hAnsi="Times New Roman" w:cs="Times New Roman"/>
        </w:rPr>
        <w:t>u</w:t>
      </w:r>
      <w:r w:rsidRPr="0991B196">
        <w:rPr>
          <w:rFonts w:ascii="Times New Roman" w:hAnsi="Times New Roman" w:cs="Times New Roman"/>
        </w:rPr>
        <w:t>rhood, decreasing bus fares and waiting time, an</w:t>
      </w:r>
      <w:r w:rsidR="00380987" w:rsidRPr="0991B196">
        <w:rPr>
          <w:rFonts w:ascii="Times New Roman" w:hAnsi="Times New Roman" w:cs="Times New Roman"/>
        </w:rPr>
        <w:t>d</w:t>
      </w:r>
      <w:r w:rsidRPr="0991B196">
        <w:rPr>
          <w:rFonts w:ascii="Times New Roman" w:hAnsi="Times New Roman" w:cs="Times New Roman"/>
        </w:rPr>
        <w:t xml:space="preserve"> adding new lines and bus stops. The study concluded that improving</w:t>
      </w:r>
      <w:r w:rsidR="00380987" w:rsidRPr="0991B196">
        <w:rPr>
          <w:rFonts w:ascii="Times New Roman" w:hAnsi="Times New Roman" w:cs="Times New Roman"/>
        </w:rPr>
        <w:t xml:space="preserve"> walkability and safety had almost no effect on depression prevalence while enhancing </w:t>
      </w:r>
      <w:r w:rsidRPr="0991B196">
        <w:rPr>
          <w:rFonts w:ascii="Times New Roman" w:hAnsi="Times New Roman" w:cs="Times New Roman"/>
        </w:rPr>
        <w:t>public transport services (</w:t>
      </w:r>
      <w:r w:rsidR="00380987" w:rsidRPr="0991B196">
        <w:rPr>
          <w:rFonts w:ascii="Times New Roman" w:hAnsi="Times New Roman" w:cs="Times New Roman"/>
        </w:rPr>
        <w:t xml:space="preserve">second and third </w:t>
      </w:r>
      <w:r w:rsidR="20A62A5D" w:rsidRPr="0991B196">
        <w:rPr>
          <w:rFonts w:ascii="Times New Roman" w:hAnsi="Times New Roman" w:cs="Times New Roman"/>
        </w:rPr>
        <w:t>scenarios</w:t>
      </w:r>
      <w:r w:rsidR="00380987" w:rsidRPr="0991B196">
        <w:rPr>
          <w:rFonts w:ascii="Times New Roman" w:hAnsi="Times New Roman" w:cs="Times New Roman"/>
        </w:rPr>
        <w:t xml:space="preserve">) would be the most effective </w:t>
      </w:r>
      <w:r w:rsidR="602D7DD3" w:rsidRPr="0991B196">
        <w:rPr>
          <w:rFonts w:ascii="Times New Roman" w:hAnsi="Times New Roman" w:cs="Times New Roman"/>
        </w:rPr>
        <w:t>intervention to reduce</w:t>
      </w:r>
      <w:r w:rsidRPr="0991B196">
        <w:rPr>
          <w:rFonts w:ascii="Times New Roman" w:hAnsi="Times New Roman" w:cs="Times New Roman"/>
        </w:rPr>
        <w:t xml:space="preserve"> depression prevalence. </w:t>
      </w:r>
    </w:p>
    <w:p w14:paraId="72364FED" w14:textId="4A2AAFA6" w:rsidR="00B97BB1" w:rsidRDefault="00380987" w:rsidP="00B97BB1">
      <w:pPr>
        <w:ind w:firstLine="720"/>
        <w:jc w:val="both"/>
        <w:rPr>
          <w:rFonts w:ascii="Times New Roman" w:hAnsi="Times New Roman" w:cs="Times New Roman"/>
        </w:rPr>
      </w:pPr>
      <w:r>
        <w:rPr>
          <w:rFonts w:ascii="Times New Roman" w:hAnsi="Times New Roman" w:cs="Times New Roman"/>
        </w:rPr>
        <w:t>9.</w:t>
      </w:r>
      <w:r w:rsidR="00B97BB1">
        <w:rPr>
          <w:rFonts w:ascii="Times New Roman" w:hAnsi="Times New Roman" w:cs="Times New Roman"/>
        </w:rPr>
        <w:t xml:space="preserve"> Anxiety</w:t>
      </w:r>
    </w:p>
    <w:p w14:paraId="28A5223F" w14:textId="792874A8" w:rsidR="00B97BB1" w:rsidRDefault="00B97BB1" w:rsidP="00B97BB1">
      <w:pPr>
        <w:jc w:val="both"/>
        <w:rPr>
          <w:rFonts w:ascii="Times New Roman" w:hAnsi="Times New Roman" w:cs="Times New Roman"/>
        </w:rPr>
      </w:pPr>
      <w:r>
        <w:rPr>
          <w:rFonts w:ascii="Times New Roman" w:hAnsi="Times New Roman" w:cs="Times New Roman"/>
          <w:u w:val="single"/>
        </w:rPr>
        <w:t>CROSS-SECTIONAL</w:t>
      </w:r>
      <w:r>
        <w:rPr>
          <w:rFonts w:ascii="Times New Roman" w:hAnsi="Times New Roman" w:cs="Times New Roman"/>
        </w:rPr>
        <w:t>:</w:t>
      </w:r>
    </w:p>
    <w:p w14:paraId="201044A6" w14:textId="2D13DFF5" w:rsidR="00F13407" w:rsidRDefault="00F13407" w:rsidP="00B97BB1">
      <w:pPr>
        <w:jc w:val="both"/>
        <w:rPr>
          <w:rFonts w:ascii="Times New Roman" w:hAnsi="Times New Roman" w:cs="Times New Roman"/>
        </w:rPr>
      </w:pPr>
      <w:r w:rsidRPr="0991B196">
        <w:rPr>
          <w:rFonts w:ascii="Times New Roman" w:hAnsi="Times New Roman" w:cs="Times New Roman"/>
        </w:rPr>
        <w:t xml:space="preserve">In 2010, Bergland and colleagues </w:t>
      </w:r>
      <w:r w:rsidR="00601717">
        <w:rPr>
          <w:rFonts w:ascii="Times New Roman" w:hAnsi="Times New Roman" w:cs="Times New Roman"/>
        </w:rPr>
        <w:t xml:space="preserve">(Bergland et al., 2010) </w:t>
      </w:r>
      <w:r w:rsidRPr="0991B196">
        <w:rPr>
          <w:rFonts w:ascii="Times New Roman" w:hAnsi="Times New Roman" w:cs="Times New Roman"/>
        </w:rPr>
        <w:t>investigated a sample of older adults (age 55-79) to understand the relationship between outdoor walking ability (</w:t>
      </w:r>
      <w:r w:rsidR="003B7A24" w:rsidRPr="0991B196">
        <w:rPr>
          <w:rFonts w:ascii="Times New Roman" w:hAnsi="Times New Roman" w:cs="Times New Roman"/>
        </w:rPr>
        <w:t xml:space="preserve">Telephone Survey </w:t>
      </w:r>
      <w:r w:rsidR="00367AB4" w:rsidRPr="0991B196">
        <w:rPr>
          <w:rFonts w:ascii="Times New Roman" w:hAnsi="Times New Roman" w:cs="Times New Roman"/>
        </w:rPr>
        <w:t>‘</w:t>
      </w:r>
      <w:r w:rsidR="003B7A24" w:rsidRPr="0991B196">
        <w:rPr>
          <w:rFonts w:ascii="Times New Roman" w:hAnsi="Times New Roman" w:cs="Times New Roman"/>
        </w:rPr>
        <w:t>What is the longest distance you can walk without a pause?</w:t>
      </w:r>
      <w:r w:rsidR="00367AB4" w:rsidRPr="0991B196">
        <w:rPr>
          <w:rFonts w:ascii="Times New Roman" w:hAnsi="Times New Roman" w:cs="Times New Roman"/>
        </w:rPr>
        <w:t>’</w:t>
      </w:r>
      <w:r w:rsidR="003B7A24" w:rsidRPr="0991B196">
        <w:rPr>
          <w:rFonts w:ascii="Times New Roman" w:hAnsi="Times New Roman" w:cs="Times New Roman"/>
        </w:rPr>
        <w:t xml:space="preserve">; “active” if </w:t>
      </w:r>
      <w:r w:rsidRPr="0991B196">
        <w:rPr>
          <w:rFonts w:ascii="Times New Roman" w:hAnsi="Times New Roman" w:cs="Times New Roman"/>
        </w:rPr>
        <w:t>walking≥1km) and their self-esteem, coping and health status. This study was part of the NorLAG (</w:t>
      </w:r>
      <w:r w:rsidR="00380987" w:rsidRPr="0991B196">
        <w:rPr>
          <w:rFonts w:ascii="Times New Roman" w:hAnsi="Times New Roman" w:cs="Times New Roman"/>
        </w:rPr>
        <w:t xml:space="preserve">Norway; </w:t>
      </w:r>
      <w:r w:rsidRPr="0991B196">
        <w:rPr>
          <w:rFonts w:ascii="Times New Roman" w:hAnsi="Times New Roman" w:cs="Times New Roman"/>
        </w:rPr>
        <w:t xml:space="preserve">Solem, 2003). Anxiety </w:t>
      </w:r>
      <w:r w:rsidR="00380987" w:rsidRPr="0991B196">
        <w:rPr>
          <w:rFonts w:ascii="Times New Roman" w:hAnsi="Times New Roman" w:cs="Times New Roman"/>
        </w:rPr>
        <w:t xml:space="preserve">was </w:t>
      </w:r>
      <w:r w:rsidRPr="0991B196">
        <w:rPr>
          <w:rFonts w:ascii="Times New Roman" w:hAnsi="Times New Roman" w:cs="Times New Roman"/>
        </w:rPr>
        <w:t>included in the overall health status</w:t>
      </w:r>
      <w:r w:rsidR="00380987" w:rsidRPr="0991B196">
        <w:rPr>
          <w:rFonts w:ascii="Times New Roman" w:hAnsi="Times New Roman" w:cs="Times New Roman"/>
        </w:rPr>
        <w:t xml:space="preserve"> and measured with the Hopkins Symptoms Check List </w:t>
      </w:r>
      <w:bookmarkStart w:id="23" w:name="_Hlk127956050"/>
      <w:r w:rsidR="00380987" w:rsidRPr="0991B196">
        <w:rPr>
          <w:rFonts w:ascii="Times New Roman" w:hAnsi="Times New Roman" w:cs="Times New Roman"/>
        </w:rPr>
        <w:t>(HSCL;</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x74WQKps","properties":{"formattedCitation":"(Parloff et al., 1954)","plainCitation":"(Parloff et al., 1954)","dontUpdate":true,"noteIndex":0},"citationItems":[{"id":581,"uris":["http://zotero.org/users/9492510/items/UH2MVCAY"],"itemData":{"id":581,"type":"article-journal","container-title":"The American journal of psychiatry","DOI":"10.1176/AJP.111.5.343","ISSN":"0002953X","issue":"5","note":"PMID: 13197596","page":"343-352","title":"Comfort, effectiveness, and self-awareness as criteria of improvement in psychotherapy.","volume":"111","author":[{"family":"Parloff","given":"M. B."},{"family":"Kelman","given":"H. C."},{"family":"Frank","given":"J. D."}],"issued":{"date-parts":[["1954"]]}}}],"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rPr>
        <w:t>Parloff et al., 1954)</w:t>
      </w:r>
      <w:r w:rsidR="00601717">
        <w:rPr>
          <w:rFonts w:ascii="Times New Roman" w:hAnsi="Times New Roman" w:cs="Times New Roman"/>
        </w:rPr>
        <w:fldChar w:fldCharType="end"/>
      </w:r>
      <w:r w:rsidRPr="0991B196">
        <w:rPr>
          <w:rFonts w:ascii="Times New Roman" w:hAnsi="Times New Roman" w:cs="Times New Roman"/>
        </w:rPr>
        <w:t xml:space="preserve">. </w:t>
      </w:r>
      <w:bookmarkEnd w:id="23"/>
      <w:r w:rsidRPr="0991B196">
        <w:rPr>
          <w:rFonts w:ascii="Times New Roman" w:hAnsi="Times New Roman" w:cs="Times New Roman"/>
        </w:rPr>
        <w:t xml:space="preserve">However, they </w:t>
      </w:r>
      <w:r w:rsidR="00380987" w:rsidRPr="0991B196">
        <w:rPr>
          <w:rFonts w:ascii="Times New Roman" w:hAnsi="Times New Roman" w:cs="Times New Roman"/>
        </w:rPr>
        <w:t>found</w:t>
      </w:r>
      <w:r w:rsidRPr="0991B196">
        <w:rPr>
          <w:rFonts w:ascii="Times New Roman" w:hAnsi="Times New Roman" w:cs="Times New Roman"/>
        </w:rPr>
        <w:t xml:space="preserve"> no relationship </w:t>
      </w:r>
      <w:r w:rsidR="35A9C053" w:rsidRPr="0991B196">
        <w:rPr>
          <w:rFonts w:ascii="Times New Roman" w:hAnsi="Times New Roman" w:cs="Times New Roman"/>
        </w:rPr>
        <w:t xml:space="preserve">between anxiety scores and </w:t>
      </w:r>
      <w:r w:rsidRPr="0991B196">
        <w:rPr>
          <w:rFonts w:ascii="Times New Roman" w:hAnsi="Times New Roman" w:cs="Times New Roman"/>
        </w:rPr>
        <w:t>outdoor mobility.</w:t>
      </w:r>
    </w:p>
    <w:p w14:paraId="621F9B22" w14:textId="6D8A7C38" w:rsidR="00B97BB1" w:rsidRDefault="00E42C04" w:rsidP="00B97BB1">
      <w:pPr>
        <w:jc w:val="both"/>
        <w:rPr>
          <w:rFonts w:ascii="Times New Roman" w:hAnsi="Times New Roman" w:cs="Times New Roman"/>
        </w:rPr>
      </w:pPr>
      <w:r w:rsidRPr="0991B196">
        <w:rPr>
          <w:rFonts w:ascii="Times New Roman" w:hAnsi="Times New Roman" w:cs="Times New Roman"/>
        </w:rPr>
        <w:t>In 2014, the Office for National Statistics (O</w:t>
      </w:r>
      <w:r w:rsidR="00601717">
        <w:rPr>
          <w:rFonts w:ascii="Times New Roman" w:hAnsi="Times New Roman" w:cs="Times New Roman"/>
        </w:rPr>
        <w:t xml:space="preserve">ffice for </w:t>
      </w:r>
      <w:r w:rsidRPr="0991B196">
        <w:rPr>
          <w:rFonts w:ascii="Times New Roman" w:hAnsi="Times New Roman" w:cs="Times New Roman"/>
        </w:rPr>
        <w:t>N</w:t>
      </w:r>
      <w:r w:rsidR="00601717">
        <w:rPr>
          <w:rFonts w:ascii="Times New Roman" w:hAnsi="Times New Roman" w:cs="Times New Roman"/>
        </w:rPr>
        <w:t xml:space="preserve">ational </w:t>
      </w:r>
      <w:r w:rsidRPr="0991B196">
        <w:rPr>
          <w:rFonts w:ascii="Times New Roman" w:hAnsi="Times New Roman" w:cs="Times New Roman"/>
        </w:rPr>
        <w:t>S</w:t>
      </w:r>
      <w:r w:rsidR="00601717">
        <w:rPr>
          <w:rFonts w:ascii="Times New Roman" w:hAnsi="Times New Roman" w:cs="Times New Roman"/>
        </w:rPr>
        <w:t>tatistics</w:t>
      </w:r>
      <w:r w:rsidR="00380987" w:rsidRPr="0991B196">
        <w:rPr>
          <w:rFonts w:ascii="Times New Roman" w:hAnsi="Times New Roman" w:cs="Times New Roman"/>
        </w:rPr>
        <w:t>,</w:t>
      </w:r>
      <w:r w:rsidRPr="0991B196">
        <w:rPr>
          <w:rFonts w:ascii="Times New Roman" w:hAnsi="Times New Roman" w:cs="Times New Roman"/>
        </w:rPr>
        <w:t xml:space="preserve"> UK) examined the relationship between time and mode used to commute to work </w:t>
      </w:r>
      <w:r w:rsidR="00ED4DF9" w:rsidRPr="0991B196">
        <w:rPr>
          <w:rFonts w:ascii="Times New Roman" w:hAnsi="Times New Roman" w:cs="Times New Roman"/>
        </w:rPr>
        <w:t>(“Do you work from home?”; “What is the travel time in minutes from home</w:t>
      </w:r>
      <w:r w:rsidR="00367AB4" w:rsidRPr="0991B196">
        <w:rPr>
          <w:rFonts w:ascii="Times New Roman" w:hAnsi="Times New Roman" w:cs="Times New Roman"/>
        </w:rPr>
        <w:t xml:space="preserve"> </w:t>
      </w:r>
      <w:r w:rsidR="00ED4DF9" w:rsidRPr="0991B196">
        <w:rPr>
          <w:rFonts w:ascii="Times New Roman" w:hAnsi="Times New Roman" w:cs="Times New Roman"/>
        </w:rPr>
        <w:t xml:space="preserve">to work, </w:t>
      </w:r>
      <w:r w:rsidR="00367AB4" w:rsidRPr="0991B196">
        <w:rPr>
          <w:rFonts w:ascii="Times New Roman" w:hAnsi="Times New Roman" w:cs="Times New Roman"/>
        </w:rPr>
        <w:t>one</w:t>
      </w:r>
      <w:r w:rsidR="00ED4DF9" w:rsidRPr="0991B196">
        <w:rPr>
          <w:rFonts w:ascii="Times New Roman" w:hAnsi="Times New Roman" w:cs="Times New Roman"/>
        </w:rPr>
        <w:t xml:space="preserve"> way?”) </w:t>
      </w:r>
      <w:r w:rsidRPr="0991B196">
        <w:rPr>
          <w:rFonts w:ascii="Times New Roman" w:hAnsi="Times New Roman" w:cs="Times New Roman"/>
        </w:rPr>
        <w:t xml:space="preserve">and ‘personal well-being’, defined as composed of happiness, anxiety, life satisfaction and worthiness. </w:t>
      </w:r>
      <w:r w:rsidR="00B97BB1" w:rsidRPr="0991B196">
        <w:rPr>
          <w:rFonts w:ascii="Times New Roman" w:hAnsi="Times New Roman" w:cs="Times New Roman"/>
        </w:rPr>
        <w:t xml:space="preserve">The survey asked, </w:t>
      </w:r>
      <w:bookmarkStart w:id="24" w:name="_Hlk127956167"/>
      <w:r w:rsidR="00B97BB1" w:rsidRPr="0991B196">
        <w:rPr>
          <w:rFonts w:ascii="Times New Roman" w:hAnsi="Times New Roman" w:cs="Times New Roman"/>
        </w:rPr>
        <w:t>“Overall, how anxious did you feel yesterday?”</w:t>
      </w:r>
      <w:bookmarkEnd w:id="24"/>
      <w:r w:rsidR="00B97BB1" w:rsidRPr="0991B196">
        <w:rPr>
          <w:rFonts w:ascii="Times New Roman" w:hAnsi="Times New Roman" w:cs="Times New Roman"/>
        </w:rPr>
        <w:t>.</w:t>
      </w:r>
      <w:r w:rsidRPr="0991B196">
        <w:rPr>
          <w:rFonts w:ascii="Times New Roman" w:hAnsi="Times New Roman" w:cs="Times New Roman"/>
        </w:rPr>
        <w:t xml:space="preserve"> In general, commuters to work were more anxious than non-commuters. </w:t>
      </w:r>
      <w:r w:rsidR="51A870AB" w:rsidRPr="0991B196">
        <w:rPr>
          <w:rFonts w:ascii="Times New Roman" w:hAnsi="Times New Roman" w:cs="Times New Roman"/>
        </w:rPr>
        <w:t>Moreover, respondents</w:t>
      </w:r>
      <w:r w:rsidR="00B97BB1" w:rsidRPr="0991B196">
        <w:rPr>
          <w:rFonts w:ascii="Times New Roman" w:hAnsi="Times New Roman" w:cs="Times New Roman"/>
        </w:rPr>
        <w:t xml:space="preserve"> who travelled by public transport (specifically trains) had the highest anxiety levels. </w:t>
      </w:r>
      <w:bookmarkStart w:id="25" w:name="_Hlk127955958"/>
      <w:r w:rsidR="00B97BB1" w:rsidRPr="0991B196">
        <w:rPr>
          <w:rFonts w:ascii="Times New Roman" w:hAnsi="Times New Roman" w:cs="Times New Roman"/>
        </w:rPr>
        <w:t xml:space="preserve">Other commute modes’ impacts were mediated by commuting time: cycling and walking for more than 15 minutes was associated with higher anxiety levels. </w:t>
      </w:r>
    </w:p>
    <w:p w14:paraId="4DD4C927" w14:textId="0AC47F6C" w:rsidR="0050725C" w:rsidRDefault="0050725C" w:rsidP="0991B196">
      <w:pPr>
        <w:jc w:val="both"/>
        <w:rPr>
          <w:rFonts w:ascii="Times New Roman" w:hAnsi="Times New Roman" w:cs="Times New Roman"/>
        </w:rPr>
      </w:pPr>
      <w:r w:rsidRPr="0991B196">
        <w:rPr>
          <w:rFonts w:ascii="Times New Roman" w:hAnsi="Times New Roman" w:cs="Times New Roman"/>
        </w:rPr>
        <w:t xml:space="preserve">In 2019, Brainard and colleagues (Brainard et al., 2019) published the results of a cross-sectional analysis of data from the Adult Lives Survey 2016/2017 (Ipsos Mori, 2018) of people aged 16-104 years living in England. </w:t>
      </w:r>
      <w:r w:rsidR="000869E5" w:rsidRPr="0991B196">
        <w:rPr>
          <w:rFonts w:ascii="Times New Roman" w:hAnsi="Times New Roman" w:cs="Times New Roman"/>
        </w:rPr>
        <w:t xml:space="preserve">Active travelling was investigated </w:t>
      </w:r>
      <w:r w:rsidR="00367AB4" w:rsidRPr="0991B196">
        <w:rPr>
          <w:rFonts w:ascii="Times New Roman" w:hAnsi="Times New Roman" w:cs="Times New Roman"/>
        </w:rPr>
        <w:t xml:space="preserve">by </w:t>
      </w:r>
      <w:r w:rsidR="000869E5" w:rsidRPr="0991B196">
        <w:rPr>
          <w:rFonts w:ascii="Times New Roman" w:hAnsi="Times New Roman" w:cs="Times New Roman"/>
        </w:rPr>
        <w:t xml:space="preserve">asking how many days, in the last 28 days, they did </w:t>
      </w:r>
      <w:r w:rsidR="00367AB4" w:rsidRPr="0991B196">
        <w:rPr>
          <w:rFonts w:ascii="Times New Roman" w:hAnsi="Times New Roman" w:cs="Times New Roman"/>
        </w:rPr>
        <w:t>“</w:t>
      </w:r>
      <w:r w:rsidR="000869E5" w:rsidRPr="0991B196">
        <w:rPr>
          <w:rFonts w:ascii="Times New Roman" w:hAnsi="Times New Roman" w:cs="Times New Roman"/>
        </w:rPr>
        <w:t>…any walking (or cycling) primarily to get from place to place (</w:t>
      </w:r>
      <w:r w:rsidR="56DB7FDC" w:rsidRPr="0991B196">
        <w:rPr>
          <w:rFonts w:ascii="Times New Roman" w:hAnsi="Times New Roman" w:cs="Times New Roman"/>
        </w:rPr>
        <w:t>e.g.,</w:t>
      </w:r>
      <w:r w:rsidR="000869E5" w:rsidRPr="0991B196">
        <w:rPr>
          <w:rFonts w:ascii="Times New Roman" w:hAnsi="Times New Roman" w:cs="Times New Roman"/>
        </w:rPr>
        <w:t xml:space="preserve"> walking to work), rather than for health or recreation</w:t>
      </w:r>
      <w:r w:rsidR="00367AB4" w:rsidRPr="0991B196">
        <w:rPr>
          <w:rFonts w:ascii="Times New Roman" w:hAnsi="Times New Roman" w:cs="Times New Roman"/>
        </w:rPr>
        <w:t>”</w:t>
      </w:r>
      <w:r w:rsidR="000869E5" w:rsidRPr="0991B196">
        <w:rPr>
          <w:rFonts w:ascii="Times New Roman" w:hAnsi="Times New Roman" w:cs="Times New Roman"/>
        </w:rPr>
        <w:t xml:space="preserve"> </w:t>
      </w:r>
      <w:r w:rsidR="44AF1187" w:rsidRPr="0991B196">
        <w:rPr>
          <w:rFonts w:ascii="Times New Roman" w:hAnsi="Times New Roman" w:cs="Times New Roman"/>
        </w:rPr>
        <w:t>o</w:t>
      </w:r>
      <w:r w:rsidR="000869E5" w:rsidRPr="0991B196">
        <w:rPr>
          <w:rFonts w:ascii="Times New Roman" w:hAnsi="Times New Roman" w:cs="Times New Roman"/>
        </w:rPr>
        <w:t xml:space="preserve">f a minimum 10 minutes duration and the trip duration. </w:t>
      </w:r>
      <w:r w:rsidR="00367AB4" w:rsidRPr="0991B196">
        <w:rPr>
          <w:rFonts w:ascii="Times New Roman" w:hAnsi="Times New Roman" w:cs="Times New Roman"/>
        </w:rPr>
        <w:t>Moreover, p</w:t>
      </w:r>
      <w:r w:rsidRPr="0991B196">
        <w:rPr>
          <w:rFonts w:ascii="Times New Roman" w:hAnsi="Times New Roman" w:cs="Times New Roman"/>
        </w:rPr>
        <w:t xml:space="preserve">art of the sample received questions about “mood traits”. These questions investigated happiness (affect), anxiety, </w:t>
      </w:r>
      <w:r w:rsidR="68080FBB" w:rsidRPr="0991B196">
        <w:rPr>
          <w:rFonts w:ascii="Times New Roman" w:hAnsi="Times New Roman" w:cs="Times New Roman"/>
        </w:rPr>
        <w:t>sense of</w:t>
      </w:r>
      <w:r w:rsidRPr="0991B196">
        <w:rPr>
          <w:rFonts w:ascii="Times New Roman" w:hAnsi="Times New Roman" w:cs="Times New Roman"/>
        </w:rPr>
        <w:t xml:space="preserve"> </w:t>
      </w:r>
      <w:r w:rsidR="68080FBB" w:rsidRPr="0991B196">
        <w:rPr>
          <w:rFonts w:ascii="Times New Roman" w:hAnsi="Times New Roman" w:cs="Times New Roman"/>
        </w:rPr>
        <w:t xml:space="preserve">worth </w:t>
      </w:r>
      <w:r w:rsidRPr="0991B196">
        <w:rPr>
          <w:rFonts w:ascii="Times New Roman" w:hAnsi="Times New Roman" w:cs="Times New Roman"/>
        </w:rPr>
        <w:t>(</w:t>
      </w:r>
      <w:r w:rsidR="0AC90573" w:rsidRPr="0991B196">
        <w:rPr>
          <w:rFonts w:ascii="Times New Roman" w:hAnsi="Times New Roman" w:cs="Times New Roman"/>
        </w:rPr>
        <w:t>eudaimonia</w:t>
      </w:r>
      <w:r w:rsidRPr="0991B196">
        <w:rPr>
          <w:rFonts w:ascii="Times New Roman" w:hAnsi="Times New Roman" w:cs="Times New Roman"/>
        </w:rPr>
        <w:t>), life satisfaction, and personal effectiveness</w:t>
      </w:r>
      <w:r w:rsidR="3325D212" w:rsidRPr="0991B196">
        <w:rPr>
          <w:rFonts w:ascii="Times New Roman" w:hAnsi="Times New Roman" w:cs="Times New Roman"/>
        </w:rPr>
        <w:t xml:space="preserve"> (self-efficacy</w:t>
      </w:r>
      <w:r w:rsidRPr="0991B196">
        <w:rPr>
          <w:rFonts w:ascii="Times New Roman" w:hAnsi="Times New Roman" w:cs="Times New Roman"/>
        </w:rPr>
        <w:t>) using the same items previously listed by the ONS paper (O</w:t>
      </w:r>
      <w:r w:rsidR="00601717">
        <w:rPr>
          <w:rFonts w:ascii="Times New Roman" w:hAnsi="Times New Roman" w:cs="Times New Roman"/>
        </w:rPr>
        <w:t xml:space="preserve">ffice for </w:t>
      </w:r>
      <w:r w:rsidRPr="0991B196">
        <w:rPr>
          <w:rFonts w:ascii="Times New Roman" w:hAnsi="Times New Roman" w:cs="Times New Roman"/>
        </w:rPr>
        <w:t>N</w:t>
      </w:r>
      <w:r w:rsidR="00601717">
        <w:rPr>
          <w:rFonts w:ascii="Times New Roman" w:hAnsi="Times New Roman" w:cs="Times New Roman"/>
        </w:rPr>
        <w:t xml:space="preserve">ational </w:t>
      </w:r>
      <w:r w:rsidRPr="0991B196">
        <w:rPr>
          <w:rFonts w:ascii="Times New Roman" w:hAnsi="Times New Roman" w:cs="Times New Roman"/>
        </w:rPr>
        <w:t>S</w:t>
      </w:r>
      <w:r w:rsidR="00601717">
        <w:rPr>
          <w:rFonts w:ascii="Times New Roman" w:hAnsi="Times New Roman" w:cs="Times New Roman"/>
        </w:rPr>
        <w:t>tatistics</w:t>
      </w:r>
      <w:r w:rsidRPr="0991B196">
        <w:rPr>
          <w:rFonts w:ascii="Times New Roman" w:hAnsi="Times New Roman" w:cs="Times New Roman"/>
        </w:rPr>
        <w:t xml:space="preserve">, 2014). The results showed that anxiety was not significantly related to active travel, either walking or cycling.   </w:t>
      </w:r>
    </w:p>
    <w:bookmarkEnd w:id="25"/>
    <w:p w14:paraId="05F76F42" w14:textId="77777777" w:rsidR="00E747DD" w:rsidRDefault="00E747DD" w:rsidP="00E747DD">
      <w:pPr>
        <w:ind w:firstLine="360"/>
        <w:jc w:val="both"/>
        <w:rPr>
          <w:rFonts w:ascii="Times New Roman" w:hAnsi="Times New Roman" w:cs="Times New Roman"/>
        </w:rPr>
      </w:pPr>
      <w:r>
        <w:rPr>
          <w:rFonts w:ascii="Times New Roman" w:hAnsi="Times New Roman" w:cs="Times New Roman"/>
        </w:rPr>
        <w:t>10. Loneliness</w:t>
      </w:r>
    </w:p>
    <w:p w14:paraId="7BF8BEA9" w14:textId="77777777" w:rsidR="00E747DD" w:rsidRPr="006461D1" w:rsidRDefault="00E747DD" w:rsidP="00E747DD">
      <w:pPr>
        <w:jc w:val="both"/>
        <w:rPr>
          <w:rFonts w:ascii="Times New Roman" w:hAnsi="Times New Roman" w:cs="Times New Roman"/>
          <w:u w:val="single"/>
        </w:rPr>
      </w:pPr>
      <w:r w:rsidRPr="006461D1">
        <w:rPr>
          <w:rFonts w:ascii="Times New Roman" w:hAnsi="Times New Roman" w:cs="Times New Roman"/>
          <w:u w:val="single"/>
        </w:rPr>
        <w:t>CROSS-SECTIONAL</w:t>
      </w:r>
      <w:r w:rsidRPr="006461D1">
        <w:rPr>
          <w:rFonts w:ascii="Times New Roman" w:hAnsi="Times New Roman" w:cs="Times New Roman"/>
        </w:rPr>
        <w:t>:</w:t>
      </w:r>
    </w:p>
    <w:p w14:paraId="4D2EC354" w14:textId="2601B15C" w:rsidR="2C60E7B3" w:rsidRDefault="2C60E7B3" w:rsidP="1097E23E">
      <w:pPr>
        <w:jc w:val="both"/>
        <w:rPr>
          <w:rFonts w:ascii="Times New Roman" w:hAnsi="Times New Roman" w:cs="Times New Roman"/>
        </w:rPr>
      </w:pPr>
      <w:r w:rsidRPr="02255696">
        <w:rPr>
          <w:rFonts w:ascii="Times New Roman" w:hAnsi="Times New Roman" w:cs="Times New Roman"/>
        </w:rPr>
        <w:t>In 201</w:t>
      </w:r>
      <w:r w:rsidR="508DD732" w:rsidRPr="02255696">
        <w:rPr>
          <w:rFonts w:ascii="Times New Roman" w:hAnsi="Times New Roman" w:cs="Times New Roman"/>
        </w:rPr>
        <w:t>2</w:t>
      </w:r>
      <w:r w:rsidRPr="02255696">
        <w:rPr>
          <w:rFonts w:ascii="Times New Roman" w:hAnsi="Times New Roman" w:cs="Times New Roman"/>
        </w:rPr>
        <w:t>, Smith</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XZrN8qCp","properties":{"formattedCitation":"(J. M. Smith, 2012)","plainCitation":"(J. M. Smith, 2012)","dontUpdate":true,"noteIndex":0},"citationItems":[{"id":587,"uris":["http://zotero.org/users/9492510/items/UPUL74XW"],"itemData":{"id":587,"type":"article-journal","abstract":"The purpose of this interpretive phenomenological study was to explore the meaning of loneliness in community-dwelling older adults and to understand their daily practices in coping with loneliness. The sample consisted of 8 women and 4 men. Interviews were conducted with the 12 participants utilizing several tools, including 3 separate interview guides and the UCLA Loneliness Scale, Version 3 (Russell, 1996). A critical finding was that many participants experienced loneliness as a result of disrupted meaningful engagement, due to age-related changes, as well as other losses, including death of spouse, retirement, and giving up the car. Two paradigm cases and themes representing the loneliness and coping experience emerged. Participant coping practices with loneliness included reaching out to others, helping those in need, and seeking companionship with pets. Many older adults are at risk for loneliness because of declining health and other age-related losses that prevent them from remaining engaged in meaningful relationships. Health care professionals can screen for loneliness to identify those at risk and can intervene to help older adults maintain connections. Recommendations for those caring for lonely older adults include active listening, vision and hearing screenings, transportation needs, pet therapy, volunteering, and engagement in social activities. © 2012 Copyright Taylor and Francis Group, LLC.","container-title":"Journal of Psychology: Interdisciplinary and Applied","DOI":"10.1080/00223980.2011.602132","ISSN":"00223980","issue":"3","note":"PMID: 22574422","page":"293-311","title":"Toward a better understanding of loneliness in community-dwelling older adults","volume":"146","author":[{"family":"Smith","given":"Judith M."}],"issued":{"date-parts":[["2012",5,1]]}}}],"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rPr>
        <w:t>(Smith, 2012)</w:t>
      </w:r>
      <w:r w:rsidR="00601717">
        <w:rPr>
          <w:rFonts w:ascii="Times New Roman" w:hAnsi="Times New Roman" w:cs="Times New Roman"/>
        </w:rPr>
        <w:fldChar w:fldCharType="end"/>
      </w:r>
      <w:r w:rsidRPr="02255696">
        <w:rPr>
          <w:rFonts w:ascii="Times New Roman" w:hAnsi="Times New Roman" w:cs="Times New Roman"/>
        </w:rPr>
        <w:t xml:space="preserve"> measured loneliness levels using the </w:t>
      </w:r>
      <w:bookmarkStart w:id="26" w:name="_Hlk127957133"/>
      <w:r w:rsidRPr="02255696">
        <w:rPr>
          <w:rFonts w:ascii="Times New Roman" w:hAnsi="Times New Roman" w:cs="Times New Roman"/>
        </w:rPr>
        <w:t xml:space="preserve">UCLA Loneliness Scale </w:t>
      </w:r>
      <w:r w:rsidR="00601717">
        <w:rPr>
          <w:rFonts w:ascii="Times New Roman" w:hAnsi="Times New Roman" w:cs="Times New Roman"/>
        </w:rPr>
        <w:t xml:space="preserve">- </w:t>
      </w:r>
      <w:r w:rsidRPr="02255696">
        <w:rPr>
          <w:rFonts w:ascii="Times New Roman" w:hAnsi="Times New Roman" w:cs="Times New Roman"/>
        </w:rPr>
        <w:t xml:space="preserve">Version 3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kCdwdN4X","properties":{"formattedCitation":"(Austin, 1983; D. W. Russell, 1996)","plainCitation":"(Austin, 1983; D. W. Russell, 1996)","dontUpdate":true,"noteIndex":0},"citationItems":[{"id":586,"uris":["http://zotero.org/users/9492510/items/SHT8EZQF"],"itemData":{"id":586,"type":"article-journal","abstract":"Research on the topic of loneliness has begun to attract scholarly attention. The study reported here examined the dimensions of loneliness tapped by the often used UCLA Loneliness Scale which has ...","container-title":"http://dx.doi.org/10.2466/pr0.1983.53.3.883","DOI":"10.2466/PR0.1983.53.3.883","ISSN":"00332941","issue":"3 I","note":"PMID: 6657840\npublisher: SAGE PublicationsSage CA: Los Angeles, CA","page":"883-889","title":"Factorial Structure of the UCLA Loneliness Scale","volume":"53","author":[{"family":"Austin","given":"B. A."}],"issued":{"date-parts":[["1983",12,1]]}}},{"id":584,"uris":["http://zotero.org/users/9492510/items/WU7NPGB7"],"itemData":{"id":584,"type":"article-journal","abstract":"1 : : this article 1 evaiuated the psychometric properties of the UCLA Loneliness Scaie (Version 3). Using data fro% prior studies of cokIege studenrs: nurses, reachers, and the eidetly. amlyses of the reIdaSiiity. vakidiry. and faceor struelure of this new version of the GCLA Loneliness Scale were conducted. Reszlts indicated that :he rrneasurc was high!y re!iaDie, both ir, terms of internal consistency cy (coeffkient a ranging from .E9 to , 514, : and test-.retest reliabiliry over a ]-year period Ir-,731. Convergect vaiiditp: for the scale was indlcared by significant. corretations with other measures of loneliness Cor,s:rncc validity was supported by significanr relations with measures of the adequacy of the individual's interpersonal relationskips, and by cor:e!atioras berween BoweIiness and rneasuxs of hezhth and well-being. ConGrmatory laclor anzIyses indicated that a model incorporating a global bpolat IoneIiraess factor aiocg with two method factors reflecting d j r e c h n of item wording pcoirided a very good fit to the data across samples. Impiicarions of these results for future rneasar,.. orlent research on ione1iness are discussed. Since the publication of the seminal: work by Weiss (1953) over two decades ago, there has been a substancial increase in research on loneliness. The large number of papers and citations of research o n loneliness that have appeared in personality and social psycho!ogy journals i s o n e indicator that loneIrness has become a \"respectable\" topic (see Periman. 19831. One factor that h a s stimulated interest in loneliness h a s been the devehop-ment a f relmbte and valid measures of this construct.","container-title":"Journal of personality assessment","issue":"1","page":"20-40","title":"UCLA Loneliness Scale (Version 3): Reliability, validity, and factor structure","volume":"66","author":[{"family":"Russell","given":"D. W."}],"issued":{"date-parts":[["1996"]]}}}],"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rPr>
        <w:t>(Austin, 1983; Russell, 1996)</w:t>
      </w:r>
      <w:r w:rsidR="00601717">
        <w:rPr>
          <w:rFonts w:ascii="Times New Roman" w:hAnsi="Times New Roman" w:cs="Times New Roman"/>
        </w:rPr>
        <w:fldChar w:fldCharType="end"/>
      </w:r>
      <w:bookmarkEnd w:id="26"/>
      <w:r w:rsidRPr="02255696">
        <w:rPr>
          <w:rFonts w:ascii="Times New Roman" w:hAnsi="Times New Roman" w:cs="Times New Roman"/>
        </w:rPr>
        <w:t xml:space="preserve">. It was an interpretative phenomenological analysis. </w:t>
      </w:r>
      <w:r w:rsidR="3D93E2B1" w:rsidRPr="02255696">
        <w:rPr>
          <w:rFonts w:ascii="Times New Roman" w:hAnsi="Times New Roman" w:cs="Times New Roman"/>
        </w:rPr>
        <w:t>Travel habits were discussed through narrative data using the “Daily Life Interview”</w:t>
      </w:r>
      <w:r w:rsidR="00601717">
        <w:rPr>
          <w:rFonts w:ascii="Times New Roman" w:hAnsi="Times New Roman" w:cs="Times New Roman"/>
        </w:rPr>
        <w:t xml:space="preserve">. </w:t>
      </w:r>
      <w:r w:rsidRPr="02255696">
        <w:rPr>
          <w:rFonts w:ascii="Times New Roman" w:hAnsi="Times New Roman" w:cs="Times New Roman"/>
        </w:rPr>
        <w:t>The</w:t>
      </w:r>
      <w:r w:rsidR="7BEAB915" w:rsidRPr="02255696">
        <w:rPr>
          <w:rFonts w:ascii="Times New Roman" w:hAnsi="Times New Roman" w:cs="Times New Roman"/>
        </w:rPr>
        <w:t xml:space="preserve"> author</w:t>
      </w:r>
      <w:r w:rsidRPr="02255696">
        <w:rPr>
          <w:rFonts w:ascii="Times New Roman" w:hAnsi="Times New Roman" w:cs="Times New Roman"/>
        </w:rPr>
        <w:t xml:space="preserve"> found that loneliness increased due to “disrupted engagement with others”, and one of the reasons was reduced mobility: some participants (aged 74-98) stopped driving a car, and the loss of transportation interfered with social connections maintenance. Since the primary coping strategy acted by the sample was reaching others to recover social connections, </w:t>
      </w:r>
      <w:r w:rsidR="38DB9584" w:rsidRPr="02255696">
        <w:rPr>
          <w:rFonts w:ascii="Times New Roman" w:hAnsi="Times New Roman" w:cs="Times New Roman"/>
        </w:rPr>
        <w:t>Smith suggested that it is vital to be mindful of these people’s transportation needs.</w:t>
      </w:r>
    </w:p>
    <w:p w14:paraId="63938FB3" w14:textId="77777777" w:rsidR="00E747DD" w:rsidRPr="006461D1" w:rsidRDefault="00E747DD" w:rsidP="00E747DD">
      <w:pPr>
        <w:jc w:val="both"/>
        <w:rPr>
          <w:rFonts w:ascii="Times New Roman" w:hAnsi="Times New Roman" w:cs="Times New Roman"/>
        </w:rPr>
      </w:pPr>
      <w:r w:rsidRPr="006461D1">
        <w:rPr>
          <w:rFonts w:ascii="Times New Roman" w:hAnsi="Times New Roman" w:cs="Times New Roman"/>
          <w:u w:val="single"/>
        </w:rPr>
        <w:lastRenderedPageBreak/>
        <w:t>LONGITUDINAL</w:t>
      </w:r>
      <w:r w:rsidRPr="006461D1">
        <w:rPr>
          <w:rFonts w:ascii="Times New Roman" w:hAnsi="Times New Roman" w:cs="Times New Roman"/>
        </w:rPr>
        <w:t>:</w:t>
      </w:r>
    </w:p>
    <w:p w14:paraId="475EAEB6" w14:textId="478DEDB9" w:rsidR="009637AB" w:rsidRDefault="00E747DD" w:rsidP="0991B196">
      <w:pPr>
        <w:jc w:val="both"/>
        <w:rPr>
          <w:rFonts w:ascii="Times New Roman" w:hAnsi="Times New Roman" w:cs="Times New Roman"/>
        </w:rPr>
      </w:pPr>
      <w:bookmarkStart w:id="27" w:name="_Hlk127958085"/>
      <w:r w:rsidRPr="0991B196">
        <w:rPr>
          <w:rFonts w:ascii="Times New Roman" w:hAnsi="Times New Roman" w:cs="Times New Roman"/>
        </w:rPr>
        <w:t xml:space="preserve">In 2018, the authors working on the Physical Activity through Sustainable Transport Approaches project (PASTA project, Gerike et al., 2016) analysed the data collected between 2014 and 2016 to evaluate the association between transport modes </w:t>
      </w:r>
      <w:r w:rsidR="00DF622C" w:rsidRPr="0991B196">
        <w:rPr>
          <w:rFonts w:ascii="Times New Roman" w:hAnsi="Times New Roman" w:cs="Times New Roman"/>
        </w:rPr>
        <w:t>(</w:t>
      </w:r>
      <w:r w:rsidR="00367AB4" w:rsidRPr="0991B196">
        <w:rPr>
          <w:rFonts w:ascii="Times New Roman" w:hAnsi="Times New Roman" w:cs="Times New Roman"/>
          <w:color w:val="000000" w:themeColor="text1"/>
        </w:rPr>
        <w:t>“</w:t>
      </w:r>
      <w:r w:rsidR="00DF622C" w:rsidRPr="0991B196">
        <w:rPr>
          <w:rFonts w:ascii="Times New Roman" w:hAnsi="Times New Roman" w:cs="Times New Roman"/>
          <w:color w:val="000000" w:themeColor="text1"/>
        </w:rPr>
        <w:t>How often do you currently use each of the following methods of travel to get to and from places?</w:t>
      </w:r>
      <w:r w:rsidR="00367AB4" w:rsidRPr="0991B196">
        <w:rPr>
          <w:rFonts w:ascii="Times New Roman" w:hAnsi="Times New Roman" w:cs="Times New Roman"/>
          <w:color w:val="000000" w:themeColor="text1"/>
        </w:rPr>
        <w:t>”</w:t>
      </w:r>
      <w:r w:rsidR="00DF622C" w:rsidRPr="0991B196">
        <w:rPr>
          <w:rFonts w:ascii="Times New Roman" w:hAnsi="Times New Roman" w:cs="Times New Roman"/>
          <w:color w:val="000000" w:themeColor="text1"/>
        </w:rPr>
        <w:t xml:space="preserve">) </w:t>
      </w:r>
      <w:r w:rsidRPr="0991B196">
        <w:rPr>
          <w:rFonts w:ascii="Times New Roman" w:hAnsi="Times New Roman" w:cs="Times New Roman"/>
        </w:rPr>
        <w:t>and health and social contact measures in seven European cities (Avila-Palencia et al., 2018).</w:t>
      </w:r>
      <w:r w:rsidR="660A58F6" w:rsidRPr="0991B196">
        <w:rPr>
          <w:rFonts w:ascii="Times New Roman" w:hAnsi="Times New Roman" w:cs="Times New Roman"/>
        </w:rPr>
        <w:t xml:space="preserve"> </w:t>
      </w:r>
      <w:r w:rsidR="00514A7D">
        <w:rPr>
          <w:rFonts w:ascii="Times New Roman" w:hAnsi="Times New Roman" w:cs="Times New Roman"/>
        </w:rPr>
        <w:t>In addition, t</w:t>
      </w:r>
      <w:r w:rsidR="660A58F6" w:rsidRPr="0991B196">
        <w:rPr>
          <w:rFonts w:ascii="Times New Roman" w:hAnsi="Times New Roman" w:cs="Times New Roman"/>
        </w:rPr>
        <w:t>he authors evaluated the impact of single and multiple transport modes on the outcomes.</w:t>
      </w:r>
      <w:r w:rsidRPr="0991B196">
        <w:rPr>
          <w:rFonts w:ascii="Times New Roman" w:hAnsi="Times New Roman" w:cs="Times New Roman"/>
        </w:rPr>
        <w:t xml:space="preserve"> The UCLA Loneliness Scale </w:t>
      </w:r>
      <w:r w:rsidR="003B41E7" w:rsidRPr="0991B196">
        <w:rPr>
          <w:rFonts w:ascii="Times New Roman" w:hAnsi="Times New Roman" w:cs="Times New Roman"/>
        </w:rPr>
        <w:t>(Russell, 1996)</w:t>
      </w:r>
      <w:r w:rsidR="00367AB4" w:rsidRPr="0991B196">
        <w:rPr>
          <w:rFonts w:ascii="Times New Roman" w:hAnsi="Times New Roman" w:cs="Times New Roman"/>
        </w:rPr>
        <w:t xml:space="preserve"> was one of the social contact measures used</w:t>
      </w:r>
      <w:r w:rsidR="003B41E7" w:rsidRPr="0991B196">
        <w:rPr>
          <w:rFonts w:ascii="Times New Roman" w:hAnsi="Times New Roman" w:cs="Times New Roman"/>
        </w:rPr>
        <w:t xml:space="preserve">. </w:t>
      </w:r>
      <w:r w:rsidRPr="0991B196">
        <w:rPr>
          <w:rFonts w:ascii="Times New Roman" w:hAnsi="Times New Roman" w:cs="Times New Roman"/>
        </w:rPr>
        <w:t xml:space="preserve">The results highlighted that </w:t>
      </w:r>
      <w:r w:rsidR="0BAE8032" w:rsidRPr="0991B196">
        <w:rPr>
          <w:rFonts w:ascii="Times New Roman" w:hAnsi="Times New Roman" w:cs="Times New Roman"/>
        </w:rPr>
        <w:t>cycling in multimodal trips</w:t>
      </w:r>
      <w:r w:rsidR="3885A361" w:rsidRPr="0991B196">
        <w:rPr>
          <w:rFonts w:ascii="Times New Roman" w:hAnsi="Times New Roman" w:cs="Times New Roman"/>
        </w:rPr>
        <w:t xml:space="preserve"> and car use</w:t>
      </w:r>
      <w:r w:rsidR="0BAE8032" w:rsidRPr="0991B196">
        <w:rPr>
          <w:rFonts w:ascii="Times New Roman" w:hAnsi="Times New Roman" w:cs="Times New Roman"/>
        </w:rPr>
        <w:t xml:space="preserve"> w</w:t>
      </w:r>
      <w:r w:rsidR="0D5429AE" w:rsidRPr="0991B196">
        <w:rPr>
          <w:rFonts w:ascii="Times New Roman" w:hAnsi="Times New Roman" w:cs="Times New Roman"/>
        </w:rPr>
        <w:t>ere</w:t>
      </w:r>
      <w:r w:rsidR="0BAE8032" w:rsidRPr="0991B196">
        <w:rPr>
          <w:rFonts w:ascii="Times New Roman" w:hAnsi="Times New Roman" w:cs="Times New Roman"/>
        </w:rPr>
        <w:t xml:space="preserve"> associated with lower loneliness feelings </w:t>
      </w:r>
      <w:r w:rsidR="00514A7D">
        <w:rPr>
          <w:rFonts w:ascii="Times New Roman" w:hAnsi="Times New Roman" w:cs="Times New Roman"/>
        </w:rPr>
        <w:t>than</w:t>
      </w:r>
      <w:r w:rsidR="0BAE8032" w:rsidRPr="0991B196">
        <w:rPr>
          <w:rFonts w:ascii="Times New Roman" w:hAnsi="Times New Roman" w:cs="Times New Roman"/>
        </w:rPr>
        <w:t xml:space="preserve"> other transport modes.</w:t>
      </w:r>
      <w:r w:rsidR="19E8FEE0" w:rsidRPr="0991B196">
        <w:rPr>
          <w:rFonts w:ascii="Times New Roman" w:hAnsi="Times New Roman" w:cs="Times New Roman"/>
        </w:rPr>
        <w:t xml:space="preserve"> </w:t>
      </w:r>
      <w:r w:rsidRPr="0991B196">
        <w:rPr>
          <w:rFonts w:ascii="Times New Roman" w:hAnsi="Times New Roman" w:cs="Times New Roman"/>
        </w:rPr>
        <w:t xml:space="preserve">On the other hand, motorbike, e-bike, and public transport modes had non-significant and inconclusive results.   </w:t>
      </w:r>
      <w:bookmarkEnd w:id="27"/>
    </w:p>
    <w:p w14:paraId="78D70206" w14:textId="18C0DF02" w:rsidR="00A567CC" w:rsidRDefault="00A567CC" w:rsidP="00A567CC">
      <w:pPr>
        <w:ind w:firstLine="720"/>
        <w:jc w:val="both"/>
        <w:rPr>
          <w:rFonts w:ascii="Times New Roman" w:hAnsi="Times New Roman" w:cs="Times New Roman"/>
        </w:rPr>
      </w:pPr>
      <w:r>
        <w:rPr>
          <w:rFonts w:ascii="Times New Roman" w:hAnsi="Times New Roman" w:cs="Times New Roman"/>
        </w:rPr>
        <w:t>11. Social Support</w:t>
      </w:r>
    </w:p>
    <w:p w14:paraId="3A380753" w14:textId="2ABC3341" w:rsidR="00A567CC" w:rsidRDefault="00A567CC" w:rsidP="00A567CC">
      <w:pPr>
        <w:jc w:val="both"/>
        <w:rPr>
          <w:rFonts w:ascii="Times New Roman" w:hAnsi="Times New Roman" w:cs="Times New Roman"/>
        </w:rPr>
      </w:pPr>
      <w:r>
        <w:rPr>
          <w:rFonts w:ascii="Times New Roman" w:hAnsi="Times New Roman" w:cs="Times New Roman"/>
          <w:u w:val="single"/>
        </w:rPr>
        <w:t>CROSS-SECTIONAL</w:t>
      </w:r>
      <w:r w:rsidRPr="00A567CC">
        <w:rPr>
          <w:rFonts w:ascii="Times New Roman" w:hAnsi="Times New Roman" w:cs="Times New Roman"/>
        </w:rPr>
        <w:t>:</w:t>
      </w:r>
    </w:p>
    <w:p w14:paraId="110718D7" w14:textId="17F0A8FF" w:rsidR="00A567CC" w:rsidRPr="00A567CC" w:rsidRDefault="1A000A59" w:rsidP="1097E23E">
      <w:pPr>
        <w:jc w:val="both"/>
        <w:rPr>
          <w:rFonts w:ascii="Times New Roman" w:hAnsi="Times New Roman" w:cs="Times New Roman"/>
        </w:rPr>
      </w:pPr>
      <w:r w:rsidRPr="02255696">
        <w:rPr>
          <w:rFonts w:ascii="Times New Roman" w:hAnsi="Times New Roman" w:cs="Times New Roman"/>
        </w:rPr>
        <w:t xml:space="preserve">In 2011, Smith used the </w:t>
      </w:r>
      <w:r w:rsidR="7AB2D0E3" w:rsidRPr="02255696">
        <w:rPr>
          <w:rFonts w:ascii="Times New Roman" w:hAnsi="Times New Roman" w:cs="Times New Roman"/>
        </w:rPr>
        <w:t>“</w:t>
      </w:r>
      <w:r w:rsidRPr="02255696">
        <w:rPr>
          <w:rFonts w:ascii="Times New Roman" w:hAnsi="Times New Roman" w:cs="Times New Roman"/>
        </w:rPr>
        <w:t>Daily Life Interview</w:t>
      </w:r>
      <w:r w:rsidR="02E8FD46" w:rsidRPr="02255696">
        <w:rPr>
          <w:rFonts w:ascii="Times New Roman" w:hAnsi="Times New Roman" w:cs="Times New Roman"/>
        </w:rPr>
        <w:t>”</w:t>
      </w:r>
      <w:r w:rsidRPr="02255696">
        <w:rPr>
          <w:rFonts w:ascii="Times New Roman" w:hAnsi="Times New Roman" w:cs="Times New Roman"/>
        </w:rPr>
        <w:t xml:space="preserve"> (Smith 201</w:t>
      </w:r>
      <w:r w:rsidR="6451C526" w:rsidRPr="02255696">
        <w:rPr>
          <w:rFonts w:ascii="Times New Roman" w:hAnsi="Times New Roman" w:cs="Times New Roman"/>
        </w:rPr>
        <w:t>2</w:t>
      </w:r>
      <w:r w:rsidRPr="02255696">
        <w:rPr>
          <w:rFonts w:ascii="Times New Roman" w:hAnsi="Times New Roman" w:cs="Times New Roman"/>
        </w:rPr>
        <w:t>) to collect information about the sample’s ongoing connections with f</w:t>
      </w:r>
      <w:r w:rsidR="28E4FF57" w:rsidRPr="02255696">
        <w:rPr>
          <w:rFonts w:ascii="Times New Roman" w:hAnsi="Times New Roman" w:cs="Times New Roman"/>
        </w:rPr>
        <w:t>ri</w:t>
      </w:r>
      <w:r w:rsidRPr="02255696">
        <w:rPr>
          <w:rFonts w:ascii="Times New Roman" w:hAnsi="Times New Roman" w:cs="Times New Roman"/>
        </w:rPr>
        <w:t xml:space="preserve">ends and family. </w:t>
      </w:r>
      <w:r w:rsidR="393B12AA" w:rsidRPr="02255696">
        <w:rPr>
          <w:rFonts w:ascii="Times New Roman" w:hAnsi="Times New Roman" w:cs="Times New Roman"/>
        </w:rPr>
        <w:t>Travel habits were also discussed through narrative data using the “Daily Life Interview” (Smith, 201</w:t>
      </w:r>
      <w:r w:rsidR="264A9806" w:rsidRPr="02255696">
        <w:rPr>
          <w:rFonts w:ascii="Times New Roman" w:hAnsi="Times New Roman" w:cs="Times New Roman"/>
        </w:rPr>
        <w:t>2</w:t>
      </w:r>
      <w:r w:rsidR="393B12AA" w:rsidRPr="02255696">
        <w:rPr>
          <w:rFonts w:ascii="Times New Roman" w:hAnsi="Times New Roman" w:cs="Times New Roman"/>
        </w:rPr>
        <w:t xml:space="preserve">). </w:t>
      </w:r>
      <w:r w:rsidRPr="02255696">
        <w:rPr>
          <w:rFonts w:ascii="Times New Roman" w:hAnsi="Times New Roman" w:cs="Times New Roman"/>
        </w:rPr>
        <w:t>It was an interpretative phenomenological analysis. T</w:t>
      </w:r>
      <w:r w:rsidR="65BFAC6B" w:rsidRPr="02255696">
        <w:rPr>
          <w:rFonts w:ascii="Times New Roman" w:hAnsi="Times New Roman" w:cs="Times New Roman"/>
        </w:rPr>
        <w:t xml:space="preserve">he author </w:t>
      </w:r>
      <w:r w:rsidRPr="02255696">
        <w:rPr>
          <w:rFonts w:ascii="Times New Roman" w:hAnsi="Times New Roman" w:cs="Times New Roman"/>
        </w:rPr>
        <w:t xml:space="preserve">found that social contacts decreased due to “disrupted engagement with others”, and one of the reasons was reduced mobility: some participants (aged 74-98) stopped driving a car, and the loss of transportation interfered with social connections maintenance. Since the primary coping strategy acted by the sample was reaching others to recover social connections, </w:t>
      </w:r>
      <w:r w:rsidR="17103F5F" w:rsidRPr="02255696">
        <w:rPr>
          <w:rFonts w:ascii="Times New Roman" w:hAnsi="Times New Roman" w:cs="Times New Roman"/>
        </w:rPr>
        <w:t>Smith</w:t>
      </w:r>
      <w:r w:rsidRPr="02255696">
        <w:rPr>
          <w:rFonts w:ascii="Times New Roman" w:hAnsi="Times New Roman" w:cs="Times New Roman"/>
        </w:rPr>
        <w:t xml:space="preserve"> suggested that it is vital to be mindful of these people’s transportation needs. </w:t>
      </w:r>
    </w:p>
    <w:p w14:paraId="435C43FC" w14:textId="3BEE8BE1" w:rsidR="00A567CC" w:rsidRDefault="00A567CC" w:rsidP="00A567CC">
      <w:pPr>
        <w:jc w:val="both"/>
        <w:rPr>
          <w:rFonts w:ascii="Times New Roman" w:hAnsi="Times New Roman" w:cs="Times New Roman"/>
        </w:rPr>
      </w:pPr>
      <w:r>
        <w:rPr>
          <w:rFonts w:ascii="Times New Roman" w:hAnsi="Times New Roman" w:cs="Times New Roman"/>
          <w:u w:val="single"/>
        </w:rPr>
        <w:t>LONGITUDINAL</w:t>
      </w:r>
      <w:r>
        <w:rPr>
          <w:rFonts w:ascii="Times New Roman" w:hAnsi="Times New Roman" w:cs="Times New Roman"/>
        </w:rPr>
        <w:t>:</w:t>
      </w:r>
    </w:p>
    <w:p w14:paraId="49790783" w14:textId="3C91A225" w:rsidR="00A567CC" w:rsidRPr="00A567CC" w:rsidRDefault="1A000A59" w:rsidP="1097E23E">
      <w:pPr>
        <w:jc w:val="both"/>
        <w:rPr>
          <w:rFonts w:ascii="Times New Roman" w:hAnsi="Times New Roman" w:cs="Times New Roman"/>
        </w:rPr>
      </w:pPr>
      <w:r>
        <w:rPr>
          <w:rFonts w:ascii="Times New Roman" w:hAnsi="Times New Roman" w:cs="Times New Roman"/>
        </w:rPr>
        <w:t xml:space="preserve">In 2018, Avila-Palencia and colleagues </w:t>
      </w:r>
      <w:r w:rsidR="00A567CC">
        <w:rPr>
          <w:rFonts w:ascii="Times New Roman" w:hAnsi="Times New Roman" w:cs="Times New Roman"/>
        </w:rPr>
        <w:fldChar w:fldCharType="begin"/>
      </w:r>
      <w:r w:rsidR="00A567CC">
        <w:rPr>
          <w:rFonts w:ascii="Times New Roman" w:hAnsi="Times New Roman" w:cs="Times New Roman"/>
        </w:rPr>
        <w:instrText xml:space="preserve"> CITATION Avi18 \l 2057 </w:instrText>
      </w:r>
      <w:r w:rsidR="00A567CC">
        <w:rPr>
          <w:rFonts w:ascii="Times New Roman" w:hAnsi="Times New Roman" w:cs="Times New Roman"/>
        </w:rPr>
        <w:fldChar w:fldCharType="separate"/>
      </w:r>
      <w:r w:rsidRPr="00A567CC">
        <w:rPr>
          <w:rFonts w:ascii="Times New Roman" w:hAnsi="Times New Roman" w:cs="Times New Roman"/>
          <w:noProof/>
        </w:rPr>
        <w:t>(Avila-Palencia, et al., 2018)</w:t>
      </w:r>
      <w:r w:rsidR="00A567CC">
        <w:rPr>
          <w:rFonts w:ascii="Times New Roman" w:hAnsi="Times New Roman" w:cs="Times New Roman"/>
        </w:rPr>
        <w:fldChar w:fldCharType="end"/>
      </w:r>
      <w:r>
        <w:rPr>
          <w:rFonts w:ascii="Times New Roman" w:hAnsi="Times New Roman" w:cs="Times New Roman"/>
        </w:rPr>
        <w:t xml:space="preserve"> measured social contacts </w:t>
      </w:r>
      <w:r w:rsidR="28E4FF57">
        <w:rPr>
          <w:rFonts w:ascii="Times New Roman" w:hAnsi="Times New Roman" w:cs="Times New Roman"/>
        </w:rPr>
        <w:t>about</w:t>
      </w:r>
      <w:r>
        <w:rPr>
          <w:rFonts w:ascii="Times New Roman" w:hAnsi="Times New Roman" w:cs="Times New Roman"/>
        </w:rPr>
        <w:t xml:space="preserve"> active travel modes for the first time. The subjects were asked</w:t>
      </w:r>
      <w:r w:rsidR="28E4FF57">
        <w:rPr>
          <w:rFonts w:ascii="Times New Roman" w:hAnsi="Times New Roman" w:cs="Times New Roman"/>
        </w:rPr>
        <w:t>,</w:t>
      </w:r>
      <w:r>
        <w:rPr>
          <w:rFonts w:ascii="Times New Roman" w:hAnsi="Times New Roman" w:cs="Times New Roman"/>
        </w:rPr>
        <w:t xml:space="preserve"> </w:t>
      </w:r>
      <w:r w:rsidR="28E4FF57">
        <w:rPr>
          <w:rFonts w:ascii="Times New Roman" w:hAnsi="Times New Roman" w:cs="Times New Roman"/>
        </w:rPr>
        <w:t>“</w:t>
      </w:r>
      <w:r w:rsidRPr="00A567CC">
        <w:rPr>
          <w:rFonts w:ascii="Times New Roman" w:hAnsi="Times New Roman" w:cs="Times New Roman"/>
        </w:rPr>
        <w:t>How often do you currently use each of the following methods of travel to get to and from places?</w:t>
      </w:r>
      <w:r w:rsidR="28E4FF57">
        <w:rPr>
          <w:rFonts w:ascii="Times New Roman" w:hAnsi="Times New Roman" w:cs="Times New Roman"/>
        </w:rPr>
        <w:t>”</w:t>
      </w:r>
      <w:r>
        <w:rPr>
          <w:rFonts w:ascii="Times New Roman" w:hAnsi="Times New Roman" w:cs="Times New Roman"/>
        </w:rPr>
        <w:t xml:space="preserve">. </w:t>
      </w:r>
      <w:r w:rsidR="00514A7D">
        <w:rPr>
          <w:rFonts w:ascii="Times New Roman" w:hAnsi="Times New Roman" w:cs="Times New Roman"/>
        </w:rPr>
        <w:t>In addition, t</w:t>
      </w:r>
      <w:r w:rsidR="564CBB52" w:rsidRPr="1097E23E">
        <w:rPr>
          <w:rFonts w:ascii="Times New Roman" w:hAnsi="Times New Roman" w:cs="Times New Roman"/>
        </w:rPr>
        <w:t xml:space="preserve">he authors evaluated the impact of single and multiple transport modes on the outcomes. </w:t>
      </w:r>
      <w:r w:rsidR="059FF255">
        <w:rPr>
          <w:rFonts w:ascii="Times New Roman" w:hAnsi="Times New Roman" w:cs="Times New Roman"/>
        </w:rPr>
        <w:t xml:space="preserve">The social contact measure was the </w:t>
      </w:r>
      <w:r w:rsidR="059FF255" w:rsidRPr="006461D1">
        <w:rPr>
          <w:rFonts w:ascii="Times New Roman" w:hAnsi="Times New Roman" w:cs="Times New Roman"/>
        </w:rPr>
        <w:t>single item, “How often do you have contact with your friends and/or family?”</w:t>
      </w:r>
      <w:r w:rsidR="059FF255">
        <w:rPr>
          <w:rFonts w:ascii="Times New Roman" w:hAnsi="Times New Roman" w:cs="Times New Roman"/>
        </w:rPr>
        <w:t>.</w:t>
      </w:r>
      <w:r w:rsidR="29DA8139">
        <w:rPr>
          <w:rFonts w:ascii="Times New Roman" w:hAnsi="Times New Roman" w:cs="Times New Roman"/>
        </w:rPr>
        <w:t xml:space="preserve"> </w:t>
      </w:r>
      <w:r>
        <w:rPr>
          <w:rFonts w:ascii="Times New Roman" w:hAnsi="Times New Roman" w:cs="Times New Roman"/>
        </w:rPr>
        <w:t xml:space="preserve">The results showed a significant positive association between walking </w:t>
      </w:r>
      <w:r w:rsidR="5A170F09">
        <w:rPr>
          <w:rFonts w:ascii="Times New Roman" w:hAnsi="Times New Roman" w:cs="Times New Roman"/>
        </w:rPr>
        <w:t xml:space="preserve">in multimodal trips </w:t>
      </w:r>
      <w:r>
        <w:rPr>
          <w:rFonts w:ascii="Times New Roman" w:hAnsi="Times New Roman" w:cs="Times New Roman"/>
        </w:rPr>
        <w:t xml:space="preserve">and </w:t>
      </w:r>
      <w:r w:rsidR="5842410A">
        <w:rPr>
          <w:rFonts w:ascii="Times New Roman" w:hAnsi="Times New Roman" w:cs="Times New Roman"/>
        </w:rPr>
        <w:t xml:space="preserve">increased </w:t>
      </w:r>
      <w:r>
        <w:rPr>
          <w:rFonts w:ascii="Times New Roman" w:hAnsi="Times New Roman" w:cs="Times New Roman"/>
        </w:rPr>
        <w:t>social contacts, thus m</w:t>
      </w:r>
      <w:r w:rsidRPr="00A567CC">
        <w:rPr>
          <w:rFonts w:ascii="Times New Roman" w:hAnsi="Times New Roman" w:cs="Times New Roman"/>
        </w:rPr>
        <w:t>ore frequent contact with friends/family for those who used walking as a means of transport</w:t>
      </w:r>
      <w:r w:rsidR="4D5771C5" w:rsidRPr="00A567CC">
        <w:rPr>
          <w:rFonts w:ascii="Times New Roman" w:hAnsi="Times New Roman" w:cs="Times New Roman"/>
        </w:rPr>
        <w:t>, compared to other transport modes</w:t>
      </w:r>
      <w:r w:rsidRPr="00A567CC">
        <w:rPr>
          <w:rFonts w:ascii="Times New Roman" w:hAnsi="Times New Roman" w:cs="Times New Roman"/>
        </w:rPr>
        <w:t>.</w:t>
      </w:r>
    </w:p>
    <w:p w14:paraId="16E57330" w14:textId="7D70E65E" w:rsidR="004844C9" w:rsidRDefault="004844C9" w:rsidP="00A567CC">
      <w:pPr>
        <w:ind w:firstLine="720"/>
        <w:jc w:val="both"/>
        <w:rPr>
          <w:rFonts w:ascii="Times New Roman" w:hAnsi="Times New Roman" w:cs="Times New Roman"/>
        </w:rPr>
      </w:pPr>
      <w:r>
        <w:rPr>
          <w:rFonts w:ascii="Times New Roman" w:hAnsi="Times New Roman" w:cs="Times New Roman"/>
        </w:rPr>
        <w:t>12. Self</w:t>
      </w:r>
      <w:r w:rsidR="0050725C">
        <w:rPr>
          <w:rFonts w:ascii="Times New Roman" w:hAnsi="Times New Roman" w:cs="Times New Roman"/>
        </w:rPr>
        <w:t>-</w:t>
      </w:r>
      <w:r>
        <w:rPr>
          <w:rFonts w:ascii="Times New Roman" w:hAnsi="Times New Roman" w:cs="Times New Roman"/>
        </w:rPr>
        <w:t xml:space="preserve">Efficacy </w:t>
      </w:r>
    </w:p>
    <w:p w14:paraId="651664AD" w14:textId="77777777" w:rsidR="004844C9" w:rsidRDefault="004844C9" w:rsidP="004844C9">
      <w:pPr>
        <w:jc w:val="both"/>
        <w:rPr>
          <w:rFonts w:ascii="Times New Roman" w:hAnsi="Times New Roman" w:cs="Times New Roman"/>
        </w:rPr>
      </w:pPr>
      <w:r>
        <w:rPr>
          <w:rFonts w:ascii="Times New Roman" w:hAnsi="Times New Roman" w:cs="Times New Roman"/>
          <w:u w:val="single"/>
        </w:rPr>
        <w:t>CROSS</w:t>
      </w:r>
      <w:r w:rsidRPr="004844C9">
        <w:rPr>
          <w:rFonts w:ascii="Times New Roman" w:hAnsi="Times New Roman" w:cs="Times New Roman"/>
          <w:u w:val="single"/>
        </w:rPr>
        <w:t>-SECTIONAL</w:t>
      </w:r>
      <w:r>
        <w:rPr>
          <w:rFonts w:ascii="Times New Roman" w:hAnsi="Times New Roman" w:cs="Times New Roman"/>
        </w:rPr>
        <w:t>:</w:t>
      </w:r>
    </w:p>
    <w:p w14:paraId="31561F6F" w14:textId="0B085690" w:rsidR="004844C9" w:rsidRDefault="004844C9" w:rsidP="004844C9">
      <w:pPr>
        <w:jc w:val="both"/>
        <w:rPr>
          <w:rFonts w:ascii="Times New Roman" w:hAnsi="Times New Roman" w:cs="Times New Roman"/>
        </w:rPr>
      </w:pPr>
      <w:r w:rsidRPr="004844C9">
        <w:rPr>
          <w:rFonts w:ascii="Times New Roman" w:hAnsi="Times New Roman" w:cs="Times New Roman"/>
        </w:rPr>
        <w:t>In</w:t>
      </w:r>
      <w:r>
        <w:rPr>
          <w:rFonts w:ascii="Times New Roman" w:hAnsi="Times New Roman" w:cs="Times New Roman"/>
        </w:rPr>
        <w:t xml:space="preserve"> 2010, Bergland and colleagues </w:t>
      </w:r>
      <w:r w:rsidR="00601717">
        <w:rPr>
          <w:rFonts w:ascii="Times New Roman" w:hAnsi="Times New Roman" w:cs="Times New Roman"/>
        </w:rPr>
        <w:t xml:space="preserve">(Bergland et al., 2010) </w:t>
      </w:r>
      <w:r>
        <w:rPr>
          <w:rFonts w:ascii="Times New Roman" w:hAnsi="Times New Roman" w:cs="Times New Roman"/>
        </w:rPr>
        <w:t xml:space="preserve">studied outdoor walking mobility as the instrumental ability to move by foot for any trip outside </w:t>
      </w:r>
      <w:r w:rsidR="006E05E4">
        <w:rPr>
          <w:rFonts w:ascii="Times New Roman" w:hAnsi="Times New Roman" w:cs="Times New Roman"/>
        </w:rPr>
        <w:t xml:space="preserve">the </w:t>
      </w:r>
      <w:r>
        <w:rPr>
          <w:rFonts w:ascii="Times New Roman" w:hAnsi="Times New Roman" w:cs="Times New Roman"/>
        </w:rPr>
        <w:t xml:space="preserve">home </w:t>
      </w:r>
      <w:r w:rsidR="003B7A24">
        <w:rPr>
          <w:rFonts w:ascii="Times New Roman" w:hAnsi="Times New Roman" w:cs="Times New Roman"/>
        </w:rPr>
        <w:t>(</w:t>
      </w:r>
      <w:r w:rsidR="003B7A24" w:rsidRPr="003B7A24">
        <w:rPr>
          <w:rFonts w:ascii="Times New Roman" w:hAnsi="Times New Roman" w:cs="Times New Roman"/>
        </w:rPr>
        <w:t xml:space="preserve">Telephone Survey </w:t>
      </w:r>
      <w:r w:rsidR="00367AB4">
        <w:rPr>
          <w:rFonts w:ascii="Times New Roman" w:hAnsi="Times New Roman" w:cs="Times New Roman"/>
        </w:rPr>
        <w:t>‘</w:t>
      </w:r>
      <w:r w:rsidR="003B7A24" w:rsidRPr="003B7A24">
        <w:rPr>
          <w:rFonts w:ascii="Times New Roman" w:hAnsi="Times New Roman" w:cs="Times New Roman"/>
        </w:rPr>
        <w:t>What is the longest distance you can walk without a pause?</w:t>
      </w:r>
      <w:r w:rsidR="00367AB4">
        <w:rPr>
          <w:rFonts w:ascii="Times New Roman" w:hAnsi="Times New Roman" w:cs="Times New Roman"/>
        </w:rPr>
        <w:t>’</w:t>
      </w:r>
      <w:r w:rsidR="003B7A24">
        <w:rPr>
          <w:rFonts w:ascii="Times New Roman" w:hAnsi="Times New Roman" w:cs="Times New Roman"/>
        </w:rPr>
        <w:t xml:space="preserve">; “active” if walking for more than 1 km) </w:t>
      </w:r>
      <w:r>
        <w:rPr>
          <w:rFonts w:ascii="Times New Roman" w:hAnsi="Times New Roman" w:cs="Times New Roman"/>
        </w:rPr>
        <w:t xml:space="preserve">and its relationship with what they called “coping”. This outcome was measured using the </w:t>
      </w:r>
      <w:r w:rsidRPr="001620F1">
        <w:rPr>
          <w:rFonts w:ascii="Times New Roman" w:hAnsi="Times New Roman" w:cs="Times New Roman"/>
        </w:rPr>
        <w:t>Personal Mastery Scale</w:t>
      </w:r>
      <w:r w:rsidR="006E05E4">
        <w:rPr>
          <w:rFonts w:ascii="Times New Roman" w:hAnsi="Times New Roman" w:cs="Times New Roman"/>
        </w:rPr>
        <w:t>,</w:t>
      </w:r>
      <w:r w:rsidRPr="001620F1">
        <w:rPr>
          <w:rFonts w:ascii="Times New Roman" w:hAnsi="Times New Roman" w:cs="Times New Roman"/>
        </w:rPr>
        <w:t xml:space="preserve"> </w:t>
      </w:r>
      <w:r w:rsidR="006E05E4">
        <w:rPr>
          <w:rFonts w:ascii="Times New Roman" w:hAnsi="Times New Roman" w:cs="Times New Roman"/>
        </w:rPr>
        <w:t>which</w:t>
      </w:r>
      <w:r>
        <w:rPr>
          <w:rFonts w:ascii="Times New Roman" w:hAnsi="Times New Roman" w:cs="Times New Roman"/>
        </w:rPr>
        <w:t xml:space="preserve"> measures “one aspect of psychological coping resources, Mastery, or Self-Efficacy”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4axQcsX2","properties":{"formattedCitation":"(Pearlin and Schooler 1978)","plainCitation":"(Pearlin and Schooler 1978)","noteIndex":0},"citationItems":[{"id":460,"uris":["http://zotero.org/users/9492510/items/FST9DDVS"],"itemData":{"id":460,"type":"article-journal","abstract":"Coping refers to behavior that protects people from being psychologically harmed by problematic social experience, a behavior that importantly mediates the impact that societies have on their members. The protective function of coping behavior can be exercised in 3 ways: by eliminating or modifying conditions giving rise to problems; by perceptually controlling the meaning of experience in a manner that neutralizes its problematic character; and by keeping the emotional consequences of problems within manageable bounds. The efficacy of a number of concrete coping behaviors representing these 3 functions was evaluated. Results indicate that individuals' coping interventions are most effective when dealing with problems within the close interpersonal role areas of marriage and child-rearing and least effective when dealing with the more impersonal problems found in occupation. The effective coping modes are unequally distributed in society, with men, the educated, and the affluent making greater use of the efficacious mechanisms.","container-title":"Journal of Health and Social Behavior","DOI":"10.2307/2136319","ISSN":"00221465","issue":"1","note":"PMID: 649936","page":"2-21","title":"The structure of coping","volume":"19","author":[{"family":"Pearlin","given":"L. I."},{"family":"Schooler","given":"C."}],"issued":{"date-parts":[["1978"]]}}}],"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Pearlin and Schooler 1978)</w:t>
      </w:r>
      <w:r w:rsidR="00601717">
        <w:rPr>
          <w:rFonts w:ascii="Times New Roman" w:hAnsi="Times New Roman" w:cs="Times New Roman"/>
        </w:rPr>
        <w:fldChar w:fldCharType="end"/>
      </w:r>
      <w:r>
        <w:rPr>
          <w:rFonts w:ascii="Times New Roman" w:hAnsi="Times New Roman" w:cs="Times New Roman"/>
        </w:rPr>
        <w:t>. The results showed better self-efficacy scores for those with good outdoor walking mobility (</w:t>
      </w:r>
      <w:r w:rsidR="006E05E4">
        <w:rPr>
          <w:rFonts w:ascii="Times New Roman" w:hAnsi="Times New Roman" w:cs="Times New Roman"/>
        </w:rPr>
        <w:t>walking</w:t>
      </w:r>
      <w:r>
        <w:rPr>
          <w:rFonts w:ascii="Times New Roman" w:hAnsi="Times New Roman" w:cs="Times New Roman"/>
        </w:rPr>
        <w:t xml:space="preserve"> for 1km or more).</w:t>
      </w:r>
    </w:p>
    <w:p w14:paraId="6D080BF1" w14:textId="315B86F9" w:rsidR="00CF6580" w:rsidRPr="003B7A24" w:rsidRDefault="08670019" w:rsidP="004844C9">
      <w:pPr>
        <w:jc w:val="both"/>
        <w:rPr>
          <w:rFonts w:ascii="Calibri" w:eastAsia="Times New Roman" w:hAnsi="Calibri" w:cs="Calibri"/>
          <w:color w:val="000000"/>
          <w:lang w:eastAsia="en-GB"/>
        </w:rPr>
      </w:pPr>
      <w:r w:rsidRPr="1097E23E">
        <w:rPr>
          <w:rFonts w:ascii="Times New Roman" w:hAnsi="Times New Roman" w:cs="Times New Roman"/>
        </w:rPr>
        <w:t>In 2010, Molina-García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Gj4awGG2","properties":{"formattedCitation":"(Molina-Garc\\uc0\\u237{}a {\\i{}et al.} 2010)","plainCitation":"(Molina-García et al. 2010)","noteIndex":0},"citationItems":[{"id":135,"uris":["http://zotero.org/users/9492510/items/WAGLZTTM"],"itemData":{"id":135,"type":"article-journal","abstract":"Objective: To examine psychosocial and environmental correlates of active commuting to university (ACU) and explore its association with overall physical activity among college students. Methods: The sample included 518 students (mean 22.4 years; 59.7% female) from two universities in Valencia, Spain. Weekly estimations of energy expenditure from ACU and total physical activity were obtained. Socio-economic status, self-efficacy, barriers to active transport, access to car and motorbike, access to public transport, walking and cycling facilities and distance to university were assessed. Data were collected April and May of 2009, using a self-administered survey. A structural equation model was used to analyze associations among variables. Results: ACU was inversely correlated with access to private motorized transport (car or motorbike). Perception of physical self-efficacy and walking and cycling facilities were positively associated with ACU, while planning/psychosocial barriers were negatively associated. Multivariate modelling explained 19% of variance in ACU. ACU was not related to total daily physical activity. Conclusions: Both psychological and environmental variables were significant correlates of ACU. Present findings provide an empirical basis for interventions to increase active transport among university students. (PsycINFO Database Record (c) 2018 APA, all rights reserved)","archive_location":"2010-15517-009","container-title":"Preventive Medicine: An International Journal Devoted to Practice and Theory","DOI":"10.1016/j.ypmed.2010.05.009","ISSN":"0091-7435","issue":"2","journalAbbreviation":"Preventive Medicine: An International Journal Devoted to Practice and Theory","note":"publisher: Elsevier Science","page":"136-138","source":"EBSCOhost","title":"Psychosocial and environmental correlates of active commuting for university students","volume":"51","author":[{"family":"Molina-García","given":"Javier"},{"family":"Castillo","given":"Isabel"},{"family":"Sallis","given":"James F."}],"issued":{"date-parts":[["2010",8]]}}}],"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Molina-García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0)</w:t>
      </w:r>
      <w:r w:rsidR="00601717">
        <w:rPr>
          <w:rFonts w:ascii="Times New Roman" w:hAnsi="Times New Roman" w:cs="Times New Roman"/>
        </w:rPr>
        <w:fldChar w:fldCharType="end"/>
      </w:r>
      <w:r w:rsidRPr="1097E23E">
        <w:rPr>
          <w:rFonts w:ascii="Times New Roman" w:hAnsi="Times New Roman" w:cs="Times New Roman"/>
        </w:rPr>
        <w:t xml:space="preserve"> investigated the relationship between commuting to university</w:t>
      </w:r>
      <w:r w:rsidR="74432CF6" w:rsidRPr="1097E23E">
        <w:rPr>
          <w:rFonts w:ascii="Times New Roman" w:hAnsi="Times New Roman" w:cs="Times New Roman"/>
        </w:rPr>
        <w:t xml:space="preserve"> (‘</w:t>
      </w:r>
      <w:r w:rsidR="74432CF6" w:rsidRPr="1097E23E">
        <w:rPr>
          <w:rFonts w:ascii="Times New Roman" w:eastAsia="Times New Roman" w:hAnsi="Times New Roman" w:cs="Times New Roman"/>
          <w:color w:val="000000" w:themeColor="text1"/>
          <w:lang w:eastAsia="en-GB"/>
        </w:rPr>
        <w:t>How often do you use each of the following ways to go to and from the university?</w:t>
      </w:r>
      <w:r w:rsidR="1BFF0BF6" w:rsidRPr="1097E23E">
        <w:rPr>
          <w:rFonts w:ascii="Times New Roman" w:eastAsia="Times New Roman" w:hAnsi="Times New Roman" w:cs="Times New Roman"/>
          <w:color w:val="000000" w:themeColor="text1"/>
          <w:lang w:eastAsia="en-GB"/>
        </w:rPr>
        <w:t>’</w:t>
      </w:r>
      <w:r w:rsidR="74432CF6" w:rsidRPr="1097E23E">
        <w:rPr>
          <w:rFonts w:ascii="Times New Roman" w:eastAsia="Times New Roman" w:hAnsi="Times New Roman" w:cs="Times New Roman"/>
          <w:color w:val="000000" w:themeColor="text1"/>
          <w:lang w:eastAsia="en-GB"/>
        </w:rPr>
        <w:t>)</w:t>
      </w:r>
      <w:r w:rsidRPr="1097E23E">
        <w:rPr>
          <w:rFonts w:ascii="Times New Roman" w:hAnsi="Times New Roman" w:cs="Times New Roman"/>
        </w:rPr>
        <w:t xml:space="preserve"> and psychosocial (and environmental)</w:t>
      </w:r>
      <w:r w:rsidR="091605F7" w:rsidRPr="1097E23E">
        <w:rPr>
          <w:rFonts w:ascii="Times New Roman" w:hAnsi="Times New Roman" w:cs="Times New Roman"/>
        </w:rPr>
        <w:t xml:space="preserve"> factors</w:t>
      </w:r>
      <w:r w:rsidRPr="1097E23E">
        <w:rPr>
          <w:rFonts w:ascii="Times New Roman" w:hAnsi="Times New Roman" w:cs="Times New Roman"/>
        </w:rPr>
        <w:t xml:space="preserve"> in a sample of 518 students. One</w:t>
      </w:r>
      <w:r w:rsidR="5B7972E7" w:rsidRPr="1097E23E">
        <w:rPr>
          <w:rFonts w:ascii="Times New Roman" w:hAnsi="Times New Roman" w:cs="Times New Roman"/>
        </w:rPr>
        <w:t xml:space="preserve"> of the psychosocial constructs </w:t>
      </w:r>
      <w:r w:rsidRPr="1097E23E">
        <w:rPr>
          <w:rFonts w:ascii="Times New Roman" w:hAnsi="Times New Roman" w:cs="Times New Roman"/>
        </w:rPr>
        <w:t>was physical self-efficacy, rated th</w:t>
      </w:r>
      <w:r w:rsidR="063F05D5" w:rsidRPr="1097E23E">
        <w:rPr>
          <w:rFonts w:ascii="Times New Roman" w:hAnsi="Times New Roman" w:cs="Times New Roman"/>
        </w:rPr>
        <w:t>ro</w:t>
      </w:r>
      <w:r w:rsidRPr="1097E23E">
        <w:rPr>
          <w:rFonts w:ascii="Times New Roman" w:hAnsi="Times New Roman" w:cs="Times New Roman"/>
        </w:rPr>
        <w:t xml:space="preserve">ugh the Physical Self-Efficacy subscale of the Perceived Physical Activity (PPA) scal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RX6L6GHf","properties":{"formattedCitation":"(Ryckman {\\i{}et al.} 1982)","plainCitation":"(Ryckman et al. 1982)","noteIndex":0},"citationItems":[{"id":669,"uris":["http://zotero.org/users/9492510/items/MQFMMW8I"],"itemData":{"id":669,"type":"article-journal","container-title":"Journal of personality and social psychology","issue":"5","page":"891","title":"Development and validation of a physical self-efficacy scale.","volume":"42","author":[{"family":"Ryckman","given":"R. M."},{"family":"Robbins","given":"M. A."},{"family":"Thornton","given":"B."},{"family":"Cantrell","given":"P."}],"issued":{"date-parts":[["1982"]]}}}],"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Ryckma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1982)</w:t>
      </w:r>
      <w:r w:rsidR="00601717">
        <w:rPr>
          <w:rFonts w:ascii="Times New Roman" w:hAnsi="Times New Roman" w:cs="Times New Roman"/>
        </w:rPr>
        <w:fldChar w:fldCharType="end"/>
      </w:r>
      <w:r w:rsidRPr="1097E23E">
        <w:rPr>
          <w:rFonts w:ascii="Times New Roman" w:hAnsi="Times New Roman" w:cs="Times New Roman"/>
        </w:rPr>
        <w:t xml:space="preserve">. The analysis showed </w:t>
      </w:r>
      <w:r w:rsidR="063F05D5" w:rsidRPr="1097E23E">
        <w:rPr>
          <w:rFonts w:ascii="Times New Roman" w:hAnsi="Times New Roman" w:cs="Times New Roman"/>
        </w:rPr>
        <w:t xml:space="preserve">a </w:t>
      </w:r>
      <w:r w:rsidRPr="1097E23E">
        <w:rPr>
          <w:rFonts w:ascii="Times New Roman" w:hAnsi="Times New Roman" w:cs="Times New Roman"/>
        </w:rPr>
        <w:t xml:space="preserve">significant correlation between active commuting to university and self-efficacy. </w:t>
      </w:r>
    </w:p>
    <w:p w14:paraId="6DF16424" w14:textId="41515867" w:rsidR="004844C9" w:rsidRDefault="630E6F57" w:rsidP="004844C9">
      <w:pPr>
        <w:jc w:val="both"/>
        <w:rPr>
          <w:rFonts w:ascii="Times New Roman" w:hAnsi="Times New Roman" w:cs="Times New Roman"/>
        </w:rPr>
      </w:pPr>
      <w:r w:rsidRPr="1097E23E">
        <w:rPr>
          <w:rFonts w:ascii="Times New Roman" w:hAnsi="Times New Roman" w:cs="Times New Roman"/>
        </w:rPr>
        <w:lastRenderedPageBreak/>
        <w:t>In 2016, B</w:t>
      </w:r>
      <w:r w:rsidR="00601717">
        <w:rPr>
          <w:rFonts w:ascii="Times New Roman" w:hAnsi="Times New Roman" w:cs="Times New Roman"/>
        </w:rPr>
        <w:t>é</w:t>
      </w:r>
      <w:r w:rsidRPr="1097E23E">
        <w:rPr>
          <w:rFonts w:ascii="Times New Roman" w:hAnsi="Times New Roman" w:cs="Times New Roman"/>
        </w:rPr>
        <w:t>lang</w:t>
      </w:r>
      <w:r w:rsidR="00601717">
        <w:rPr>
          <w:rFonts w:ascii="Times New Roman" w:hAnsi="Times New Roman" w:cs="Times New Roman"/>
        </w:rPr>
        <w:t>e</w:t>
      </w:r>
      <w:r w:rsidRPr="1097E23E">
        <w:rPr>
          <w:rFonts w:ascii="Times New Roman" w:hAnsi="Times New Roman" w:cs="Times New Roman"/>
        </w:rPr>
        <w:t>r-Gravel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bMeYgaGE","properties":{"formattedCitation":"(B\\uc0\\u233{}langer-Gravel {\\i{}et al.} 2016)","plainCitation":"(Bélanger-Gravel et al. 2016)","noteIndex":0},"citationItems":[{"id":591,"uris":["http://zotero.org/users/9492510/items/GLXZM5BB"],"itemData":{"id":591,"type":"article-journal","abstract":"This natural experiment examines the effect of a public bicycle share program on cognitions and investigates the moderating influence of socioeconomic status on this effect. Two cross-sectional population-based surveys were conducted. Intention and self-efficacy to use the public bicycle share program were assessed by questionnaire. A difference-in-differences approach was adopted using logistic regression analyses. A significant effect of the public bicycle share program was observed on intention (exposure × time; odds ratio = 3.41; 95% confidence interval: 1.50-7.73) and self-efficacy (exposure; odds ratio = 1.61; 95% confidence interval: 1.28-2.01). A positive effect on intention was observed among individuals with low income (exposure × time; odds ratio = 27.85; 95% confidence interval: 2.51-309.25). Implementing a public bicycle share program is associated with increases in intention and self-efficacy for public bicycle share use, although some social inequalities persist.","container-title":"Journal of Health Psychology","DOI":"10.1177/1359105314542820","ISSN":"14617277","issue":"6","note":"PMID: 25104776\npublisher: SAGE Publications Ltd","page":"944-953","title":"Association of implementation of a public bicycle share program with intention and self-efficacy: The moderating role of socioeconomic status","volume":"21","author":[{"family":"Bélanger-Gravel","given":"Ariane"},{"family":"Gauvin","given":"Lise"},{"family":"Fuller","given":"Daniel"},{"family":"Drouin","given":"Louis"}],"issued":{"date-parts":[["2016",6,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Bélanger-Gravel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6)</w:t>
      </w:r>
      <w:r w:rsidR="00601717">
        <w:rPr>
          <w:rFonts w:ascii="Times New Roman" w:hAnsi="Times New Roman" w:cs="Times New Roman"/>
        </w:rPr>
        <w:fldChar w:fldCharType="end"/>
      </w:r>
      <w:r w:rsidRPr="1097E23E">
        <w:rPr>
          <w:rFonts w:ascii="Times New Roman" w:hAnsi="Times New Roman" w:cs="Times New Roman"/>
        </w:rPr>
        <w:t xml:space="preserve"> analysed the results from two cross-sectional population-based surveys, T1 (2009) and T2 (2010). The measures came from a natural experiment in Montréal, Canada, where a public bike</w:t>
      </w:r>
      <w:r w:rsidR="28E4FF57" w:rsidRPr="1097E23E">
        <w:rPr>
          <w:rFonts w:ascii="Times New Roman" w:hAnsi="Times New Roman" w:cs="Times New Roman"/>
        </w:rPr>
        <w:t>-</w:t>
      </w:r>
      <w:r w:rsidRPr="1097E23E">
        <w:rPr>
          <w:rFonts w:ascii="Times New Roman" w:hAnsi="Times New Roman" w:cs="Times New Roman"/>
        </w:rPr>
        <w:t>sharing prog</w:t>
      </w:r>
      <w:r w:rsidR="28E4FF57" w:rsidRPr="1097E23E">
        <w:rPr>
          <w:rFonts w:ascii="Times New Roman" w:hAnsi="Times New Roman" w:cs="Times New Roman"/>
        </w:rPr>
        <w:t>r</w:t>
      </w:r>
      <w:r w:rsidRPr="1097E23E">
        <w:rPr>
          <w:rFonts w:ascii="Times New Roman" w:hAnsi="Times New Roman" w:cs="Times New Roman"/>
        </w:rPr>
        <w:t xml:space="preserve">am was implemented (BIXI – Bicycle-taXI). </w:t>
      </w:r>
      <w:r w:rsidR="29C5C85F" w:rsidRPr="1097E23E">
        <w:rPr>
          <w:rFonts w:ascii="Times New Roman" w:hAnsi="Times New Roman" w:cs="Times New Roman"/>
        </w:rPr>
        <w:t>The participants were asked</w:t>
      </w:r>
      <w:r w:rsidR="1BFF0BF6" w:rsidRPr="1097E23E">
        <w:rPr>
          <w:rFonts w:ascii="Times New Roman" w:hAnsi="Times New Roman" w:cs="Times New Roman"/>
        </w:rPr>
        <w:t>,</w:t>
      </w:r>
      <w:r w:rsidR="29C5C85F" w:rsidRPr="1097E23E">
        <w:rPr>
          <w:rFonts w:ascii="Times New Roman" w:hAnsi="Times New Roman" w:cs="Times New Roman"/>
        </w:rPr>
        <w:t xml:space="preserve"> </w:t>
      </w:r>
      <w:r w:rsidR="1BFF0BF6" w:rsidRPr="1097E23E">
        <w:rPr>
          <w:rFonts w:ascii="Times New Roman" w:hAnsi="Times New Roman" w:cs="Times New Roman"/>
        </w:rPr>
        <w:t>“</w:t>
      </w:r>
      <w:r w:rsidR="29C5C85F" w:rsidRPr="1097E23E">
        <w:rPr>
          <w:rFonts w:ascii="Times New Roman" w:hAnsi="Times New Roman" w:cs="Times New Roman"/>
        </w:rPr>
        <w:t>Have you ever used PBSP?</w:t>
      </w:r>
      <w:r w:rsidR="1BFF0BF6" w:rsidRPr="1097E23E">
        <w:rPr>
          <w:rFonts w:ascii="Times New Roman" w:hAnsi="Times New Roman" w:cs="Times New Roman"/>
        </w:rPr>
        <w:t>”</w:t>
      </w:r>
      <w:r w:rsidR="29C5C85F" w:rsidRPr="1097E23E">
        <w:rPr>
          <w:rFonts w:ascii="Times New Roman" w:hAnsi="Times New Roman" w:cs="Times New Roman"/>
        </w:rPr>
        <w:t xml:space="preserve">. </w:t>
      </w:r>
      <w:r w:rsidRPr="1097E23E">
        <w:rPr>
          <w:rFonts w:ascii="Times New Roman" w:hAnsi="Times New Roman" w:cs="Times New Roman"/>
        </w:rPr>
        <w:t xml:space="preserve">Self-efficacy in using the program was assessed with </w:t>
      </w:r>
      <w:r w:rsidR="28E4FF57" w:rsidRPr="1097E23E">
        <w:rPr>
          <w:rFonts w:ascii="Times New Roman" w:hAnsi="Times New Roman" w:cs="Times New Roman"/>
        </w:rPr>
        <w:t xml:space="preserve">a </w:t>
      </w:r>
      <w:r w:rsidRPr="1097E23E">
        <w:rPr>
          <w:rFonts w:ascii="Times New Roman" w:hAnsi="Times New Roman" w:cs="Times New Roman"/>
        </w:rPr>
        <w:t xml:space="preserve">1-item question </w:t>
      </w:r>
      <w:r w:rsidR="28E4FF57" w:rsidRPr="1097E23E">
        <w:rPr>
          <w:rFonts w:ascii="Times New Roman" w:hAnsi="Times New Roman" w:cs="Times New Roman"/>
        </w:rPr>
        <w:t>“</w:t>
      </w:r>
      <w:r w:rsidRPr="1097E23E">
        <w:rPr>
          <w:rFonts w:ascii="Times New Roman" w:hAnsi="Times New Roman" w:cs="Times New Roman"/>
        </w:rPr>
        <w:t>How confident are you in your capability of usi</w:t>
      </w:r>
      <w:r w:rsidR="28E4FF57" w:rsidRPr="1097E23E">
        <w:rPr>
          <w:rFonts w:ascii="Times New Roman" w:hAnsi="Times New Roman" w:cs="Times New Roman"/>
        </w:rPr>
        <w:t>n</w:t>
      </w:r>
      <w:r w:rsidRPr="1097E23E">
        <w:rPr>
          <w:rFonts w:ascii="Times New Roman" w:hAnsi="Times New Roman" w:cs="Times New Roman"/>
        </w:rPr>
        <w:t>g BIXI if you chose to do so?</w:t>
      </w:r>
      <w:r w:rsidR="28E4FF57" w:rsidRPr="1097E23E">
        <w:rPr>
          <w:rFonts w:ascii="Times New Roman" w:hAnsi="Times New Roman" w:cs="Times New Roman"/>
        </w:rPr>
        <w:t>”</w:t>
      </w:r>
      <w:r w:rsidRPr="1097E23E">
        <w:rPr>
          <w:rFonts w:ascii="Times New Roman" w:hAnsi="Times New Roman" w:cs="Times New Roman"/>
        </w:rPr>
        <w:t xml:space="preserve">. The authors observed </w:t>
      </w:r>
      <w:r w:rsidR="28E4FF57" w:rsidRPr="1097E23E">
        <w:rPr>
          <w:rFonts w:ascii="Times New Roman" w:hAnsi="Times New Roman" w:cs="Times New Roman"/>
        </w:rPr>
        <w:t>increased</w:t>
      </w:r>
      <w:r w:rsidRPr="1097E23E">
        <w:rPr>
          <w:rFonts w:ascii="Times New Roman" w:hAnsi="Times New Roman" w:cs="Times New Roman"/>
        </w:rPr>
        <w:t xml:space="preserve"> self-efficacy levels; consequently, they affirmed that implementing a similar program increases active travellin</w:t>
      </w:r>
      <w:r w:rsidR="28E4FF57" w:rsidRPr="1097E23E">
        <w:rPr>
          <w:rFonts w:ascii="Times New Roman" w:hAnsi="Times New Roman" w:cs="Times New Roman"/>
        </w:rPr>
        <w:t>g,</w:t>
      </w:r>
      <w:r w:rsidRPr="1097E23E">
        <w:rPr>
          <w:rFonts w:ascii="Times New Roman" w:hAnsi="Times New Roman" w:cs="Times New Roman"/>
        </w:rPr>
        <w:t xml:space="preserve"> </w:t>
      </w:r>
      <w:r w:rsidR="00514A7D">
        <w:rPr>
          <w:rFonts w:ascii="Times New Roman" w:hAnsi="Times New Roman" w:cs="Times New Roman"/>
        </w:rPr>
        <w:t xml:space="preserve">which is </w:t>
      </w:r>
      <w:r w:rsidR="7CF3A264" w:rsidRPr="1097E23E">
        <w:rPr>
          <w:rFonts w:ascii="Times New Roman" w:hAnsi="Times New Roman" w:cs="Times New Roman"/>
        </w:rPr>
        <w:t xml:space="preserve">significantly </w:t>
      </w:r>
      <w:r w:rsidRPr="1097E23E">
        <w:rPr>
          <w:rFonts w:ascii="Times New Roman" w:hAnsi="Times New Roman" w:cs="Times New Roman"/>
        </w:rPr>
        <w:t xml:space="preserve">connected to higher self-efficacy. </w:t>
      </w:r>
    </w:p>
    <w:p w14:paraId="683AFE60" w14:textId="1AA84209" w:rsidR="0050725C" w:rsidRDefault="760B167C" w:rsidP="1097E23E">
      <w:pPr>
        <w:jc w:val="both"/>
        <w:rPr>
          <w:rFonts w:ascii="Times New Roman" w:hAnsi="Times New Roman" w:cs="Times New Roman"/>
        </w:rPr>
      </w:pPr>
      <w:r w:rsidRPr="1097E23E">
        <w:rPr>
          <w:rFonts w:ascii="Times New Roman" w:hAnsi="Times New Roman" w:cs="Times New Roman"/>
        </w:rPr>
        <w:t xml:space="preserve">In 2019, Brainard and colleagues (Brainard et al., 2019) published the results of a cross-sectional analysis of data from the Adult Lives Survey 2016/2017 of people aged 16-104 years living in England. </w:t>
      </w:r>
      <w:r w:rsidR="1BFF0BF6" w:rsidRPr="1097E23E">
        <w:rPr>
          <w:rFonts w:ascii="Times New Roman" w:hAnsi="Times New Roman" w:cs="Times New Roman"/>
        </w:rPr>
        <w:t>First, a</w:t>
      </w:r>
      <w:r w:rsidR="364F135C" w:rsidRPr="1097E23E">
        <w:rPr>
          <w:rFonts w:ascii="Times New Roman" w:hAnsi="Times New Roman" w:cs="Times New Roman"/>
        </w:rPr>
        <w:t xml:space="preserve">ctive travelling was investigated </w:t>
      </w:r>
      <w:r w:rsidR="1BFF0BF6" w:rsidRPr="1097E23E">
        <w:rPr>
          <w:rFonts w:ascii="Times New Roman" w:hAnsi="Times New Roman" w:cs="Times New Roman"/>
        </w:rPr>
        <w:t xml:space="preserve">by </w:t>
      </w:r>
      <w:r w:rsidR="364F135C" w:rsidRPr="1097E23E">
        <w:rPr>
          <w:rFonts w:ascii="Times New Roman" w:hAnsi="Times New Roman" w:cs="Times New Roman"/>
        </w:rPr>
        <w:t xml:space="preserve">asking how many days, in the last 28 days, they did </w:t>
      </w:r>
      <w:r w:rsidR="1BFF0BF6" w:rsidRPr="1097E23E">
        <w:rPr>
          <w:rFonts w:ascii="Times New Roman" w:hAnsi="Times New Roman" w:cs="Times New Roman"/>
        </w:rPr>
        <w:t>“</w:t>
      </w:r>
      <w:r w:rsidR="364F135C" w:rsidRPr="1097E23E">
        <w:rPr>
          <w:rFonts w:ascii="Times New Roman" w:hAnsi="Times New Roman" w:cs="Times New Roman"/>
        </w:rPr>
        <w:t>…any walking (or cycling) primarily to get from place to place (</w:t>
      </w:r>
      <w:r w:rsidR="7C75417F" w:rsidRPr="1097E23E">
        <w:rPr>
          <w:rFonts w:ascii="Times New Roman" w:hAnsi="Times New Roman" w:cs="Times New Roman"/>
        </w:rPr>
        <w:t>e.g.,</w:t>
      </w:r>
      <w:r w:rsidR="364F135C" w:rsidRPr="1097E23E">
        <w:rPr>
          <w:rFonts w:ascii="Times New Roman" w:hAnsi="Times New Roman" w:cs="Times New Roman"/>
        </w:rPr>
        <w:t xml:space="preserve"> walking to work), rather than for health or recreation</w:t>
      </w:r>
      <w:r w:rsidR="1BFF0BF6" w:rsidRPr="1097E23E">
        <w:rPr>
          <w:rFonts w:ascii="Times New Roman" w:hAnsi="Times New Roman" w:cs="Times New Roman"/>
        </w:rPr>
        <w:t>”</w:t>
      </w:r>
      <w:r w:rsidR="364F135C" w:rsidRPr="1097E23E">
        <w:rPr>
          <w:rFonts w:ascii="Times New Roman" w:hAnsi="Times New Roman" w:cs="Times New Roman"/>
        </w:rPr>
        <w:t xml:space="preserve"> </w:t>
      </w:r>
      <w:r w:rsidR="712D710F" w:rsidRPr="1097E23E">
        <w:rPr>
          <w:rFonts w:ascii="Times New Roman" w:hAnsi="Times New Roman" w:cs="Times New Roman"/>
        </w:rPr>
        <w:t>o</w:t>
      </w:r>
      <w:r w:rsidR="364F135C" w:rsidRPr="1097E23E">
        <w:rPr>
          <w:rFonts w:ascii="Times New Roman" w:hAnsi="Times New Roman" w:cs="Times New Roman"/>
        </w:rPr>
        <w:t xml:space="preserve">f a minimum 10 minutes duration and the trip duration. </w:t>
      </w:r>
      <w:r w:rsidR="1BFF0BF6" w:rsidRPr="1097E23E">
        <w:rPr>
          <w:rFonts w:ascii="Times New Roman" w:hAnsi="Times New Roman" w:cs="Times New Roman"/>
        </w:rPr>
        <w:t>Moreover, p</w:t>
      </w:r>
      <w:r w:rsidRPr="1097E23E">
        <w:rPr>
          <w:rFonts w:ascii="Times New Roman" w:hAnsi="Times New Roman" w:cs="Times New Roman"/>
        </w:rPr>
        <w:t>art of the sample received questions about “mood traits”. These questions investigated happiness (affect), anxiety, sense of worth</w:t>
      </w:r>
      <w:r w:rsidR="2803F585" w:rsidRPr="1097E23E">
        <w:rPr>
          <w:rFonts w:ascii="Times New Roman" w:hAnsi="Times New Roman" w:cs="Times New Roman"/>
        </w:rPr>
        <w:t xml:space="preserve"> (eudaimonia</w:t>
      </w:r>
      <w:r w:rsidRPr="1097E23E">
        <w:rPr>
          <w:rFonts w:ascii="Times New Roman" w:hAnsi="Times New Roman" w:cs="Times New Roman"/>
        </w:rPr>
        <w:t>), life satisfaction, and personal effectiveness</w:t>
      </w:r>
      <w:r w:rsidR="42167570" w:rsidRPr="1097E23E">
        <w:rPr>
          <w:rFonts w:ascii="Times New Roman" w:hAnsi="Times New Roman" w:cs="Times New Roman"/>
        </w:rPr>
        <w:t xml:space="preserve"> (self-efficacy</w:t>
      </w:r>
      <w:r w:rsidRPr="1097E23E">
        <w:rPr>
          <w:rFonts w:ascii="Times New Roman" w:hAnsi="Times New Roman" w:cs="Times New Roman"/>
        </w:rPr>
        <w:t>) using the same items previously listed by the ONS paper (O</w:t>
      </w:r>
      <w:r w:rsidR="00601717">
        <w:rPr>
          <w:rFonts w:ascii="Times New Roman" w:hAnsi="Times New Roman" w:cs="Times New Roman"/>
        </w:rPr>
        <w:t xml:space="preserve">ffice for </w:t>
      </w:r>
      <w:r w:rsidRPr="1097E23E">
        <w:rPr>
          <w:rFonts w:ascii="Times New Roman" w:hAnsi="Times New Roman" w:cs="Times New Roman"/>
        </w:rPr>
        <w:t>N</w:t>
      </w:r>
      <w:r w:rsidR="00601717">
        <w:rPr>
          <w:rFonts w:ascii="Times New Roman" w:hAnsi="Times New Roman" w:cs="Times New Roman"/>
        </w:rPr>
        <w:t xml:space="preserve">ational </w:t>
      </w:r>
      <w:r w:rsidRPr="1097E23E">
        <w:rPr>
          <w:rFonts w:ascii="Times New Roman" w:hAnsi="Times New Roman" w:cs="Times New Roman"/>
        </w:rPr>
        <w:t>S</w:t>
      </w:r>
      <w:r w:rsidR="00601717">
        <w:rPr>
          <w:rFonts w:ascii="Times New Roman" w:hAnsi="Times New Roman" w:cs="Times New Roman"/>
        </w:rPr>
        <w:t>tatistics</w:t>
      </w:r>
      <w:r w:rsidRPr="1097E23E">
        <w:rPr>
          <w:rFonts w:ascii="Times New Roman" w:hAnsi="Times New Roman" w:cs="Times New Roman"/>
        </w:rPr>
        <w:t>, 2014). The results showed that self-efficacy (</w:t>
      </w:r>
      <w:r w:rsidR="059FF255" w:rsidRPr="1097E23E">
        <w:rPr>
          <w:rFonts w:ascii="Times New Roman" w:hAnsi="Times New Roman" w:cs="Times New Roman"/>
        </w:rPr>
        <w:t>“To what extent do you agree with the statement: I can achieve most of the goals I set myself?” from (1) Strongly agree to (5) Strongly disagree</w:t>
      </w:r>
      <w:r w:rsidRPr="1097E23E">
        <w:rPr>
          <w:rFonts w:ascii="Times New Roman" w:hAnsi="Times New Roman" w:cs="Times New Roman"/>
        </w:rPr>
        <w:t xml:space="preserve">) was the only “mood trait” significantly connected with walking; none was related to cycling.   </w:t>
      </w:r>
    </w:p>
    <w:p w14:paraId="5ADEB568" w14:textId="1BDDABB8" w:rsidR="00465F6B" w:rsidRDefault="00465F6B" w:rsidP="004844C9">
      <w:pPr>
        <w:jc w:val="both"/>
        <w:rPr>
          <w:rFonts w:ascii="Times New Roman" w:hAnsi="Times New Roman" w:cs="Times New Roman"/>
        </w:rPr>
      </w:pPr>
      <w:r>
        <w:rPr>
          <w:rFonts w:ascii="Times New Roman" w:hAnsi="Times New Roman" w:cs="Times New Roman"/>
        </w:rPr>
        <w:tab/>
        <w:t>13. Sleep</w:t>
      </w:r>
    </w:p>
    <w:p w14:paraId="1CA34A5E" w14:textId="704DEB21" w:rsidR="00465F6B" w:rsidRDefault="00465F6B" w:rsidP="004844C9">
      <w:pPr>
        <w:jc w:val="both"/>
        <w:rPr>
          <w:rFonts w:ascii="Times New Roman" w:hAnsi="Times New Roman" w:cs="Times New Roman"/>
        </w:rPr>
      </w:pPr>
      <w:r>
        <w:rPr>
          <w:rFonts w:ascii="Times New Roman" w:hAnsi="Times New Roman" w:cs="Times New Roman"/>
          <w:u w:val="single"/>
        </w:rPr>
        <w:t>CROSS-SECTIONAL</w:t>
      </w:r>
      <w:r>
        <w:rPr>
          <w:rFonts w:ascii="Times New Roman" w:hAnsi="Times New Roman" w:cs="Times New Roman"/>
        </w:rPr>
        <w:t>:</w:t>
      </w:r>
    </w:p>
    <w:p w14:paraId="5F3176C3" w14:textId="031A899E" w:rsidR="00921F3C" w:rsidRDefault="00921F3C" w:rsidP="00921F3C">
      <w:pPr>
        <w:jc w:val="both"/>
        <w:rPr>
          <w:rFonts w:ascii="Times New Roman" w:hAnsi="Times New Roman" w:cs="Times New Roman"/>
        </w:rPr>
      </w:pPr>
      <w:r>
        <w:rPr>
          <w:rFonts w:ascii="Times New Roman" w:hAnsi="Times New Roman" w:cs="Times New Roman"/>
        </w:rPr>
        <w:t xml:space="preserve">In 2011, Hansson and colleagues </w:t>
      </w:r>
      <w:r w:rsidR="00601717">
        <w:rPr>
          <w:rFonts w:ascii="Times New Roman" w:hAnsi="Times New Roman" w:cs="Times New Roman"/>
        </w:rPr>
        <w:t xml:space="preserve">(Hansson et al., 2011) </w:t>
      </w:r>
      <w:r>
        <w:rPr>
          <w:rFonts w:ascii="Times New Roman" w:hAnsi="Times New Roman" w:cs="Times New Roman"/>
        </w:rPr>
        <w:t>measured commuting to work</w:t>
      </w:r>
      <w:r w:rsidRPr="00ED4DF9">
        <w:rPr>
          <w:rFonts w:ascii="Times New Roman" w:hAnsi="Times New Roman" w:cs="Times New Roman"/>
        </w:rPr>
        <w:t xml:space="preserve"> </w:t>
      </w:r>
      <w:r w:rsidRPr="006461D1">
        <w:rPr>
          <w:rFonts w:ascii="Times New Roman" w:hAnsi="Times New Roman" w:cs="Times New Roman"/>
        </w:rPr>
        <w:t>mode</w:t>
      </w:r>
      <w:r>
        <w:rPr>
          <w:rFonts w:ascii="Times New Roman" w:hAnsi="Times New Roman" w:cs="Times New Roman"/>
        </w:rPr>
        <w:t xml:space="preserve"> (How do you usually get to work?”), time (“How long does it take to get to work?”), concerning many health outcomes. One was perceived sleep quality, measured with the item “Do you think you get enough sleep to feel rested?”. The two variables showed no significant relationship; however, they stated that it was close to be</w:t>
      </w:r>
      <w:r w:rsidR="00514A7D">
        <w:rPr>
          <w:rFonts w:ascii="Times New Roman" w:hAnsi="Times New Roman" w:cs="Times New Roman"/>
        </w:rPr>
        <w:t>ing</w:t>
      </w:r>
      <w:r>
        <w:rPr>
          <w:rFonts w:ascii="Times New Roman" w:hAnsi="Times New Roman" w:cs="Times New Roman"/>
        </w:rPr>
        <w:t xml:space="preserve"> significant (p=0.06). Although they observed no significant association between commuting time and mode and any health outcome, they described the “healthy commuter effect”, so people facing illness and stress might be less prone to start or continue commuting actively.</w:t>
      </w:r>
    </w:p>
    <w:p w14:paraId="1F58208C" w14:textId="57ADC5DF" w:rsidR="00465F6B" w:rsidRDefault="00465F6B" w:rsidP="004844C9">
      <w:pPr>
        <w:jc w:val="both"/>
        <w:rPr>
          <w:rFonts w:ascii="Times New Roman" w:hAnsi="Times New Roman" w:cs="Times New Roman"/>
        </w:rPr>
      </w:pPr>
      <w:r>
        <w:rPr>
          <w:rFonts w:ascii="Times New Roman" w:hAnsi="Times New Roman" w:cs="Times New Roman"/>
        </w:rPr>
        <w:t xml:space="preserve">In 2018, Foley and colleagues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5ZJ8a9b6","properties":{"formattedCitation":"(Foley {\\i{}et al.} 2018)","plainCitation":"(Foley et al. 2018)","noteIndex":0},"citationItems":[{"id":440,"uris":["http://zotero.org/users/9492510/items/XPLGL67Q"],"itemData":{"id":440,"type":"article-journal","abstract":"Background: Active travel (walking or cycling for transport) is associated with favourable health outcomes in adults. However, little is known about the concurrent patterns of health behaviour associated with active travel. We used compositional data analysis to explore differences in how people doing some active travel used their time compared to those doing no active travel, incorporating physical activity, sedentary behaviour and sleep. Methods: We analysed cross-sectional data from the 2014/15 United Kingdom Harmonised European Time Use Survey. Participants recorded two diary days of activity, and we randomly selected one day from participants aged 16 years or over. Activities were categorised into six mutually exclusive sets, accounting for the entire 24 h: (1) sleep; (2) leisure moderate to vigorous physical activity (MVPA); (3) leisure sedentary screen time; (4) non-discretionary time (work, study, chores and caring duties); (5) travel and (6) other. This mixture of activities was defined as a time-use composition. A binary variable was created indicating whether participants reported any active travel on their selected diary day. We used compositional multivariate analysis of variance (MANOVA) to test whether mean time-use composition differed between individuals reporting some active travel and those reporting no active travel, adjusted for covariates. We then used adjusted linear regression models and bootstrap confidence intervals to identify which of the six activity sets differed between groups. Results: 6143 participants (mean age 48 years; 53% female) provided a valid diary day. There was a statistically significant difference in time-use composition between those reporting some active travel and those reporting no active travel. Those undertaking active travel reported a relatively greater amount of time in leisure MVPA and travel, and a relatively lower amount of time in leisure sedentary screen time and sleep. Conclusions: Compared to those not undertaking active travel, those who did active travel reported 11 min more in leisure MVPA and 18 min less in screen time per day, and reported lower sleep. From a health perspective, higher MVPA and lower screen time is favourable, but the pattern of sleep is more complex. Overall, active travel was associated with a broadly health-promoting composition of time across multiple behavioural domains, which supports the public health case for active travel.","container-title":"International Journal of Behavioral Nutrition and Physical Activity","DOI":"10.1186/s12966-018-0662-8","ISSN":"14795868","issue":"1","note":"PMID: 29562923\npublisher: BioMed Central Ltd.","title":"Patterns of health behaviour associated with active travel: A compositional data analysis","volume":"15","author":[{"family":"Foley","given":"Louise"},{"family":"Dumuid","given":"Dorothea"},{"family":"Atkin","given":"Andrew J."},{"family":"Olds","given":"Timothy"},{"family":"Ogilvie","given":"David"}],"issued":{"date-parts":[["2018",3,2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Foley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8)</w:t>
      </w:r>
      <w:r w:rsidR="00601717">
        <w:rPr>
          <w:rFonts w:ascii="Times New Roman" w:hAnsi="Times New Roman" w:cs="Times New Roman"/>
        </w:rPr>
        <w:fldChar w:fldCharType="end"/>
      </w:r>
      <w:r w:rsidR="00601717">
        <w:rPr>
          <w:rFonts w:ascii="Times New Roman" w:hAnsi="Times New Roman" w:cs="Times New Roman"/>
        </w:rPr>
        <w:t xml:space="preserve"> </w:t>
      </w:r>
      <w:r>
        <w:rPr>
          <w:rFonts w:ascii="Times New Roman" w:hAnsi="Times New Roman" w:cs="Times New Roman"/>
        </w:rPr>
        <w:t xml:space="preserve">examined data from the 2014/2015 United Kingdom Harmonised European Time Use Survey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J0EveqOh","properties":{"formattedCitation":"(Gershuny and Sullivan 2017)","plainCitation":"(Gershuny and Sullivan 2017)","noteIndex":0},"citationItems":[{"id":670,"uris":["http://zotero.org/users/9492510/items/JLF6AJQC"],"itemData":{"id":670,"type":"webpage","title":"United kingdom time use survey, 2014-2015. centre for time use research, university of oxford.","URL":"http://doi. org/10.5255/UKDA-SN-8128-1","author":[{"family":"Gershuny","given":"J."},{"family":"Sullivan","given":"O."}],"issued":{"date-parts":[["2017"]]}}}],"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Gershuny and Sullivan 2017)</w:t>
      </w:r>
      <w:r w:rsidR="00601717">
        <w:rPr>
          <w:rFonts w:ascii="Times New Roman" w:hAnsi="Times New Roman" w:cs="Times New Roman"/>
        </w:rPr>
        <w:fldChar w:fldCharType="end"/>
      </w:r>
      <w:r w:rsidR="006E05E4">
        <w:rPr>
          <w:rFonts w:ascii="Times New Roman" w:hAnsi="Times New Roman" w:cs="Times New Roman"/>
        </w:rPr>
        <w:t>. The survey provided a “time-use” diary with a “Where” section where people could indicate if they had travelled on foot or by bike.</w:t>
      </w:r>
      <w:r>
        <w:rPr>
          <w:rFonts w:ascii="Times New Roman" w:hAnsi="Times New Roman" w:cs="Times New Roman"/>
        </w:rPr>
        <w:t xml:space="preserve"> Sleep was measured with minutes/day</w:t>
      </w:r>
      <w:r w:rsidR="006E05E4">
        <w:rPr>
          <w:rFonts w:ascii="Times New Roman" w:hAnsi="Times New Roman" w:cs="Times New Roman"/>
        </w:rPr>
        <w:t>,</w:t>
      </w:r>
      <w:r>
        <w:rPr>
          <w:rFonts w:ascii="Times New Roman" w:hAnsi="Times New Roman" w:cs="Times New Roman"/>
        </w:rPr>
        <w:t xml:space="preserve"> and the scores showed that travelling on foot or by bike was associated with lower </w:t>
      </w:r>
      <w:r w:rsidR="006E05E4">
        <w:rPr>
          <w:rFonts w:ascii="Times New Roman" w:hAnsi="Times New Roman" w:cs="Times New Roman"/>
        </w:rPr>
        <w:t>sleep duration</w:t>
      </w:r>
      <w:r>
        <w:rPr>
          <w:rFonts w:ascii="Times New Roman" w:hAnsi="Times New Roman" w:cs="Times New Roman"/>
        </w:rPr>
        <w:t>. However</w:t>
      </w:r>
      <w:r w:rsidR="006E05E4">
        <w:rPr>
          <w:rFonts w:ascii="Times New Roman" w:hAnsi="Times New Roman" w:cs="Times New Roman"/>
        </w:rPr>
        <w:t>,</w:t>
      </w:r>
      <w:r>
        <w:rPr>
          <w:rFonts w:ascii="Times New Roman" w:hAnsi="Times New Roman" w:cs="Times New Roman"/>
        </w:rPr>
        <w:t xml:space="preserve"> active travel also reduced screen time, a positive result. Since </w:t>
      </w:r>
      <w:r w:rsidR="006E05E4">
        <w:rPr>
          <w:rFonts w:ascii="Times New Roman" w:hAnsi="Times New Roman" w:cs="Times New Roman"/>
        </w:rPr>
        <w:t>shorter or longer sleep duration could be detrimental to people’s health, interpreting these results was difficult for the authors without considering</w:t>
      </w:r>
      <w:r>
        <w:rPr>
          <w:rFonts w:ascii="Times New Roman" w:hAnsi="Times New Roman" w:cs="Times New Roman"/>
        </w:rPr>
        <w:t xml:space="preserve"> baseline health levels.</w:t>
      </w:r>
      <w:r w:rsidR="006E05E4">
        <w:rPr>
          <w:rFonts w:ascii="Times New Roman" w:hAnsi="Times New Roman" w:cs="Times New Roman"/>
        </w:rPr>
        <w:t xml:space="preserve"> </w:t>
      </w:r>
    </w:p>
    <w:p w14:paraId="784237C9" w14:textId="4052141B" w:rsidR="00465F6B" w:rsidRPr="006E05E4" w:rsidRDefault="00465F6B" w:rsidP="006E05E4">
      <w:pPr>
        <w:autoSpaceDE w:val="0"/>
        <w:autoSpaceDN w:val="0"/>
        <w:adjustRightInd w:val="0"/>
        <w:spacing w:after="0" w:line="240" w:lineRule="auto"/>
        <w:jc w:val="both"/>
        <w:rPr>
          <w:rFonts w:ascii="Times New Roman" w:hAnsi="Times New Roman" w:cs="Times New Roman"/>
          <w:color w:val="000000"/>
        </w:rPr>
      </w:pPr>
      <w:r w:rsidRPr="006E05E4">
        <w:rPr>
          <w:rFonts w:ascii="Times New Roman" w:hAnsi="Times New Roman" w:cs="Times New Roman"/>
        </w:rPr>
        <w:t>In 2018, Vancampfort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gqLq7XON","properties":{"formattedCitation":"(Vancampfort {\\i{}et al.} 2018)","plainCitation":"(Vancampfort et al. 2018)","noteIndex":0},"citationItems":[{"id":593,"uris":["http://zotero.org/users/9492510/items/T4VRBRJ5"],"itemData":{"id":593,"type":"article-journal","abstract":"Background There is little evidence on the potential health benefits of active travel in low- and middle-income countries (LMICs). The aim of this study was to assess the association between levels of active travel and physical multi-morbidity (i.e., two or more chronic physical conditions) and individual physical conditions among community-dwelling adults aged 65 or older in six LMICs. Methods Data were analyzed from the World Health Organization’s Study on Global Ageing and Adult Health (China, Ghana, India, Mexico, Russia, South Africa). Active travel (minutes / week) was assessed with questions of the Global Physical Activity Questionnaire (GPAQ) and presented in tertiles. Eleven chronic conditions (angina, arthritis, asthma, chronic back pain, chronic lung disease, diabetes, edentulism, hearing problems, hypertension, stroke, visual impairment) were assessed by self-report of diagnosis, symptoms, or blood pressure measurement. Multivariable logistic regression analysis was conducted to assess the association between levels of active travel, physical conditions and physical multi-morbidity. Results The final sample consisted of 14,585 individuals aged 65 years (mean age = 72.6±0.1 years; 54.9% female). In the fully adjusted model, compared to the highest tertile, those in the lowest tertile of active travel had a 1.28 (95%CI = 1.06–1.54) times higher odds for physical multi-morbidity. The association between active travel and physical multi-morbidity was significantly mediated by affect (14.4%) and cognition (9.7%). With regard to individual conditions, hearing problems, hypertension, stroke, and visual impairment were particularly strongly associated with less active travel. Conclusion The current data suggest that lower levels of active travel are associated with the presence of physical health conditions and physical multi-morbidity. This multi-national study offers potentially valuable insight for a number of hypotheses which may influence this relationship, although testing with longitudinal studies is needed.","container-title":"PLoS ONE","DOI":"10.1371/journal.pone.0203277","ISSN":"19326203","issue":"8","note":"PMID: 30161211\npublisher: Public Library of Science","title":"Associations between active travel and physical multi-morbidity in six low- and middle-income countries among community-dwelling older adults: A cross-sectional study","volume":"13","author":[{"family":"Vancampfort","given":"Davy"},{"family":"Smith","given":"Lee"},{"family":"Stubbs","given":"Brendon"},{"family":"Swinnen","given":"Nathalie"},{"family":"Firth","given":"Joseph"},{"family":"Schuch","given":"Felipe B."},{"family":"Koyanagi","given":"Ai"}],"issued":{"date-parts":[["2018",8,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Vancampfort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8)</w:t>
      </w:r>
      <w:r w:rsidR="00601717">
        <w:rPr>
          <w:rFonts w:ascii="Times New Roman" w:hAnsi="Times New Roman" w:cs="Times New Roman"/>
        </w:rPr>
        <w:fldChar w:fldCharType="end"/>
      </w:r>
      <w:r w:rsidRPr="006E05E4">
        <w:rPr>
          <w:rFonts w:ascii="Times New Roman" w:hAnsi="Times New Roman" w:cs="Times New Roman"/>
        </w:rPr>
        <w:t xml:space="preserve"> analysed data from the World Health Organization’s Study on Global Ageing and adult health </w:t>
      </w:r>
      <w:r w:rsidR="006E05E4" w:rsidRPr="006E05E4">
        <w:rPr>
          <w:rFonts w:ascii="Times New Roman" w:hAnsi="Times New Roman" w:cs="Times New Roman"/>
        </w:rPr>
        <w:t xml:space="preserve">(SAG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sm2w2ms3","properties":{"formattedCitation":"(Kowal et al., 2012)","plainCitation":"(Kowal et al., 2012)","dontUpdate":true,"noteIndex":0},"citationItems":[{"id":671,"uris":["http://zotero.org/users/9492510/items/7X69FDU8"],"itemData":{"id":671,"type":"article-journal","abstract":"Population ageing is rapidly becoming a global issue and will have a major impact on health policies and programmes. The World Health Organization's Study on global AGEing and adult health (SAGE) aims to address the gap in reliable data and scientific knowledge on ageing and health in low- and middle-income countries. SAGE is a longitudinal study with nationally representative samples of persons aged 50{thorn} years in China, Ghana, India, Mexico, Russia and South Africa, with a smaller sample of adults aged 18-49 years in each country for comparisons. Instruments are compatible with other large high-income country longitudinal ageing studies. Wave 1 was conducted during 2007-2010 and included a total of 34 124 respondents aged 50{thorn} and 8340 aged 18-49. In four countries, a subsample consisting of 8160 respondents participated in Wave 1 and the 2002/04 World Health Survey (referred to as SAGE Wave 0). Wave 2 data collection will start in 2012/13, following up all Wave 1 respondents. Wave 3 is planned for 2014/15. SAGE is committed to the public release of study instruments, protocols and meta- and micro-data: access is provided upon completion of a Users Agreement available through WHO's SAGE website (www.who.int/healthinfo/systems/ sage) and WHO's archive using the National Data Archive application (http://apps.who.int/healthinfo/systems/surveydata). © The Author 2012; all rights reserved.","container-title":"International journal of epidemiology","DOI":"10.1093/IJE/DYS210","ISSN":"1464-3685","issue":"6","note":"PMID: 23283715\npublisher: Int J Epidemiol","page":"1639-1649","title":"Data resource profile: the World Health Organization Study on global AGEing and adult health (SAGE)","volume":"41","author":[{"family":"Kowal","given":"Paul"},{"family":"Chatterji","given":"Somnath"},{"family":"Naidoo","given":"Nirmala"},{"family":"Biritwum","given":"Richard"},{"family":"Fan","given":"Wu"},{"family":"Ridaura","given":"Ruy Lopez"},{"family":"Maximova","given":"Tamara"},{"family":"Arokiasamy","given":"Perianayagam"},{"family":"Phaswana-Mafuya","given":"Nancy"},{"family":"Williams","given":"Sharon"},{"family":"Josh Snodgrass","given":"J."},{"family":"Minicuci","given":"Nadia"},{"family":"D'Este","given":"Catherine"},{"family":"Peltzer","given":"Karl"},{"family":"Ties Boerma","given":"J."},{"family":"Yawson","given":"A."},{"family":"Mensah","given":"G."},{"family":"Yong","given":"J."},{"family":"Guo","given":"Y."},{"family":"Zheng","given":"Y."},{"family":"Parasuraman","given":"P."},{"family":"Lhungdim","given":"H."},{"family":"Sekher","given":"T. V."},{"family":"Rosa","given":"R."},{"family":"Belov","given":"V. B."},{"family":"Lushkina","given":"N. P."},{"family":"Makiwane","given":"M."},{"family":"Zuma","given":"K."},{"family":"Ramlagan","given":"S."},{"family":"Davids","given":"A."},{"family":"Mbelle","given":"N."},{"family":"Matseke","given":"G."},{"family":"Schneider","given":"M."},{"family":"Tabane","given":"C."},{"family":"Tollman","given":"S."},{"family":"Kahn","given":"K."},{"family":"Ng","given":"N."},{"family":"Juvekar","given":"S."},{"family":"Sankoh","given":"O."},{"family":"Debpuur","given":"C. Y."},{"family":"Chuc","given":"Nguyen T.K."},{"family":"Gomez-Olive","given":"F. X."},{"family":"Hakimi","given":"M."},{"family":"Hirve","given":"S."},{"family":"Abdullah","given":"S."},{"family":"Hodgson","given":"A."},{"family":"Kyobutungi","given":"C."},{"family":"Egondi","given":"T."},{"family":"Mayombana","given":"C."},{"family":"Minh","given":"H. V."},{"family":"Mwanyangala","given":"M. A."},{"family":"Razzaque","given":"A."},{"family":"Wilopo","given":"S."},{"family":"Streatfield","given":"P. K."},{"family":"Byass","given":"P."},{"family":"Wall","given":"S."},{"family":"Scholten","given":"F."},{"family":"Mugisha","given":"J."},{"family":"Seeley","given":"J."},{"family":"Kinyanda","given":"E."},{"family":"Nyirenda","given":"M."},{"family":"Mutevedzi","given":"P."},{"family":"Newell","given":"M. L."}],"issued":{"date-parts":[["2012",12,1]]}}}],"schema":"https://github.com/citation-style-language/schema/raw/master/csl-citation.json"} </w:instrText>
      </w:r>
      <w:r w:rsidR="00601717">
        <w:rPr>
          <w:rFonts w:ascii="Times New Roman" w:hAnsi="Times New Roman" w:cs="Times New Roman"/>
        </w:rPr>
        <w:fldChar w:fldCharType="separate"/>
      </w:r>
      <w:r w:rsidR="00601717" w:rsidRPr="00601717">
        <w:rPr>
          <w:rFonts w:ascii="Times New Roman" w:hAnsi="Times New Roman" w:cs="Times New Roman"/>
        </w:rPr>
        <w:t>Kowal et al., 2012)</w:t>
      </w:r>
      <w:r w:rsidR="00601717">
        <w:rPr>
          <w:rFonts w:ascii="Times New Roman" w:hAnsi="Times New Roman" w:cs="Times New Roman"/>
        </w:rPr>
        <w:fldChar w:fldCharType="end"/>
      </w:r>
      <w:r w:rsidR="00601717">
        <w:rPr>
          <w:rFonts w:ascii="Times New Roman" w:hAnsi="Times New Roman" w:cs="Times New Roman"/>
        </w:rPr>
        <w:t xml:space="preserve"> </w:t>
      </w:r>
      <w:r w:rsidRPr="006E05E4">
        <w:rPr>
          <w:rFonts w:ascii="Times New Roman" w:hAnsi="Times New Roman" w:cs="Times New Roman"/>
        </w:rPr>
        <w:t xml:space="preserve">(China, Ghana, India, Mexico, Russia, South Africa). </w:t>
      </w:r>
      <w:r w:rsidR="006E05E4" w:rsidRPr="006E05E4">
        <w:rPr>
          <w:rFonts w:ascii="Times New Roman" w:hAnsi="Times New Roman" w:cs="Times New Roman"/>
        </w:rPr>
        <w:t xml:space="preserve">Active travel, in terms of walking and cycling, was assessed through the GPAQ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iVZm1uw7","properties":{"formattedCitation":"(Bull {\\i{}et al.} 2009)","plainCitation":"(Bull et al. 2009)","noteIndex":0},"citationItems":[{"id":595,"uris":["http://zotero.org/users/9492510/items/NGQ3DGSX"],"itemData":{"id":595,"type":"article-journal","container-title":"Journal of Physical Activity and health","DOI":"10.1123/jpah.6.6.790","issue":"6","page":"790-804","title":"Global Physical Activity Questionnaire (GPAQ): Nine Country Reliability and Validity Study","volume":"6","author":[{"family":"Bull","given":"F. C."},{"family":"Maslin","given":"T. S."},{"family":"Armstrong","given":"T"}],"issued":{"date-parts":[["2009"]]}}}],"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Bull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9)</w:t>
      </w:r>
      <w:r w:rsidR="00601717">
        <w:rPr>
          <w:rFonts w:ascii="Times New Roman" w:hAnsi="Times New Roman" w:cs="Times New Roman"/>
        </w:rPr>
        <w:fldChar w:fldCharType="end"/>
      </w:r>
      <w:r w:rsidR="006E05E4" w:rsidRPr="006E05E4">
        <w:rPr>
          <w:rFonts w:ascii="Times New Roman" w:hAnsi="Times New Roman" w:cs="Times New Roman"/>
        </w:rPr>
        <w:t xml:space="preserve">, asking individuals about the usual way to “travel to and from places (e.g., getting to work, to shopping, to the market, to place of worship etc.)”. Active travel time was calculated according to how many days per week </w:t>
      </w:r>
      <w:r w:rsidR="009D5656">
        <w:rPr>
          <w:rFonts w:ascii="Times New Roman" w:hAnsi="Times New Roman" w:cs="Times New Roman"/>
        </w:rPr>
        <w:t xml:space="preserve">(frequency) </w:t>
      </w:r>
      <w:r w:rsidR="006E05E4" w:rsidRPr="006E05E4">
        <w:rPr>
          <w:rFonts w:ascii="Times New Roman" w:hAnsi="Times New Roman" w:cs="Times New Roman"/>
        </w:rPr>
        <w:t xml:space="preserve">and how long per day </w:t>
      </w:r>
      <w:r w:rsidR="009D5656">
        <w:rPr>
          <w:rFonts w:ascii="Times New Roman" w:hAnsi="Times New Roman" w:cs="Times New Roman"/>
        </w:rPr>
        <w:t xml:space="preserve">(duration) </w:t>
      </w:r>
      <w:r w:rsidR="006E05E4" w:rsidRPr="006E05E4">
        <w:rPr>
          <w:rFonts w:ascii="Times New Roman" w:hAnsi="Times New Roman" w:cs="Times New Roman"/>
        </w:rPr>
        <w:t xml:space="preserve">people would walk or bicycle continuously for at least 10 minutes to get to and from places. In addition, the 1-item question </w:t>
      </w:r>
      <w:r w:rsidR="006E05E4" w:rsidRPr="006E05E4">
        <w:rPr>
          <w:rFonts w:ascii="Times New Roman" w:hAnsi="Times New Roman" w:cs="Times New Roman"/>
          <w:color w:val="000000"/>
        </w:rPr>
        <w:t xml:space="preserve">“Overall in the last 30 days, how much of a problem did you have with sleeping, such as falling asleep, waking up frequently during the night or waking up too early in the morning?” measured sleep quality. Results showed that people with the lowest active travel levels also had worse sleep quality. Furthermore, the authors highlighted that sleep was not a significant mediator in the relationship between low levels of active travel and chronic physical conditions. </w:t>
      </w:r>
    </w:p>
    <w:p w14:paraId="61590BE1" w14:textId="77777777" w:rsidR="006E05E4" w:rsidRDefault="006E05E4" w:rsidP="006E05E4">
      <w:pPr>
        <w:autoSpaceDE w:val="0"/>
        <w:autoSpaceDN w:val="0"/>
        <w:adjustRightInd w:val="0"/>
        <w:spacing w:after="0" w:line="240" w:lineRule="auto"/>
        <w:rPr>
          <w:rFonts w:ascii="Times New Roman" w:hAnsi="Times New Roman" w:cs="Times New Roman"/>
        </w:rPr>
      </w:pPr>
    </w:p>
    <w:p w14:paraId="0E9E90CC" w14:textId="1DC6E031" w:rsidR="00A567CC" w:rsidRDefault="00A567CC" w:rsidP="00A567CC">
      <w:pPr>
        <w:ind w:firstLine="720"/>
        <w:jc w:val="both"/>
        <w:rPr>
          <w:rFonts w:ascii="Times New Roman" w:hAnsi="Times New Roman" w:cs="Times New Roman"/>
        </w:rPr>
      </w:pPr>
      <w:r>
        <w:rPr>
          <w:rFonts w:ascii="Times New Roman" w:hAnsi="Times New Roman" w:cs="Times New Roman"/>
        </w:rPr>
        <w:lastRenderedPageBreak/>
        <w:t>1</w:t>
      </w:r>
      <w:r w:rsidR="00465F6B">
        <w:rPr>
          <w:rFonts w:ascii="Times New Roman" w:hAnsi="Times New Roman" w:cs="Times New Roman"/>
        </w:rPr>
        <w:t>4</w:t>
      </w:r>
      <w:r>
        <w:rPr>
          <w:rFonts w:ascii="Times New Roman" w:hAnsi="Times New Roman" w:cs="Times New Roman"/>
        </w:rPr>
        <w:t>. Vitality, exhaustion, fatigue, and strain</w:t>
      </w:r>
    </w:p>
    <w:p w14:paraId="4913F7BE" w14:textId="234FCB88" w:rsidR="00A567CC" w:rsidRDefault="00A567CC" w:rsidP="00E747DD">
      <w:pPr>
        <w:jc w:val="both"/>
        <w:rPr>
          <w:rFonts w:ascii="Times New Roman" w:hAnsi="Times New Roman" w:cs="Times New Roman"/>
        </w:rPr>
      </w:pPr>
      <w:r>
        <w:rPr>
          <w:rFonts w:ascii="Times New Roman" w:hAnsi="Times New Roman" w:cs="Times New Roman"/>
          <w:u w:val="single"/>
        </w:rPr>
        <w:t>CROSS-SECTIONAL</w:t>
      </w:r>
      <w:r>
        <w:rPr>
          <w:rFonts w:ascii="Times New Roman" w:hAnsi="Times New Roman" w:cs="Times New Roman"/>
        </w:rPr>
        <w:t>:</w:t>
      </w:r>
    </w:p>
    <w:p w14:paraId="473FDE72" w14:textId="7D120EA8" w:rsidR="00A567CC" w:rsidRDefault="467F04CD" w:rsidP="00E747DD">
      <w:pPr>
        <w:jc w:val="both"/>
        <w:rPr>
          <w:rFonts w:ascii="Times New Roman" w:hAnsi="Times New Roman" w:cs="Times New Roman"/>
        </w:rPr>
      </w:pPr>
      <w:r>
        <w:rPr>
          <w:rFonts w:ascii="Times New Roman" w:hAnsi="Times New Roman" w:cs="Times New Roman"/>
        </w:rPr>
        <w:t xml:space="preserve">In 2011, Hansson and colleagues </w:t>
      </w:r>
      <w:r w:rsidR="00601717">
        <w:rPr>
          <w:rFonts w:ascii="Times New Roman" w:hAnsi="Times New Roman" w:cs="Times New Roman"/>
        </w:rPr>
        <w:t xml:space="preserve">(Hansson et al., 2011) </w:t>
      </w:r>
      <w:r>
        <w:rPr>
          <w:rFonts w:ascii="Times New Roman" w:hAnsi="Times New Roman" w:cs="Times New Roman"/>
        </w:rPr>
        <w:t>measured commuting to work</w:t>
      </w:r>
      <w:r w:rsidRPr="00ED4DF9">
        <w:rPr>
          <w:rFonts w:ascii="Times New Roman" w:hAnsi="Times New Roman" w:cs="Times New Roman"/>
        </w:rPr>
        <w:t xml:space="preserve"> </w:t>
      </w:r>
      <w:r w:rsidRPr="006461D1">
        <w:rPr>
          <w:rFonts w:ascii="Times New Roman" w:hAnsi="Times New Roman" w:cs="Times New Roman"/>
        </w:rPr>
        <w:t>mode</w:t>
      </w:r>
      <w:r>
        <w:rPr>
          <w:rFonts w:ascii="Times New Roman" w:hAnsi="Times New Roman" w:cs="Times New Roman"/>
        </w:rPr>
        <w:t xml:space="preserve"> (</w:t>
      </w:r>
      <w:r w:rsidR="5880971F">
        <w:rPr>
          <w:rFonts w:ascii="Times New Roman" w:hAnsi="Times New Roman" w:cs="Times New Roman"/>
        </w:rPr>
        <w:t>“</w:t>
      </w:r>
      <w:r>
        <w:rPr>
          <w:rFonts w:ascii="Times New Roman" w:hAnsi="Times New Roman" w:cs="Times New Roman"/>
        </w:rPr>
        <w:t xml:space="preserve">How do you usually get to work?”), time (“How long does it take to get to work?”) and </w:t>
      </w:r>
      <w:r w:rsidR="1A000A59" w:rsidRPr="1097E23E">
        <w:rPr>
          <w:rFonts w:ascii="Times New Roman" w:hAnsi="Times New Roman" w:cs="Times New Roman"/>
          <w:i/>
          <w:iCs/>
        </w:rPr>
        <w:t>exhaustion</w:t>
      </w:r>
      <w:r w:rsidR="1A000A59">
        <w:rPr>
          <w:rFonts w:ascii="Times New Roman" w:hAnsi="Times New Roman" w:cs="Times New Roman"/>
        </w:rPr>
        <w:t xml:space="preserve"> in terms of “low vitality” using the Vitality scale from the </w:t>
      </w:r>
      <w:r w:rsidR="063F05D5">
        <w:rPr>
          <w:rFonts w:ascii="Times New Roman" w:hAnsi="Times New Roman" w:cs="Times New Roman"/>
        </w:rPr>
        <w:t>S</w:t>
      </w:r>
      <w:r w:rsidR="1A000A59">
        <w:rPr>
          <w:rFonts w:ascii="Times New Roman" w:hAnsi="Times New Roman" w:cs="Times New Roman"/>
        </w:rPr>
        <w:t>weden version of the SF-36</w:t>
      </w:r>
      <w:r w:rsidR="00514A7D">
        <w:rPr>
          <w:rFonts w:ascii="Times New Roman" w:hAnsi="Times New Roman" w:cs="Times New Roman"/>
          <w:noProof/>
        </w:rPr>
        <w:t xml:space="preserve"> </w:t>
      </w:r>
      <w:r w:rsidR="00601717">
        <w:rPr>
          <w:rFonts w:ascii="Times New Roman" w:hAnsi="Times New Roman" w:cs="Times New Roman"/>
          <w:noProof/>
        </w:rPr>
        <w:fldChar w:fldCharType="begin"/>
      </w:r>
      <w:r w:rsidR="00134EC9">
        <w:rPr>
          <w:rFonts w:ascii="Times New Roman" w:hAnsi="Times New Roman" w:cs="Times New Roman"/>
          <w:noProof/>
        </w:rPr>
        <w:instrText xml:space="preserve"> ADDIN ZOTERO_ITEM CSL_CITATION {"citationID":"yWzigWwG","properties":{"formattedCitation":"(Sullivan {\\i{}et al.} 1995)","plainCitation":"(Sullivan et al. 1995)","noteIndex":0},"citationItems":[{"id":673,"uris":["http://zotero.org/users/9492510/items/368RBPCJ"],"itemData":{"id":673,"type":"article-journal","abstract":"We document the applicability of the SF-36 Health Survey, which was translated into Swedish using methods later adopted by the International Quality of Life Assessment (IQOLA) Project procedures. To test its appropriateness for use in Sweden, it was administered through mail-out/mail-back questionnaires in seven general population studies with an average response rate of 68%. The 8930 respondents varied by gender (48.2% men), age (range 15-93 years, mean age 42.7), marital status, education, socio-economic status, and geographical area. Psychometric methods used in the evaluation of the SF-36 in the U.S. were replicated. Over 90 % of respondents had complete items for each of the eight SF-36 scales, although more missing data were observed for subjects 75 years and over. Scale scores could be computed for the vast majority of respondents (95% and over); slightly fewer in the oldest subgroup. Item-internal consistency was consistently high across socio-demographic subgroups and the eight scales. Most reliability estimates exceeded the 0.80 level. The highest reliability was observed for the Bodily Pain Scale where all subgroups met the 0.90 level recommended for individual comparisons; coefficients at or above 0.90 were also observed in most subgroups for the Physical Functioning Scale. Tests of scaling assumptions including hypothesized item groupings, which reflect the construct validity of scales, were consistently favorable across subgroups, although lower rates were noted in the oldest age group. In conclusion, these studies have yielded empirical evidence supporting the feasibility of a non-English language reproduction of the SF-36 Health Survey. The Swedish SF-36 is ready for further evaluation. © 1995.","container-title":"Social Science and Medicine","DOI":"10.1016/0277-9536(95)00125-Q","ISSN":"02779536","issue":"10","note":"PMID: 8560302","page":"1349-1358","title":"The Swedish SF-36 Health Survey-I. Evaluation of data quality, scaling assumptions, reliability and construct validity across general populations in Sweden","volume":"41","author":[{"family":"Sullivan","given":"Marianne"},{"family":"Karlsson","given":"Jan"},{"family":"Ware","given":"John E."}],"issued":{"date-parts":[["1995"]]}}}],"schema":"https://github.com/citation-style-language/schema/raw/master/csl-citation.json"} </w:instrText>
      </w:r>
      <w:r w:rsidR="00601717">
        <w:rPr>
          <w:rFonts w:ascii="Times New Roman" w:hAnsi="Times New Roman" w:cs="Times New Roman"/>
          <w:noProof/>
        </w:rPr>
        <w:fldChar w:fldCharType="separate"/>
      </w:r>
      <w:r w:rsidR="00134EC9" w:rsidRPr="00134EC9">
        <w:rPr>
          <w:rFonts w:ascii="Times New Roman" w:hAnsi="Times New Roman" w:cs="Times New Roman"/>
          <w:szCs w:val="24"/>
        </w:rPr>
        <w:t xml:space="preserve">(Sulliva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1995)</w:t>
      </w:r>
      <w:r w:rsidR="00601717">
        <w:rPr>
          <w:rFonts w:ascii="Times New Roman" w:hAnsi="Times New Roman" w:cs="Times New Roman"/>
          <w:noProof/>
        </w:rPr>
        <w:fldChar w:fldCharType="end"/>
      </w:r>
      <w:r w:rsidR="1A000A59">
        <w:rPr>
          <w:rFonts w:ascii="Times New Roman" w:hAnsi="Times New Roman" w:cs="Times New Roman"/>
        </w:rPr>
        <w:t>. They found that exhaustion was one of the health outcomes most clearly associated with commuting; specifically, active travelling had a negative relationship with exhaustion, so people who walk or cycle would report higher vitality scores.</w:t>
      </w:r>
      <w:r w:rsidR="003832F9">
        <w:rPr>
          <w:rFonts w:ascii="Times New Roman" w:hAnsi="Times New Roman" w:cs="Times New Roman"/>
        </w:rPr>
        <w:t xml:space="preserve"> However, this relationship was only “close to be statistically significant” (p= 0.30).</w:t>
      </w:r>
    </w:p>
    <w:p w14:paraId="357F0FDD" w14:textId="7F48AE48" w:rsidR="00A567CC" w:rsidRDefault="1A000A59" w:rsidP="1097E23E">
      <w:pPr>
        <w:jc w:val="both"/>
        <w:rPr>
          <w:rFonts w:ascii="Times New Roman" w:hAnsi="Times New Roman" w:cs="Times New Roman"/>
        </w:rPr>
      </w:pPr>
      <w:r>
        <w:rPr>
          <w:rFonts w:ascii="Times New Roman" w:hAnsi="Times New Roman" w:cs="Times New Roman"/>
        </w:rPr>
        <w:t xml:space="preserve">In 2018, another team of experts repeated these measures </w:t>
      </w:r>
      <w:r w:rsidR="063F05D5">
        <w:rPr>
          <w:rFonts w:ascii="Times New Roman" w:hAnsi="Times New Roman" w:cs="Times New Roman"/>
        </w:rPr>
        <w:t xml:space="preserve">in </w:t>
      </w:r>
      <w:r>
        <w:rPr>
          <w:rFonts w:ascii="Times New Roman" w:hAnsi="Times New Roman" w:cs="Times New Roman"/>
        </w:rPr>
        <w:t>Sweden</w:t>
      </w:r>
      <w:r w:rsidR="00514A7D">
        <w:rPr>
          <w:rFonts w:ascii="Times New Roman" w:hAnsi="Times New Roman" w:cs="Times New Roman"/>
          <w:noProof/>
        </w:rPr>
        <w:t xml:space="preserve"> </w:t>
      </w:r>
      <w:r w:rsidR="00514A7D" w:rsidRPr="00A567CC">
        <w:rPr>
          <w:rFonts w:ascii="Times New Roman" w:hAnsi="Times New Roman" w:cs="Times New Roman"/>
          <w:noProof/>
        </w:rPr>
        <w:t>(Mattisson, et al., 2018)</w:t>
      </w:r>
      <w:r w:rsidR="00514A7D">
        <w:rPr>
          <w:rFonts w:ascii="Times New Roman" w:hAnsi="Times New Roman" w:cs="Times New Roman"/>
        </w:rPr>
        <w:t>,</w:t>
      </w:r>
      <w:r w:rsidR="6994D4D7" w:rsidRPr="1097E23E">
        <w:rPr>
          <w:rFonts w:ascii="Times New Roman" w:hAnsi="Times New Roman" w:cs="Times New Roman"/>
        </w:rPr>
        <w:t xml:space="preserve"> </w:t>
      </w:r>
      <w:r>
        <w:rPr>
          <w:rFonts w:ascii="Times New Roman" w:hAnsi="Times New Roman" w:cs="Times New Roman"/>
        </w:rPr>
        <w:t>reporting a non-s</w:t>
      </w:r>
      <w:r w:rsidR="063F05D5">
        <w:rPr>
          <w:rFonts w:ascii="Times New Roman" w:hAnsi="Times New Roman" w:cs="Times New Roman"/>
        </w:rPr>
        <w:t>ignifi</w:t>
      </w:r>
      <w:r>
        <w:rPr>
          <w:rFonts w:ascii="Times New Roman" w:hAnsi="Times New Roman" w:cs="Times New Roman"/>
        </w:rPr>
        <w:t>cant relationship between active transport modes and vitality levels.</w:t>
      </w:r>
      <w:r w:rsidR="29C5C85F">
        <w:rPr>
          <w:rFonts w:ascii="Times New Roman" w:hAnsi="Times New Roman" w:cs="Times New Roman"/>
        </w:rPr>
        <w:t xml:space="preserve"> </w:t>
      </w:r>
    </w:p>
    <w:p w14:paraId="02F1ECF9" w14:textId="41E0A539" w:rsidR="00A567CC" w:rsidRDefault="00A567CC" w:rsidP="00E747DD">
      <w:pPr>
        <w:jc w:val="both"/>
        <w:rPr>
          <w:rFonts w:ascii="Times New Roman" w:hAnsi="Times New Roman" w:cs="Times New Roman"/>
        </w:rPr>
      </w:pPr>
      <w:r w:rsidRPr="00284CCE">
        <w:rPr>
          <w:rFonts w:ascii="Times New Roman" w:hAnsi="Times New Roman" w:cs="Times New Roman"/>
        </w:rPr>
        <w:t xml:space="preserve">In </w:t>
      </w:r>
      <w:r w:rsidR="00A15644">
        <w:rPr>
          <w:rFonts w:ascii="Times New Roman" w:hAnsi="Times New Roman" w:cs="Times New Roman"/>
        </w:rPr>
        <w:t>2020</w:t>
      </w:r>
      <w:r w:rsidRPr="00284CCE">
        <w:rPr>
          <w:rFonts w:ascii="Times New Roman" w:hAnsi="Times New Roman" w:cs="Times New Roman"/>
        </w:rPr>
        <w:t>, Clark and colleagues</w:t>
      </w:r>
      <w:r w:rsidR="00601717">
        <w:rPr>
          <w:rFonts w:ascii="Times New Roman" w:hAnsi="Times New Roman" w:cs="Times New Roman"/>
        </w:rPr>
        <w:t xml:space="preserve"> (Clark et al., 2020)</w:t>
      </w:r>
      <w:r w:rsidRPr="00284CCE">
        <w:rPr>
          <w:rFonts w:ascii="Times New Roman" w:hAnsi="Times New Roman" w:cs="Times New Roman"/>
        </w:rPr>
        <w:t xml:space="preserve"> used data from six waves of the Understanding Society (2009/10 – 2014/15; UKHLS, previously titled BHPS; University of Essex, 2016) to analyse the impact of commuting in terms of time </w:t>
      </w:r>
      <w:r w:rsidR="000869E5">
        <w:rPr>
          <w:rFonts w:ascii="Times New Roman" w:hAnsi="Times New Roman" w:cs="Times New Roman"/>
        </w:rPr>
        <w:t xml:space="preserve">(duration) </w:t>
      </w:r>
      <w:r w:rsidRPr="00284CCE">
        <w:rPr>
          <w:rFonts w:ascii="Times New Roman" w:hAnsi="Times New Roman" w:cs="Times New Roman"/>
        </w:rPr>
        <w:t>and mode on subjective well-being, measuring multiple outcomes.</w:t>
      </w:r>
      <w:r>
        <w:rPr>
          <w:rFonts w:ascii="Times New Roman" w:hAnsi="Times New Roman" w:cs="Times New Roman"/>
        </w:rPr>
        <w:t xml:space="preserve"> One was </w:t>
      </w:r>
      <w:r>
        <w:rPr>
          <w:rFonts w:ascii="Times New Roman" w:hAnsi="Times New Roman" w:cs="Times New Roman"/>
          <w:i/>
          <w:iCs/>
        </w:rPr>
        <w:t>strain</w:t>
      </w:r>
      <w:r>
        <w:rPr>
          <w:rFonts w:ascii="Times New Roman" w:hAnsi="Times New Roman" w:cs="Times New Roman"/>
        </w:rPr>
        <w:t>, measured with the single</w:t>
      </w:r>
      <w:r w:rsidR="00DA4AA1">
        <w:rPr>
          <w:rFonts w:ascii="Times New Roman" w:hAnsi="Times New Roman" w:cs="Times New Roman"/>
        </w:rPr>
        <w:t xml:space="preserve"> </w:t>
      </w:r>
      <w:r>
        <w:rPr>
          <w:rFonts w:ascii="Times New Roman" w:hAnsi="Times New Roman" w:cs="Times New Roman"/>
        </w:rPr>
        <w:t xml:space="preserve">item </w:t>
      </w:r>
      <w:r w:rsidRPr="00352C63">
        <w:rPr>
          <w:rFonts w:ascii="Times New Roman" w:hAnsi="Times New Roman" w:cs="Times New Roman"/>
        </w:rPr>
        <w:t>“Have you recently (last few weeks) felt constantly under strain?”</w:t>
      </w:r>
      <w:r>
        <w:rPr>
          <w:rFonts w:ascii="Times New Roman" w:hAnsi="Times New Roman" w:cs="Times New Roman"/>
        </w:rPr>
        <w:t>. Those who walked to work showed lower strain levels tha</w:t>
      </w:r>
      <w:r w:rsidR="00DA4AA1">
        <w:rPr>
          <w:rFonts w:ascii="Times New Roman" w:hAnsi="Times New Roman" w:cs="Times New Roman"/>
        </w:rPr>
        <w:t>n</w:t>
      </w:r>
      <w:r>
        <w:rPr>
          <w:rFonts w:ascii="Times New Roman" w:hAnsi="Times New Roman" w:cs="Times New Roman"/>
        </w:rPr>
        <w:t xml:space="preserve"> car drivers. </w:t>
      </w:r>
    </w:p>
    <w:p w14:paraId="555560B7" w14:textId="7E00A12D" w:rsidR="00A567CC" w:rsidRPr="00A567CC" w:rsidRDefault="1A000A59" w:rsidP="00E747DD">
      <w:pPr>
        <w:jc w:val="both"/>
        <w:rPr>
          <w:rFonts w:ascii="Times New Roman" w:hAnsi="Times New Roman" w:cs="Times New Roman"/>
        </w:rPr>
      </w:pPr>
      <w:r w:rsidRPr="1097E23E">
        <w:rPr>
          <w:rFonts w:ascii="Times New Roman" w:hAnsi="Times New Roman" w:cs="Times New Roman"/>
          <w:u w:val="single"/>
        </w:rPr>
        <w:t>LONGITUDINAL:</w:t>
      </w:r>
    </w:p>
    <w:p w14:paraId="43FBE509" w14:textId="5527794F" w:rsidR="00A567CC" w:rsidRDefault="0A80771C" w:rsidP="1097E23E">
      <w:pPr>
        <w:jc w:val="both"/>
        <w:rPr>
          <w:rFonts w:ascii="Times New Roman" w:hAnsi="Times New Roman" w:cs="Times New Roman"/>
        </w:rPr>
      </w:pPr>
      <w:r w:rsidRPr="1097E23E">
        <w:rPr>
          <w:rFonts w:ascii="Times New Roman" w:hAnsi="Times New Roman" w:cs="Times New Roman"/>
        </w:rPr>
        <w:t>In 2018, Avila-Palencia and colleagues</w:t>
      </w:r>
      <w:r w:rsidR="00514A7D">
        <w:rPr>
          <w:rFonts w:ascii="Times New Roman" w:hAnsi="Times New Roman" w:cs="Times New Roman"/>
        </w:rPr>
        <w:t xml:space="preserve"> </w:t>
      </w:r>
      <w:r w:rsidR="00514A7D" w:rsidRPr="0991B196">
        <w:rPr>
          <w:rFonts w:ascii="Times New Roman" w:hAnsi="Times New Roman" w:cs="Times New Roman"/>
        </w:rPr>
        <w:t>(Avila-Palencia et al., 2018)</w:t>
      </w:r>
      <w:r w:rsidRPr="1097E23E">
        <w:rPr>
          <w:rFonts w:ascii="Times New Roman" w:hAnsi="Times New Roman" w:cs="Times New Roman"/>
        </w:rPr>
        <w:t xml:space="preserve"> measured social contacts about active travel modes for the first time. The subjects were asked, “How often do you currently use each of the following methods of travel to get to and from places?”. </w:t>
      </w:r>
      <w:r w:rsidR="00514A7D">
        <w:rPr>
          <w:rFonts w:ascii="Times New Roman" w:hAnsi="Times New Roman" w:cs="Times New Roman"/>
        </w:rPr>
        <w:t>In addition, t</w:t>
      </w:r>
      <w:r w:rsidRPr="1097E23E">
        <w:rPr>
          <w:rFonts w:ascii="Times New Roman" w:hAnsi="Times New Roman" w:cs="Times New Roman"/>
        </w:rPr>
        <w:t xml:space="preserve">he authors evaluated the impact of single and multiple transport modes on the outcomes. </w:t>
      </w:r>
      <w:r w:rsidR="00514A7D">
        <w:rPr>
          <w:rFonts w:ascii="Times New Roman" w:hAnsi="Times New Roman" w:cs="Times New Roman"/>
          <w:noProof/>
        </w:rPr>
        <w:t>They</w:t>
      </w:r>
      <w:r w:rsidR="1A000A59">
        <w:rPr>
          <w:rFonts w:ascii="Times New Roman" w:hAnsi="Times New Roman" w:cs="Times New Roman"/>
        </w:rPr>
        <w:t xml:space="preserve"> measured vitality (SF-36 – Vitality Scale) </w:t>
      </w:r>
      <w:r w:rsidR="00514A7D" w:rsidRPr="00A567CC">
        <w:rPr>
          <w:rFonts w:ascii="Times New Roman" w:hAnsi="Times New Roman" w:cs="Times New Roman"/>
          <w:noProof/>
        </w:rPr>
        <w:t>(Ware</w:t>
      </w:r>
      <w:r w:rsidR="00514A7D">
        <w:rPr>
          <w:rFonts w:ascii="Times New Roman" w:hAnsi="Times New Roman" w:cs="Times New Roman"/>
          <w:noProof/>
        </w:rPr>
        <w:t xml:space="preserve"> et al.</w:t>
      </w:r>
      <w:r w:rsidR="00514A7D" w:rsidRPr="00A567CC">
        <w:rPr>
          <w:rFonts w:ascii="Times New Roman" w:hAnsi="Times New Roman" w:cs="Times New Roman"/>
          <w:noProof/>
        </w:rPr>
        <w:t>, 1993)</w:t>
      </w:r>
      <w:r w:rsidR="1A000A59">
        <w:rPr>
          <w:rFonts w:ascii="Times New Roman" w:hAnsi="Times New Roman" w:cs="Times New Roman"/>
        </w:rPr>
        <w:t xml:space="preserve"> as a mental health outcome</w:t>
      </w:r>
      <w:r w:rsidR="4AB86A88">
        <w:rPr>
          <w:rFonts w:ascii="Times New Roman" w:hAnsi="Times New Roman" w:cs="Times New Roman"/>
        </w:rPr>
        <w:t xml:space="preserve"> </w:t>
      </w:r>
      <w:r w:rsidR="03A21B2F">
        <w:rPr>
          <w:rFonts w:ascii="Times New Roman" w:hAnsi="Times New Roman" w:cs="Times New Roman"/>
        </w:rPr>
        <w:t>and found</w:t>
      </w:r>
      <w:r w:rsidR="1A000A59">
        <w:rPr>
          <w:rFonts w:ascii="Times New Roman" w:hAnsi="Times New Roman" w:cs="Times New Roman"/>
        </w:rPr>
        <w:t xml:space="preserve"> </w:t>
      </w:r>
      <w:r w:rsidR="1A000A59" w:rsidRPr="00D742A0">
        <w:rPr>
          <w:rFonts w:ascii="Times New Roman" w:hAnsi="Times New Roman" w:cs="Times New Roman"/>
        </w:rPr>
        <w:t>a significant positive relationship between cycling, walking</w:t>
      </w:r>
      <w:r w:rsidR="49265C8E" w:rsidRPr="00D742A0">
        <w:rPr>
          <w:rFonts w:ascii="Times New Roman" w:hAnsi="Times New Roman" w:cs="Times New Roman"/>
        </w:rPr>
        <w:t xml:space="preserve">, both unimodal and multimodal </w:t>
      </w:r>
      <w:r w:rsidR="30A9ACE7" w:rsidRPr="00D742A0">
        <w:rPr>
          <w:rFonts w:ascii="Times New Roman" w:hAnsi="Times New Roman" w:cs="Times New Roman"/>
        </w:rPr>
        <w:t>trips, and</w:t>
      </w:r>
      <w:r w:rsidR="1A000A59" w:rsidRPr="00D742A0">
        <w:rPr>
          <w:rFonts w:ascii="Times New Roman" w:hAnsi="Times New Roman" w:cs="Times New Roman"/>
        </w:rPr>
        <w:t xml:space="preserve"> vitality scores</w:t>
      </w:r>
      <w:r w:rsidR="1A000A59">
        <w:rPr>
          <w:rFonts w:ascii="Times New Roman" w:hAnsi="Times New Roman" w:cs="Times New Roman"/>
        </w:rPr>
        <w:t>.</w:t>
      </w:r>
    </w:p>
    <w:p w14:paraId="45F837B1" w14:textId="0F17E535" w:rsidR="002636D8" w:rsidRDefault="002636D8" w:rsidP="00A567CC">
      <w:pPr>
        <w:jc w:val="both"/>
        <w:rPr>
          <w:rFonts w:ascii="Times New Roman" w:hAnsi="Times New Roman" w:cs="Times New Roman"/>
        </w:rPr>
      </w:pPr>
      <w:r>
        <w:rPr>
          <w:rFonts w:ascii="Times New Roman" w:hAnsi="Times New Roman" w:cs="Times New Roman"/>
        </w:rPr>
        <w:tab/>
        <w:t>1</w:t>
      </w:r>
      <w:r w:rsidR="00465F6B">
        <w:rPr>
          <w:rFonts w:ascii="Times New Roman" w:hAnsi="Times New Roman" w:cs="Times New Roman"/>
        </w:rPr>
        <w:t>5</w:t>
      </w:r>
      <w:r>
        <w:rPr>
          <w:rFonts w:ascii="Times New Roman" w:hAnsi="Times New Roman" w:cs="Times New Roman"/>
        </w:rPr>
        <w:t xml:space="preserve">. </w:t>
      </w:r>
      <w:r w:rsidR="006B171D">
        <w:rPr>
          <w:rFonts w:ascii="Times New Roman" w:hAnsi="Times New Roman" w:cs="Times New Roman"/>
        </w:rPr>
        <w:t>Self-reported health</w:t>
      </w:r>
    </w:p>
    <w:p w14:paraId="63588FBB" w14:textId="77777777" w:rsidR="002636D8" w:rsidRDefault="002636D8" w:rsidP="002636D8">
      <w:pPr>
        <w:jc w:val="both"/>
        <w:rPr>
          <w:rFonts w:ascii="Times New Roman" w:hAnsi="Times New Roman" w:cs="Times New Roman"/>
        </w:rPr>
      </w:pPr>
      <w:r>
        <w:rPr>
          <w:rFonts w:ascii="Times New Roman" w:hAnsi="Times New Roman" w:cs="Times New Roman"/>
          <w:u w:val="single"/>
        </w:rPr>
        <w:t>CROSS-</w:t>
      </w:r>
      <w:r w:rsidRPr="002636D8">
        <w:rPr>
          <w:rFonts w:ascii="Times New Roman" w:hAnsi="Times New Roman" w:cs="Times New Roman"/>
          <w:u w:val="single"/>
        </w:rPr>
        <w:t>SECTIONAL</w:t>
      </w:r>
      <w:r w:rsidRPr="002636D8">
        <w:rPr>
          <w:rFonts w:ascii="Times New Roman" w:hAnsi="Times New Roman" w:cs="Times New Roman"/>
        </w:rPr>
        <w:t>:</w:t>
      </w:r>
    </w:p>
    <w:p w14:paraId="7E2C098C" w14:textId="7E7CB640" w:rsidR="002636D8" w:rsidRDefault="002636D8" w:rsidP="002636D8">
      <w:pPr>
        <w:jc w:val="both"/>
        <w:rPr>
          <w:rFonts w:ascii="Times New Roman" w:hAnsi="Times New Roman" w:cs="Times New Roman"/>
        </w:rPr>
      </w:pPr>
      <w:r w:rsidRPr="002636D8">
        <w:rPr>
          <w:rFonts w:ascii="Times New Roman" w:hAnsi="Times New Roman" w:cs="Times New Roman"/>
        </w:rPr>
        <w:t xml:space="preserve">In </w:t>
      </w:r>
      <w:r>
        <w:rPr>
          <w:rFonts w:ascii="Times New Roman" w:hAnsi="Times New Roman" w:cs="Times New Roman"/>
        </w:rPr>
        <w:t xml:space="preserve">2010, Bergland and colleagues </w:t>
      </w:r>
      <w:r w:rsidR="00601717">
        <w:rPr>
          <w:rFonts w:ascii="Times New Roman" w:hAnsi="Times New Roman" w:cs="Times New Roman"/>
        </w:rPr>
        <w:t xml:space="preserve">(Bergland et al., 2010) </w:t>
      </w:r>
      <w:r>
        <w:rPr>
          <w:rFonts w:ascii="Times New Roman" w:hAnsi="Times New Roman" w:cs="Times New Roman"/>
        </w:rPr>
        <w:t xml:space="preserve">studied outdoor walking mobility as the instrumental ability to move by foot for any trip outside </w:t>
      </w:r>
      <w:r w:rsidR="00DA4AA1">
        <w:rPr>
          <w:rFonts w:ascii="Times New Roman" w:hAnsi="Times New Roman" w:cs="Times New Roman"/>
        </w:rPr>
        <w:t xml:space="preserve">the </w:t>
      </w:r>
      <w:r>
        <w:rPr>
          <w:rFonts w:ascii="Times New Roman" w:hAnsi="Times New Roman" w:cs="Times New Roman"/>
        </w:rPr>
        <w:t>home</w:t>
      </w:r>
      <w:r w:rsidR="003B7A24">
        <w:rPr>
          <w:rFonts w:ascii="Times New Roman" w:hAnsi="Times New Roman" w:cs="Times New Roman"/>
        </w:rPr>
        <w:t xml:space="preserve"> (</w:t>
      </w:r>
      <w:r w:rsidR="003B7A24" w:rsidRPr="003B7A24">
        <w:rPr>
          <w:rFonts w:ascii="Times New Roman" w:hAnsi="Times New Roman" w:cs="Times New Roman"/>
        </w:rPr>
        <w:t xml:space="preserve">Telephone Survey </w:t>
      </w:r>
      <w:r w:rsidR="00367AB4">
        <w:rPr>
          <w:rFonts w:ascii="Times New Roman" w:hAnsi="Times New Roman" w:cs="Times New Roman"/>
        </w:rPr>
        <w:t>‘</w:t>
      </w:r>
      <w:r w:rsidR="003B7A24" w:rsidRPr="003B7A24">
        <w:rPr>
          <w:rFonts w:ascii="Times New Roman" w:hAnsi="Times New Roman" w:cs="Times New Roman"/>
        </w:rPr>
        <w:t>What is the longest distance you can walk without a pause?</w:t>
      </w:r>
      <w:r w:rsidR="00367AB4">
        <w:rPr>
          <w:rFonts w:ascii="Times New Roman" w:hAnsi="Times New Roman" w:cs="Times New Roman"/>
        </w:rPr>
        <w:t>’</w:t>
      </w:r>
      <w:r w:rsidR="003B7A24">
        <w:rPr>
          <w:rFonts w:ascii="Times New Roman" w:hAnsi="Times New Roman" w:cs="Times New Roman"/>
        </w:rPr>
        <w:t>; “active” if walking for more than 1 km)</w:t>
      </w:r>
      <w:r>
        <w:rPr>
          <w:rFonts w:ascii="Times New Roman" w:hAnsi="Times New Roman" w:cs="Times New Roman"/>
        </w:rPr>
        <w:t xml:space="preserve"> and its relationship with health status. One outcome contributing to the overall health status was </w:t>
      </w:r>
      <w:r>
        <w:rPr>
          <w:rFonts w:ascii="Times New Roman" w:hAnsi="Times New Roman" w:cs="Times New Roman"/>
          <w:i/>
          <w:iCs/>
        </w:rPr>
        <w:t xml:space="preserve">self-rated </w:t>
      </w:r>
      <w:r>
        <w:rPr>
          <w:rFonts w:ascii="Times New Roman" w:hAnsi="Times New Roman" w:cs="Times New Roman"/>
        </w:rPr>
        <w:t xml:space="preserve">or </w:t>
      </w:r>
      <w:r>
        <w:rPr>
          <w:rFonts w:ascii="Times New Roman" w:hAnsi="Times New Roman" w:cs="Times New Roman"/>
          <w:i/>
          <w:iCs/>
        </w:rPr>
        <w:t xml:space="preserve">self-reported health </w:t>
      </w:r>
      <w:r>
        <w:rPr>
          <w:rFonts w:ascii="Times New Roman" w:hAnsi="Times New Roman" w:cs="Times New Roman"/>
        </w:rPr>
        <w:t xml:space="preserve">and examined </w:t>
      </w:r>
      <w:r w:rsidR="00DA4AA1">
        <w:rPr>
          <w:rFonts w:ascii="Times New Roman" w:hAnsi="Times New Roman" w:cs="Times New Roman"/>
        </w:rPr>
        <w:t xml:space="preserve">by </w:t>
      </w:r>
      <w:r>
        <w:rPr>
          <w:rFonts w:ascii="Times New Roman" w:hAnsi="Times New Roman" w:cs="Times New Roman"/>
        </w:rPr>
        <w:t>asking</w:t>
      </w:r>
      <w:r w:rsidR="00DA4AA1">
        <w:rPr>
          <w:rFonts w:ascii="Times New Roman" w:hAnsi="Times New Roman" w:cs="Times New Roman"/>
        </w:rPr>
        <w:t>,</w:t>
      </w:r>
      <w:r>
        <w:rPr>
          <w:rFonts w:ascii="Times New Roman" w:hAnsi="Times New Roman" w:cs="Times New Roman"/>
        </w:rPr>
        <w:t xml:space="preserve"> “How do you judge your own general state of health?”. The authors found that being able to walk f</w:t>
      </w:r>
      <w:r w:rsidR="00DA4AA1">
        <w:rPr>
          <w:rFonts w:ascii="Times New Roman" w:hAnsi="Times New Roman" w:cs="Times New Roman"/>
        </w:rPr>
        <w:t>or</w:t>
      </w:r>
      <w:r>
        <w:rPr>
          <w:rFonts w:ascii="Times New Roman" w:hAnsi="Times New Roman" w:cs="Times New Roman"/>
        </w:rPr>
        <w:t xml:space="preserve"> at least 1 km or more had significantly higher scores in self-reported health. </w:t>
      </w:r>
      <w:r w:rsidR="00DA4AA1">
        <w:rPr>
          <w:rFonts w:ascii="Times New Roman" w:hAnsi="Times New Roman" w:cs="Times New Roman"/>
        </w:rPr>
        <w:t>Furthermore, c</w:t>
      </w:r>
      <w:r>
        <w:rPr>
          <w:rFonts w:ascii="Times New Roman" w:hAnsi="Times New Roman" w:cs="Times New Roman"/>
        </w:rPr>
        <w:t xml:space="preserve">onsidering the other health outcomes, self-reported health had the most significant association with the dependent variable.  </w:t>
      </w:r>
    </w:p>
    <w:p w14:paraId="44D8E60D" w14:textId="64CD6DCC" w:rsidR="00023DC9" w:rsidRDefault="00023DC9" w:rsidP="002636D8">
      <w:pPr>
        <w:jc w:val="both"/>
        <w:rPr>
          <w:rFonts w:ascii="Times New Roman" w:hAnsi="Times New Roman" w:cs="Times New Roman"/>
        </w:rPr>
      </w:pPr>
      <w:r w:rsidRPr="0991B196">
        <w:rPr>
          <w:rFonts w:ascii="Times New Roman" w:hAnsi="Times New Roman" w:cs="Times New Roman"/>
        </w:rPr>
        <w:t xml:space="preserve">In 2010, Rasciute and Downward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2g2wSLW9","properties":{"formattedCitation":"(Rasciute and Downward 2010)","plainCitation":"(Rasciute and Downward 2010)","noteIndex":0},"citationItems":[{"id":79,"uris":["http://zotero.org/users/9492510/items/AW34JHWA"],"itemData":{"id":79,"type":"article-journal","abstract":"This paper models the effect that physical activity such as sports participation and active travel, through walking and cycling, has on self-reported health and well-being. The results show that physical activity and active travel mainly have a positive effect on both individual health and well-being. Although, cycling has health benefits, it also appears to involve some disutility, which requires further investigation.","container-title":"Kyklos","ISSN":"0023-5962","issue":"2","language":"English","note":"number-of-pages: 15","page":"256-270","source":"ProQuest","title":"Health or happiness? What is the impact of physical activity on the individual?","title-short":"Health or happiness?","volume":"63","author":[{"family":"Rasciute","given":"Simona"},{"family":"Downward","given":"Paul"}],"issued":{"date-parts":[["2010"]]}}}],"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Rasciute and Downward 2010)</w:t>
      </w:r>
      <w:r w:rsidR="00601717">
        <w:rPr>
          <w:rFonts w:ascii="Times New Roman" w:hAnsi="Times New Roman" w:cs="Times New Roman"/>
        </w:rPr>
        <w:fldChar w:fldCharType="end"/>
      </w:r>
      <w:r w:rsidR="00601717">
        <w:rPr>
          <w:rFonts w:ascii="Times New Roman" w:hAnsi="Times New Roman" w:cs="Times New Roman"/>
        </w:rPr>
        <w:t xml:space="preserve"> </w:t>
      </w:r>
      <w:r w:rsidRPr="0991B196">
        <w:rPr>
          <w:rFonts w:ascii="Times New Roman" w:hAnsi="Times New Roman" w:cs="Times New Roman"/>
        </w:rPr>
        <w:t xml:space="preserve">used data from the Taking Part Survey (since 2005, DCMS, England). The survey collected data about 67 sports activities, recording participation in the last 12 months and the previous four weeks, the frequency, and the duration of each activity. One of them was cycling for utilitarian purposes. </w:t>
      </w:r>
      <w:r>
        <w:rPr>
          <w:rFonts w:ascii="Times New Roman" w:hAnsi="Times New Roman" w:cs="Times New Roman"/>
        </w:rPr>
        <w:t>The authors were interested in understanding the impact of these sport</w:t>
      </w:r>
      <w:r w:rsidR="00514A7D">
        <w:rPr>
          <w:rFonts w:ascii="Times New Roman" w:hAnsi="Times New Roman" w:cs="Times New Roman"/>
        </w:rPr>
        <w:t>s</w:t>
      </w:r>
      <w:r>
        <w:rPr>
          <w:rFonts w:ascii="Times New Roman" w:hAnsi="Times New Roman" w:cs="Times New Roman"/>
        </w:rPr>
        <w:t xml:space="preserve"> activities on health and happiness as two different but related constructs (confirmed by the results of their analysis). </w:t>
      </w:r>
      <w:r w:rsidR="00514A7D">
        <w:rPr>
          <w:rFonts w:ascii="Times New Roman" w:hAnsi="Times New Roman" w:cs="Times New Roman"/>
        </w:rPr>
        <w:t>Therefore, s</w:t>
      </w:r>
      <w:r>
        <w:rPr>
          <w:rFonts w:ascii="Times New Roman" w:hAnsi="Times New Roman" w:cs="Times New Roman"/>
        </w:rPr>
        <w:t>elf-reported health was assessed with a single</w:t>
      </w:r>
      <w:r w:rsidR="00514A7D">
        <w:rPr>
          <w:rFonts w:ascii="Times New Roman" w:hAnsi="Times New Roman" w:cs="Times New Roman"/>
        </w:rPr>
        <w:t xml:space="preserve"> </w:t>
      </w:r>
      <w:r>
        <w:rPr>
          <w:rFonts w:ascii="Times New Roman" w:hAnsi="Times New Roman" w:cs="Times New Roman"/>
        </w:rPr>
        <w:t xml:space="preserve">item, </w:t>
      </w:r>
      <w:r w:rsidRPr="0991B196">
        <w:rPr>
          <w:rFonts w:ascii="Times New Roman" w:hAnsi="Times New Roman" w:cs="Times New Roman"/>
        </w:rPr>
        <w:t>“</w:t>
      </w:r>
      <w:r>
        <w:rPr>
          <w:rFonts w:ascii="Times New Roman" w:hAnsi="Times New Roman" w:cs="Times New Roman"/>
        </w:rPr>
        <w:t>How is your health in general? (very good, good, fair, bad, very bad)</w:t>
      </w:r>
      <w:r w:rsidRPr="0991B196">
        <w:rPr>
          <w:rFonts w:ascii="Times New Roman" w:hAnsi="Times New Roman" w:cs="Times New Roman"/>
        </w:rPr>
        <w:t xml:space="preserve">”. </w:t>
      </w:r>
      <w:r>
        <w:rPr>
          <w:rFonts w:ascii="Times New Roman" w:hAnsi="Times New Roman" w:cs="Times New Roman"/>
        </w:rPr>
        <w:t>Both walking and cycling for “utilitarian” or transport purposes had a statistically significant positive relationship on people’s self-reported health.</w:t>
      </w:r>
    </w:p>
    <w:p w14:paraId="19F3E5F7" w14:textId="487460C1" w:rsidR="002636D8" w:rsidRDefault="002636D8" w:rsidP="00A567CC">
      <w:pPr>
        <w:jc w:val="both"/>
        <w:rPr>
          <w:rFonts w:ascii="Times New Roman" w:hAnsi="Times New Roman" w:cs="Times New Roman"/>
        </w:rPr>
      </w:pPr>
      <w:r>
        <w:rPr>
          <w:rFonts w:ascii="Times New Roman" w:hAnsi="Times New Roman" w:cs="Times New Roman"/>
        </w:rPr>
        <w:t xml:space="preserve">In 2011, Hansson and colleagues </w:t>
      </w:r>
      <w:r w:rsidR="00601717">
        <w:rPr>
          <w:rFonts w:ascii="Times New Roman" w:hAnsi="Times New Roman" w:cs="Times New Roman"/>
        </w:rPr>
        <w:t xml:space="preserve">(Hansson et al., 2011) </w:t>
      </w:r>
      <w:r>
        <w:rPr>
          <w:rFonts w:ascii="Times New Roman" w:hAnsi="Times New Roman" w:cs="Times New Roman"/>
        </w:rPr>
        <w:t>measured co</w:t>
      </w:r>
      <w:r w:rsidR="00DA4AA1">
        <w:rPr>
          <w:rFonts w:ascii="Times New Roman" w:hAnsi="Times New Roman" w:cs="Times New Roman"/>
        </w:rPr>
        <w:t>m</w:t>
      </w:r>
      <w:r>
        <w:rPr>
          <w:rFonts w:ascii="Times New Roman" w:hAnsi="Times New Roman" w:cs="Times New Roman"/>
        </w:rPr>
        <w:t>muting to work</w:t>
      </w:r>
      <w:r w:rsidR="00ED4DF9" w:rsidRPr="00ED4DF9">
        <w:rPr>
          <w:rFonts w:ascii="Times New Roman" w:hAnsi="Times New Roman" w:cs="Times New Roman"/>
        </w:rPr>
        <w:t xml:space="preserve"> </w:t>
      </w:r>
      <w:r w:rsidR="00ED4DF9" w:rsidRPr="006461D1">
        <w:rPr>
          <w:rFonts w:ascii="Times New Roman" w:hAnsi="Times New Roman" w:cs="Times New Roman"/>
        </w:rPr>
        <w:t>mode</w:t>
      </w:r>
      <w:r w:rsidR="00ED4DF9">
        <w:rPr>
          <w:rFonts w:ascii="Times New Roman" w:hAnsi="Times New Roman" w:cs="Times New Roman"/>
        </w:rPr>
        <w:t xml:space="preserve"> (How do you usually get to work?”), time (“How long does it take to get to work?”),</w:t>
      </w:r>
      <w:r>
        <w:rPr>
          <w:rFonts w:ascii="Times New Roman" w:hAnsi="Times New Roman" w:cs="Times New Roman"/>
        </w:rPr>
        <w:t xml:space="preserve"> </w:t>
      </w:r>
      <w:r w:rsidR="00367AB4">
        <w:rPr>
          <w:rFonts w:ascii="Times New Roman" w:hAnsi="Times New Roman" w:cs="Times New Roman"/>
        </w:rPr>
        <w:t>concerning</w:t>
      </w:r>
      <w:r>
        <w:rPr>
          <w:rFonts w:ascii="Times New Roman" w:hAnsi="Times New Roman" w:cs="Times New Roman"/>
        </w:rPr>
        <w:t xml:space="preserve"> many health </w:t>
      </w:r>
      <w:r>
        <w:rPr>
          <w:rFonts w:ascii="Times New Roman" w:hAnsi="Times New Roman" w:cs="Times New Roman"/>
        </w:rPr>
        <w:lastRenderedPageBreak/>
        <w:t>outcomes. One was self-reported health, measured with 1</w:t>
      </w:r>
      <w:r w:rsidR="00367AB4">
        <w:rPr>
          <w:rFonts w:ascii="Times New Roman" w:hAnsi="Times New Roman" w:cs="Times New Roman"/>
        </w:rPr>
        <w:t xml:space="preserve"> </w:t>
      </w:r>
      <w:r>
        <w:rPr>
          <w:rFonts w:ascii="Times New Roman" w:hAnsi="Times New Roman" w:cs="Times New Roman"/>
        </w:rPr>
        <w:t xml:space="preserve">item “How do you feel right now, physically and psychologically, considering your health and your well-being?”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w1VP7lvw","properties":{"formattedCitation":"(Eriksson {\\i{}et al.} 2001)","plainCitation":"(Eriksson et al. 2001)","noteIndex":0},"citationItems":[{"id":674,"uris":["http://zotero.org/users/9492510/items/Y3WRUPZV"],"itemData":{"id":674,"type":"article-journal","abstract":"Background. Self-rating of health is among the most frequently assessed health perceptions in epidemiological research. The aim of this study was to compare different measures of global self-rated health (SRH) with respect to differences in age and sex groups and relations to hypothesized determinants. Method. Three single-question measures of SRH were included in a health questionnaire administered to 8200 randomly chosen men and women. Two SRH measures were non-comparative, one with seven (SRH-7) and one with five response options (SRH-5), while the third measure included a comparison with others of the same age (SRH-age). SRH-7 had specified response options only at the ends of the scale, while the other two measures gave specified statements for each option. Comparisons between the SRH assessments were studied with respect to response frequencies, frequency distributions, age and gender differences and differences in associations with hypothesized determinants. Results. The differences between the SRH measures were in most cases marginal. Some diversities may, however, be worth considering: a high drop-out rate for the SRH-7 measure in the oldest age group; a trend that SRH-7 correlated most strongly with the independent variables; SRH-age showed improved health ratings with increasing age but a less skewed frequency distribution compared to the non-comparative measures. Conclusions. The results imply that non-comparative measures are more appropriate in longitudinal studies and that measures without specified response options might be less suitable for an older study group. The overall impression is, however, that the different measures represents parallel assessments of subjective health.","container-title":"International Journal of Epidemiology","DOI":"10.1093/IJE/30.2.326","ISSN":"0300-5771","issue":"2","note":"PMID: 11369738\npublisher: Oxford Academic","page":"326-333","title":"Self-rated health. Comparisons between three different measures. Results from a population study","volume":"30","author":[{"family":"Eriksson","given":"Ingeborg"},{"family":"Undén","given":"Anna Lena"},{"family":"Elofsson","given":"Stig"}],"issued":{"date-parts":[["2001",4,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Eriksso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01)</w:t>
      </w:r>
      <w:r w:rsidR="00601717">
        <w:rPr>
          <w:rFonts w:ascii="Times New Roman" w:hAnsi="Times New Roman" w:cs="Times New Roman"/>
        </w:rPr>
        <w:fldChar w:fldCharType="end"/>
      </w:r>
      <w:r>
        <w:rPr>
          <w:rFonts w:ascii="Times New Roman" w:hAnsi="Times New Roman" w:cs="Times New Roman"/>
        </w:rPr>
        <w:t xml:space="preserve">. They also investigated sickness absence days. Although they observed no significant association between commuting time and mode and any health outcome, they </w:t>
      </w:r>
      <w:r w:rsidR="00DA4AA1">
        <w:rPr>
          <w:rFonts w:ascii="Times New Roman" w:hAnsi="Times New Roman" w:cs="Times New Roman"/>
        </w:rPr>
        <w:t>described</w:t>
      </w:r>
      <w:r>
        <w:rPr>
          <w:rFonts w:ascii="Times New Roman" w:hAnsi="Times New Roman" w:cs="Times New Roman"/>
        </w:rPr>
        <w:t xml:space="preserve"> the “healthy commuter effect”, so people facing illness and stress might be less prone to start or continue commuting actively.</w:t>
      </w:r>
    </w:p>
    <w:p w14:paraId="5E231E6D" w14:textId="115F2834" w:rsidR="00491418" w:rsidRDefault="00491418" w:rsidP="00A567CC">
      <w:pPr>
        <w:jc w:val="both"/>
        <w:rPr>
          <w:rFonts w:ascii="Times New Roman" w:hAnsi="Times New Roman" w:cs="Times New Roman"/>
        </w:rPr>
      </w:pPr>
      <w:r w:rsidRPr="0991B196">
        <w:rPr>
          <w:rFonts w:ascii="Times New Roman" w:hAnsi="Times New Roman" w:cs="Times New Roman"/>
        </w:rPr>
        <w:t>In 2013, Humphreys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l5uS76w3","properties":{"formattedCitation":"(Humphreys {\\i{}et al.} 2013)","plainCitation":"(Humphreys et al. 2013)","noteIndex":0},"citationItems":[{"id":117,"uris":["http://zotero.org/users/9492510/items/LK6QAUMI"],"itemData":{"id":117,"type":"article-journal","container-title":"Preventive medicine","DOI":"10.1016/j.ypmed.2013.04.008","issue":"2","language":"English","note":"number-of-pages: 5","page":"135-139","source":"ProQuest","title":"Associations between active commuting and physical and mental wellbeing.","volume":"57","author":[{"family":"Humphreys","given":"David K."},{"family":"Goodman","given":"Anna"},{"family":"Ogilvie","given":"David"}],"issued":{"date-parts":[["2013"]]}}}],"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Humphreys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3)</w:t>
      </w:r>
      <w:r w:rsidR="00601717">
        <w:rPr>
          <w:rFonts w:ascii="Times New Roman" w:hAnsi="Times New Roman" w:cs="Times New Roman"/>
        </w:rPr>
        <w:fldChar w:fldCharType="end"/>
      </w:r>
      <w:r w:rsidRPr="0991B196">
        <w:rPr>
          <w:rFonts w:ascii="Times New Roman" w:hAnsi="Times New Roman" w:cs="Times New Roman"/>
        </w:rPr>
        <w:t xml:space="preserve"> examined the relationship between active commuting (frequency+duration) and </w:t>
      </w:r>
      <w:r>
        <w:rPr>
          <w:rFonts w:ascii="Times New Roman" w:hAnsi="Times New Roman" w:cs="Times New Roman"/>
        </w:rPr>
        <w:t>physical</w:t>
      </w:r>
      <w:r w:rsidRPr="0991B196">
        <w:rPr>
          <w:rFonts w:ascii="Times New Roman" w:hAnsi="Times New Roman" w:cs="Times New Roman"/>
        </w:rPr>
        <w:t xml:space="preserve"> well-being. </w:t>
      </w:r>
      <w:r>
        <w:rPr>
          <w:rFonts w:ascii="Times New Roman" w:hAnsi="Times New Roman" w:cs="Times New Roman"/>
        </w:rPr>
        <w:t>T</w:t>
      </w:r>
      <w:r w:rsidRPr="0991B196">
        <w:rPr>
          <w:rFonts w:ascii="Times New Roman" w:hAnsi="Times New Roman" w:cs="Times New Roman"/>
        </w:rPr>
        <w:t xml:space="preserve">he measure </w:t>
      </w:r>
      <w:r>
        <w:rPr>
          <w:rFonts w:ascii="Times New Roman" w:hAnsi="Times New Roman" w:cs="Times New Roman"/>
        </w:rPr>
        <w:t>used was the Physical</w:t>
      </w:r>
      <w:r w:rsidRPr="0991B196">
        <w:rPr>
          <w:rFonts w:ascii="Times New Roman" w:hAnsi="Times New Roman" w:cs="Times New Roman"/>
        </w:rPr>
        <w:t xml:space="preserve"> Component Score (</w:t>
      </w:r>
      <w:r>
        <w:rPr>
          <w:rFonts w:ascii="Times New Roman" w:hAnsi="Times New Roman" w:cs="Times New Roman"/>
        </w:rPr>
        <w:t>P</w:t>
      </w:r>
      <w:r w:rsidRPr="0991B196">
        <w:rPr>
          <w:rFonts w:ascii="Times New Roman" w:hAnsi="Times New Roman" w:cs="Times New Roman"/>
        </w:rPr>
        <w:t xml:space="preserve">CS) from the SF-8 (Ware et al., 2001). </w:t>
      </w:r>
      <w:r>
        <w:rPr>
          <w:rFonts w:ascii="Times New Roman" w:hAnsi="Times New Roman" w:cs="Times New Roman"/>
        </w:rPr>
        <w:t xml:space="preserve">The results showed that greater time spent travelling actively was related to higher physical well-being levels. </w:t>
      </w:r>
      <w:r w:rsidRPr="0991B196">
        <w:rPr>
          <w:rFonts w:ascii="Times New Roman" w:hAnsi="Times New Roman" w:cs="Times New Roman"/>
        </w:rPr>
        <w:t>Data came from the Commuting and Health in Cambridge study (Ogilvie et al., 2010).</w:t>
      </w:r>
    </w:p>
    <w:p w14:paraId="189AEBA3" w14:textId="597F3482" w:rsidR="003B41E7" w:rsidRDefault="003B41E7" w:rsidP="00A567CC">
      <w:pPr>
        <w:jc w:val="both"/>
        <w:rPr>
          <w:rFonts w:ascii="Times New Roman" w:hAnsi="Times New Roman" w:cs="Times New Roman"/>
        </w:rPr>
      </w:pPr>
      <w:r>
        <w:rPr>
          <w:rFonts w:ascii="Times New Roman" w:hAnsi="Times New Roman" w:cs="Times New Roman"/>
        </w:rPr>
        <w:t xml:space="preserve">In 2016, Mason and colleagues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nnRN0ad9","properties":{"formattedCitation":"(Mason {\\i{}et al.} 2016)","plainCitation":"(Mason et al. 2016)","noteIndex":0},"citationItems":[{"id":523,"uris":["http://zotero.org/users/9492510/items/EHW67W78"],"itemData":{"id":523,"type":"article-journal","abstract":"Although relationships between participating in physical activity (PA) and positive mental health and wellbeing are well established, little is known about the relative contributions of the different domains of PA —household, occupational, active travel, leisure and sport, family activities— to total PA and, in turn, to mental health and wellbeing. This is particularly important for deprived communities where PA is low and mental health and wellbeing poor. Using multivariate multilevel regression of cross-sectional survey data collected in 2011, we examined self-reported PA levels and the domains and diversity of sources of PA among 2654 residents of 32 deprived neighbourhoods in Glasgow, UK, and their associations with measures of mental health, positive mental wellbeing, and physical and general health. Household chores and active travel were the most commonly cited PAs. People achieving PA from family activities, and those doing more diverse PAs, had better mental wellbeing. Active travel was associated with better mental wellbeing and mental health among the highly and moderately physically active, respectively. Highly active people who engaged in leisure-based PA had better mental health. Long-standing illness was associated with worse health scores, although mental wellbeing was ameliorated amongst those who did domestic or occupational PA. It is important to encourage greater diversity of PA in disadvantaged areas, including leisure and family activities and active travel for those out of work with low PA. Nevertheless, interventions aimed at managing long-term health conditions and providing employment may be of even greater importance.","container-title":"Mental Health and Physical Activity","DOI":"10.1016/j.mhpa.2016.07.001","ISSN":"18780199","note":"publisher: Elsevier Ltd","page":"19-28","title":"Domains and levels of physical activity are linked to adult mental health and wellbeing in deprived neighbourhoods: A cross-sectional study","volume":"11","author":[{"family":"Mason","given":"Phil"},{"family":"Curl","given":"Angela"},{"family":"Kearns","given":"Ade"}],"issued":{"date-parts":[["2016",10,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Maso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6)</w:t>
      </w:r>
      <w:r w:rsidR="00601717">
        <w:rPr>
          <w:rFonts w:ascii="Times New Roman" w:hAnsi="Times New Roman" w:cs="Times New Roman"/>
        </w:rPr>
        <w:fldChar w:fldCharType="end"/>
      </w:r>
      <w:r w:rsidR="00601717">
        <w:rPr>
          <w:rFonts w:ascii="Times New Roman" w:hAnsi="Times New Roman" w:cs="Times New Roman"/>
        </w:rPr>
        <w:t xml:space="preserve"> </w:t>
      </w:r>
      <w:r>
        <w:rPr>
          <w:rFonts w:ascii="Times New Roman" w:hAnsi="Times New Roman" w:cs="Times New Roman"/>
        </w:rPr>
        <w:t>examined the relationship between physical activity domains (household, occupational, active travel, leisure and sport, and family activities) and mental and physical health. The study was conducted in Glasgow, Scotland, as part of the GoWell Research and Learning Programme (2011). They measured physical health using the Physical Component Score (PCS) from the SF-12 (Ware et al., 1996) and the item “In general</w:t>
      </w:r>
      <w:r w:rsidR="00367AB4">
        <w:rPr>
          <w:rFonts w:ascii="Times New Roman" w:hAnsi="Times New Roman" w:cs="Times New Roman"/>
        </w:rPr>
        <w:t>,</w:t>
      </w:r>
      <w:r>
        <w:rPr>
          <w:rFonts w:ascii="Times New Roman" w:hAnsi="Times New Roman" w:cs="Times New Roman"/>
        </w:rPr>
        <w:t xml:space="preserve"> would you say your health is good, very good, excellent?”. </w:t>
      </w:r>
      <w:r w:rsidR="00367AB4">
        <w:rPr>
          <w:rFonts w:ascii="Times New Roman" w:hAnsi="Times New Roman" w:cs="Times New Roman"/>
        </w:rPr>
        <w:t>In addition, t</w:t>
      </w:r>
      <w:r w:rsidR="009D5656">
        <w:rPr>
          <w:rFonts w:ascii="Times New Roman" w:hAnsi="Times New Roman" w:cs="Times New Roman"/>
        </w:rPr>
        <w:t>he survey asked participants to “</w:t>
      </w:r>
      <w:r w:rsidR="009D5656" w:rsidRPr="009D5656">
        <w:rPr>
          <w:rFonts w:ascii="Times New Roman" w:hAnsi="Times New Roman" w:cs="Times New Roman"/>
        </w:rPr>
        <w:t>Rank 5 PA domains in order of how much you do each of them</w:t>
      </w:r>
      <w:r w:rsidR="00367AB4">
        <w:rPr>
          <w:rFonts w:ascii="Times New Roman" w:hAnsi="Times New Roman" w:cs="Times New Roman"/>
        </w:rPr>
        <w:t>’</w:t>
      </w:r>
      <w:r w:rsidR="009D5656">
        <w:rPr>
          <w:rFonts w:ascii="Times New Roman" w:hAnsi="Times New Roman" w:cs="Times New Roman"/>
        </w:rPr>
        <w:t xml:space="preserve">”. </w:t>
      </w:r>
      <w:r>
        <w:rPr>
          <w:rFonts w:ascii="Times New Roman" w:hAnsi="Times New Roman" w:cs="Times New Roman"/>
        </w:rPr>
        <w:t>The results recorded no significant relationship between the PCS scores and any domain of PA. However, people practi</w:t>
      </w:r>
      <w:r w:rsidR="00367AB4">
        <w:rPr>
          <w:rFonts w:ascii="Times New Roman" w:hAnsi="Times New Roman" w:cs="Times New Roman"/>
        </w:rPr>
        <w:t>s</w:t>
      </w:r>
      <w:r>
        <w:rPr>
          <w:rFonts w:ascii="Times New Roman" w:hAnsi="Times New Roman" w:cs="Times New Roman"/>
        </w:rPr>
        <w:t xml:space="preserve">ing active travel were </w:t>
      </w:r>
      <w:r w:rsidR="00367AB4">
        <w:rPr>
          <w:rFonts w:ascii="Times New Roman" w:hAnsi="Times New Roman" w:cs="Times New Roman"/>
        </w:rPr>
        <w:t>likelier</w:t>
      </w:r>
      <w:r>
        <w:rPr>
          <w:rFonts w:ascii="Times New Roman" w:hAnsi="Times New Roman" w:cs="Times New Roman"/>
        </w:rPr>
        <w:t xml:space="preserve"> to report their health as good or excellent.</w:t>
      </w:r>
    </w:p>
    <w:p w14:paraId="0FDC6186" w14:textId="515DC2DA" w:rsidR="006B171D" w:rsidRDefault="1565E45A" w:rsidP="00A567CC">
      <w:pPr>
        <w:jc w:val="both"/>
        <w:rPr>
          <w:rFonts w:ascii="Times New Roman" w:hAnsi="Times New Roman" w:cs="Times New Roman"/>
        </w:rPr>
      </w:pPr>
      <w:r w:rsidRPr="1097E23E">
        <w:rPr>
          <w:rFonts w:ascii="Times New Roman" w:hAnsi="Times New Roman" w:cs="Times New Roman"/>
        </w:rPr>
        <w:t>In 2017, Sener and Lee</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3Df0UgnB","properties":{"formattedCitation":"(Sener and Lee 2017)","plainCitation":"(Sener and Lee 2017)","noteIndex":0},"citationItems":[{"id":563,"uris":["http://zotero.org/users/9492510/items/ZFEWQ9BE"],"itemData":{"id":563,"type":"article-journal","abstract":"Background: Active travel has been linked with improved transportation and health outcomes, such as reduced traffic congestion and air pollution, improved mobility, accessibility, and equity, and increased physical and mental health. The purpose of this study was to better understand active travel characteristics, motivators, and deterrents in the El Paso, TX, region. Methods: A multimodal transportation survey brought together elements of transportation and health, with a focus on attitudinal characteristics. The analysis consisted of an initial descriptive analysis, spatial analysis, and multivariate binary and ordered-response models of walking and bicycling behavior. Results: The motivators and deterrents of active travel differed for walkers, bicyclists, and noncyclists interested in bicycling. The link between active travel and life satisfaction was moderated by age, with a negative association for older travelers. This effect was stronger for bicycling than it was for walking. Conclusions: Based on the findings, several interventions to encourage walking and bicycling were suggested. These included infrastructure and built environment enhancements, workplace programs, and interventions targeting specific subpopulations.","container-title":"Journal of Physical Activity and Health","DOI":"10.1123/jpah.2016-0503","ISSN":"15435474","issue":"8","note":"PMID: 28422547\npublisher: Human Kinetics Publishers Inc.","page":"636-645","title":"Active travel behavior in a border region of Texas and New Mexico: Motivators, deterrents, and characteristics","volume":"14","author":[{"family":"Sener","given":"Ipek N."},{"family":"Lee","given":"Richard J."}],"issued":{"date-parts":[["2017",8,1]]}}}],"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rPr>
        <w:t>(Sener and Lee 2017)</w:t>
      </w:r>
      <w:r w:rsidR="00601717">
        <w:rPr>
          <w:rFonts w:ascii="Times New Roman" w:hAnsi="Times New Roman" w:cs="Times New Roman"/>
        </w:rPr>
        <w:fldChar w:fldCharType="end"/>
      </w:r>
      <w:r w:rsidRPr="1097E23E">
        <w:rPr>
          <w:rFonts w:ascii="Times New Roman" w:hAnsi="Times New Roman" w:cs="Times New Roman"/>
        </w:rPr>
        <w:t xml:space="preserve"> analysed the El Paso Survey data. The survey </w:t>
      </w:r>
      <w:r w:rsidR="063F05D5" w:rsidRPr="1097E23E">
        <w:rPr>
          <w:rFonts w:ascii="Times New Roman" w:hAnsi="Times New Roman" w:cs="Times New Roman"/>
        </w:rPr>
        <w:t>measured self-reported health levels</w:t>
      </w:r>
      <w:r w:rsidR="54271502" w:rsidRPr="1097E23E">
        <w:rPr>
          <w:rFonts w:ascii="Times New Roman" w:hAnsi="Times New Roman" w:cs="Times New Roman"/>
        </w:rPr>
        <w:t xml:space="preserve"> (“How would you rate your health?”)</w:t>
      </w:r>
      <w:r w:rsidR="063F05D5" w:rsidRPr="1097E23E">
        <w:rPr>
          <w:rFonts w:ascii="Times New Roman" w:hAnsi="Times New Roman" w:cs="Times New Roman"/>
        </w:rPr>
        <w:t xml:space="preserve"> and discovered a noticeable relationship with life satisfaction and BMI scores, positive with the former and negative with the latter. In addition,</w:t>
      </w:r>
      <w:r w:rsidR="0C2AF2F2" w:rsidRPr="1097E23E">
        <w:rPr>
          <w:rFonts w:ascii="Times New Roman" w:hAnsi="Times New Roman" w:cs="Times New Roman"/>
        </w:rPr>
        <w:t xml:space="preserve"> the survey investigated the frequency of different transportation modes. Th</w:t>
      </w:r>
      <w:r w:rsidR="063F05D5" w:rsidRPr="1097E23E">
        <w:rPr>
          <w:rFonts w:ascii="Times New Roman" w:hAnsi="Times New Roman" w:cs="Times New Roman"/>
        </w:rPr>
        <w:t xml:space="preserve">e descriptive analysis confirmed that cyclists had the highest levels of self-reported health. Nonetheless, the </w:t>
      </w:r>
      <w:r w:rsidRPr="1097E23E">
        <w:rPr>
          <w:rFonts w:ascii="Times New Roman" w:hAnsi="Times New Roman" w:cs="Times New Roman"/>
        </w:rPr>
        <w:t xml:space="preserve">regression model </w:t>
      </w:r>
      <w:r w:rsidR="063F05D5" w:rsidRPr="1097E23E">
        <w:rPr>
          <w:rFonts w:ascii="Times New Roman" w:hAnsi="Times New Roman" w:cs="Times New Roman"/>
        </w:rPr>
        <w:t xml:space="preserve">claimed a non-significant relationship between self-reported health (or BMI) </w:t>
      </w:r>
      <w:r w:rsidRPr="1097E23E">
        <w:rPr>
          <w:rFonts w:ascii="Times New Roman" w:hAnsi="Times New Roman" w:cs="Times New Roman"/>
        </w:rPr>
        <w:t>and walking</w:t>
      </w:r>
      <w:r w:rsidR="063F05D5" w:rsidRPr="1097E23E">
        <w:rPr>
          <w:rFonts w:ascii="Times New Roman" w:hAnsi="Times New Roman" w:cs="Times New Roman"/>
        </w:rPr>
        <w:t xml:space="preserve"> or </w:t>
      </w:r>
      <w:r w:rsidRPr="1097E23E">
        <w:rPr>
          <w:rFonts w:ascii="Times New Roman" w:hAnsi="Times New Roman" w:cs="Times New Roman"/>
        </w:rPr>
        <w:t xml:space="preserve">cycling.  </w:t>
      </w:r>
    </w:p>
    <w:p w14:paraId="4036C75F" w14:textId="09BB759D" w:rsidR="002636D8" w:rsidRDefault="002636D8" w:rsidP="00A567CC">
      <w:pPr>
        <w:jc w:val="both"/>
        <w:rPr>
          <w:rFonts w:ascii="Times New Roman" w:hAnsi="Times New Roman" w:cs="Times New Roman"/>
        </w:rPr>
      </w:pPr>
      <w:r>
        <w:rPr>
          <w:rFonts w:ascii="Times New Roman" w:hAnsi="Times New Roman" w:cs="Times New Roman"/>
        </w:rPr>
        <w:t xml:space="preserve">In 2018, Mattisson and colleagues </w:t>
      </w:r>
      <w:r w:rsidR="00601717">
        <w:rPr>
          <w:rFonts w:ascii="Times New Roman" w:hAnsi="Times New Roman" w:cs="Times New Roman"/>
        </w:rPr>
        <w:t xml:space="preserve">(Mattisson et al., 2018) </w:t>
      </w:r>
      <w:r>
        <w:rPr>
          <w:rFonts w:ascii="Times New Roman" w:hAnsi="Times New Roman" w:cs="Times New Roman"/>
        </w:rPr>
        <w:t xml:space="preserve">highlighted the importance </w:t>
      </w:r>
      <w:r w:rsidR="00DA4AA1">
        <w:rPr>
          <w:rFonts w:ascii="Times New Roman" w:hAnsi="Times New Roman" w:cs="Times New Roman"/>
        </w:rPr>
        <w:t>of health status</w:t>
      </w:r>
      <w:r>
        <w:rPr>
          <w:rFonts w:ascii="Times New Roman" w:hAnsi="Times New Roman" w:cs="Times New Roman"/>
        </w:rPr>
        <w:t xml:space="preserve"> in ch</w:t>
      </w:r>
      <w:r w:rsidR="00DA4AA1">
        <w:rPr>
          <w:rFonts w:ascii="Times New Roman" w:hAnsi="Times New Roman" w:cs="Times New Roman"/>
        </w:rPr>
        <w:t>o</w:t>
      </w:r>
      <w:r>
        <w:rPr>
          <w:rFonts w:ascii="Times New Roman" w:hAnsi="Times New Roman" w:cs="Times New Roman"/>
        </w:rPr>
        <w:t>osing the commute mode. They investigated people’s health with various outcome</w:t>
      </w:r>
      <w:r w:rsidR="00DA4AA1">
        <w:rPr>
          <w:rFonts w:ascii="Times New Roman" w:hAnsi="Times New Roman" w:cs="Times New Roman"/>
        </w:rPr>
        <w:t>s</w:t>
      </w:r>
      <w:r>
        <w:rPr>
          <w:rFonts w:ascii="Times New Roman" w:hAnsi="Times New Roman" w:cs="Times New Roman"/>
        </w:rPr>
        <w:t>, some related to mental health like stress and vitality, other</w:t>
      </w:r>
      <w:r w:rsidR="00DA4AA1">
        <w:rPr>
          <w:rFonts w:ascii="Times New Roman" w:hAnsi="Times New Roman" w:cs="Times New Roman"/>
        </w:rPr>
        <w:t>s</w:t>
      </w:r>
      <w:r>
        <w:rPr>
          <w:rFonts w:ascii="Times New Roman" w:hAnsi="Times New Roman" w:cs="Times New Roman"/>
        </w:rPr>
        <w:t xml:space="preserve"> to physical hea</w:t>
      </w:r>
      <w:r w:rsidR="00DA4AA1">
        <w:rPr>
          <w:rFonts w:ascii="Times New Roman" w:hAnsi="Times New Roman" w:cs="Times New Roman"/>
        </w:rPr>
        <w:t>lth</w:t>
      </w:r>
      <w:r>
        <w:rPr>
          <w:rFonts w:ascii="Times New Roman" w:hAnsi="Times New Roman" w:cs="Times New Roman"/>
        </w:rPr>
        <w:t xml:space="preserve"> like long-standing illness (“Do you have a long-standing health condition, discomfort after </w:t>
      </w:r>
      <w:r w:rsidR="00DA4AA1">
        <w:rPr>
          <w:rFonts w:ascii="Times New Roman" w:hAnsi="Times New Roman" w:cs="Times New Roman"/>
        </w:rPr>
        <w:t xml:space="preserve">an </w:t>
      </w:r>
      <w:r>
        <w:rPr>
          <w:rFonts w:ascii="Times New Roman" w:hAnsi="Times New Roman" w:cs="Times New Roman"/>
        </w:rPr>
        <w:t xml:space="preserve">accident, disability or other long term health condition?”), walking difficulties (“Are you, due to your current health condition, limited in any of the following activities?” one was taking a walk), and BMI as an indicator of obesity. </w:t>
      </w:r>
      <w:r w:rsidR="009D5656">
        <w:rPr>
          <w:rFonts w:ascii="Times New Roman" w:hAnsi="Times New Roman" w:cs="Times New Roman"/>
        </w:rPr>
        <w:t>Participants were asked</w:t>
      </w:r>
      <w:r w:rsidR="00367AB4">
        <w:rPr>
          <w:rFonts w:ascii="Times New Roman" w:hAnsi="Times New Roman" w:cs="Times New Roman"/>
        </w:rPr>
        <w:t>,</w:t>
      </w:r>
      <w:r w:rsidR="009D5656">
        <w:rPr>
          <w:rFonts w:ascii="Times New Roman" w:hAnsi="Times New Roman" w:cs="Times New Roman"/>
        </w:rPr>
        <w:t xml:space="preserve"> “How do you usually travel to work?”. </w:t>
      </w:r>
      <w:r>
        <w:rPr>
          <w:rFonts w:ascii="Times New Roman" w:hAnsi="Times New Roman" w:cs="Times New Roman"/>
        </w:rPr>
        <w:t>All these measure</w:t>
      </w:r>
      <w:r w:rsidR="00DA4AA1">
        <w:rPr>
          <w:rFonts w:ascii="Times New Roman" w:hAnsi="Times New Roman" w:cs="Times New Roman"/>
        </w:rPr>
        <w:t>s</w:t>
      </w:r>
      <w:r>
        <w:rPr>
          <w:rFonts w:ascii="Times New Roman" w:hAnsi="Times New Roman" w:cs="Times New Roman"/>
        </w:rPr>
        <w:t xml:space="preserve"> were self-reported. </w:t>
      </w:r>
      <w:r w:rsidR="00DA4AA1">
        <w:rPr>
          <w:rFonts w:ascii="Times New Roman" w:hAnsi="Times New Roman" w:cs="Times New Roman"/>
        </w:rPr>
        <w:t>The authors found a significant negative relationship between active travel modes and all these outcomes, and</w:t>
      </w:r>
      <w:r>
        <w:rPr>
          <w:rFonts w:ascii="Times New Roman" w:hAnsi="Times New Roman" w:cs="Times New Roman"/>
        </w:rPr>
        <w:t xml:space="preserve"> the correlation with the physical health </w:t>
      </w:r>
      <w:r w:rsidR="00DA4AA1">
        <w:rPr>
          <w:rFonts w:ascii="Times New Roman" w:hAnsi="Times New Roman" w:cs="Times New Roman"/>
        </w:rPr>
        <w:t>o</w:t>
      </w:r>
      <w:r>
        <w:rPr>
          <w:rFonts w:ascii="Times New Roman" w:hAnsi="Times New Roman" w:cs="Times New Roman"/>
        </w:rPr>
        <w:t>utcomes was stronger than the one with the me</w:t>
      </w:r>
      <w:r w:rsidR="00DA4AA1">
        <w:rPr>
          <w:rFonts w:ascii="Times New Roman" w:hAnsi="Times New Roman" w:cs="Times New Roman"/>
        </w:rPr>
        <w:t>nta</w:t>
      </w:r>
      <w:r>
        <w:rPr>
          <w:rFonts w:ascii="Times New Roman" w:hAnsi="Times New Roman" w:cs="Times New Roman"/>
        </w:rPr>
        <w:t>l health factors.</w:t>
      </w:r>
    </w:p>
    <w:p w14:paraId="3E5EA60F" w14:textId="12EDD9CA" w:rsidR="002636D8" w:rsidRDefault="23BBB458" w:rsidP="00A567CC">
      <w:pPr>
        <w:jc w:val="both"/>
        <w:rPr>
          <w:rFonts w:ascii="Times New Roman" w:hAnsi="Times New Roman" w:cs="Times New Roman"/>
        </w:rPr>
      </w:pPr>
      <w:r w:rsidRPr="51A30D60">
        <w:rPr>
          <w:rFonts w:ascii="Times New Roman" w:hAnsi="Times New Roman" w:cs="Times New Roman"/>
        </w:rPr>
        <w:t xml:space="preserve">In </w:t>
      </w:r>
      <w:r w:rsidR="00A15644" w:rsidRPr="51A30D60">
        <w:rPr>
          <w:rFonts w:ascii="Times New Roman" w:hAnsi="Times New Roman" w:cs="Times New Roman"/>
        </w:rPr>
        <w:t>2020</w:t>
      </w:r>
      <w:r w:rsidRPr="51A30D60">
        <w:rPr>
          <w:rFonts w:ascii="Times New Roman" w:hAnsi="Times New Roman" w:cs="Times New Roman"/>
        </w:rPr>
        <w:t>, Clark and colleagues</w:t>
      </w:r>
      <w:r w:rsidR="00601717">
        <w:rPr>
          <w:rFonts w:ascii="Times New Roman" w:hAnsi="Times New Roman" w:cs="Times New Roman"/>
        </w:rPr>
        <w:t xml:space="preserve"> (Clark et al., 2020)</w:t>
      </w:r>
      <w:r w:rsidRPr="51A30D60">
        <w:rPr>
          <w:rFonts w:ascii="Times New Roman" w:hAnsi="Times New Roman" w:cs="Times New Roman"/>
        </w:rPr>
        <w:t xml:space="preserve"> used data from six waves of the Understanding Society (2009/10 – 2014/15; UKHLS, previously titled BHPS; University of Essex, 2016) to analyse the impact of commuting in terms of time </w:t>
      </w:r>
      <w:r w:rsidR="364F135C" w:rsidRPr="51A30D60">
        <w:rPr>
          <w:rFonts w:ascii="Times New Roman" w:hAnsi="Times New Roman" w:cs="Times New Roman"/>
        </w:rPr>
        <w:t xml:space="preserve">(duration) </w:t>
      </w:r>
      <w:r w:rsidRPr="51A30D60">
        <w:rPr>
          <w:rFonts w:ascii="Times New Roman" w:hAnsi="Times New Roman" w:cs="Times New Roman"/>
        </w:rPr>
        <w:t>and mode on subjective well-being, measuring multiple outcomes. One of them was self-reported health. The single-question item aske</w:t>
      </w:r>
      <w:r w:rsidR="063F05D5" w:rsidRPr="51A30D60">
        <w:rPr>
          <w:rFonts w:ascii="Times New Roman" w:hAnsi="Times New Roman" w:cs="Times New Roman"/>
        </w:rPr>
        <w:t>d,</w:t>
      </w:r>
      <w:r w:rsidRPr="51A30D60">
        <w:rPr>
          <w:rFonts w:ascii="Times New Roman" w:hAnsi="Times New Roman" w:cs="Times New Roman"/>
        </w:rPr>
        <w:t xml:space="preserve"> “In general, would you say your health is? (</w:t>
      </w:r>
      <w:r w:rsidR="695E2802" w:rsidRPr="51A30D60">
        <w:rPr>
          <w:rFonts w:ascii="Times New Roman" w:hAnsi="Times New Roman" w:cs="Times New Roman"/>
        </w:rPr>
        <w:t xml:space="preserve">from </w:t>
      </w:r>
      <w:r w:rsidRPr="51A30D60">
        <w:rPr>
          <w:rFonts w:ascii="Times New Roman" w:hAnsi="Times New Roman" w:cs="Times New Roman"/>
        </w:rPr>
        <w:t xml:space="preserve">poor to excellent)”. They concluded that, compared to car drivers, </w:t>
      </w:r>
      <w:r w:rsidR="063F05D5" w:rsidRPr="51A30D60">
        <w:rPr>
          <w:rFonts w:ascii="Times New Roman" w:hAnsi="Times New Roman" w:cs="Times New Roman"/>
        </w:rPr>
        <w:t>cyclists</w:t>
      </w:r>
      <w:r w:rsidRPr="51A30D60">
        <w:rPr>
          <w:rFonts w:ascii="Times New Roman" w:hAnsi="Times New Roman" w:cs="Times New Roman"/>
        </w:rPr>
        <w:t xml:space="preserve"> had higher self-</w:t>
      </w:r>
      <w:r w:rsidR="53DA0384" w:rsidRPr="51A30D60">
        <w:rPr>
          <w:rFonts w:ascii="Times New Roman" w:hAnsi="Times New Roman" w:cs="Times New Roman"/>
        </w:rPr>
        <w:t xml:space="preserve">reported </w:t>
      </w:r>
      <w:r w:rsidRPr="51A30D60">
        <w:rPr>
          <w:rFonts w:ascii="Times New Roman" w:hAnsi="Times New Roman" w:cs="Times New Roman"/>
        </w:rPr>
        <w:t>health, while bus users showed lower scores.</w:t>
      </w:r>
    </w:p>
    <w:p w14:paraId="735AAD2E" w14:textId="4D84A9DB" w:rsidR="002636D8" w:rsidRDefault="76741106" w:rsidP="0991B196">
      <w:pPr>
        <w:jc w:val="both"/>
        <w:rPr>
          <w:rFonts w:ascii="Times New Roman" w:eastAsia="Times New Roman" w:hAnsi="Times New Roman" w:cs="Times New Roman"/>
          <w:color w:val="000000" w:themeColor="text1"/>
        </w:rPr>
      </w:pPr>
      <w:r w:rsidRPr="0991B196">
        <w:rPr>
          <w:rFonts w:ascii="Times New Roman" w:eastAsia="Times New Roman" w:hAnsi="Times New Roman" w:cs="Times New Roman"/>
          <w:color w:val="000000" w:themeColor="text1"/>
        </w:rPr>
        <w:t xml:space="preserve">In 2021, </w:t>
      </w:r>
      <w:r w:rsidR="00F12820" w:rsidRPr="00F12820">
        <w:rPr>
          <w:rFonts w:ascii="Times New Roman" w:hAnsi="Times New Roman" w:cs="Times New Roman"/>
        </w:rPr>
        <w:t>M</w:t>
      </w:r>
      <w:r w:rsidR="00F12820">
        <w:rPr>
          <w:rFonts w:ascii="Times New Roman" w:hAnsi="Times New Roman" w:cs="Times New Roman"/>
        </w:rPr>
        <w:t>u</w:t>
      </w:r>
      <w:r w:rsidR="00F12820" w:rsidRPr="00F12820">
        <w:rPr>
          <w:rFonts w:ascii="Times New Roman" w:hAnsi="Times New Roman" w:cs="Times New Roman"/>
        </w:rPr>
        <w:t>ñiz</w:t>
      </w:r>
      <w:r w:rsidR="00F12820" w:rsidRPr="0991B196">
        <w:rPr>
          <w:rFonts w:ascii="Times New Roman" w:eastAsia="Times New Roman" w:hAnsi="Times New Roman" w:cs="Times New Roman"/>
          <w:color w:val="000000" w:themeColor="text1"/>
        </w:rPr>
        <w:t xml:space="preserve"> </w:t>
      </w:r>
      <w:r w:rsidRPr="0991B196">
        <w:rPr>
          <w:rFonts w:ascii="Times New Roman" w:eastAsia="Times New Roman" w:hAnsi="Times New Roman" w:cs="Times New Roman"/>
          <w:color w:val="000000" w:themeColor="text1"/>
        </w:rPr>
        <w:t>and colleagues</w:t>
      </w:r>
      <w:r w:rsidR="00601717">
        <w:rPr>
          <w:rFonts w:ascii="Times New Roman" w:eastAsia="Times New Roman" w:hAnsi="Times New Roman" w:cs="Times New Roman"/>
          <w:color w:val="000000" w:themeColor="text1"/>
        </w:rPr>
        <w:t xml:space="preserve"> (</w:t>
      </w:r>
      <w:r w:rsidR="00601717" w:rsidRPr="00F12820">
        <w:rPr>
          <w:rFonts w:ascii="Times New Roman" w:hAnsi="Times New Roman" w:cs="Times New Roman"/>
        </w:rPr>
        <w:t>M</w:t>
      </w:r>
      <w:r w:rsidR="00601717">
        <w:rPr>
          <w:rFonts w:ascii="Times New Roman" w:hAnsi="Times New Roman" w:cs="Times New Roman"/>
        </w:rPr>
        <w:t>u</w:t>
      </w:r>
      <w:r w:rsidR="00601717" w:rsidRPr="00F12820">
        <w:rPr>
          <w:rFonts w:ascii="Times New Roman" w:hAnsi="Times New Roman" w:cs="Times New Roman"/>
        </w:rPr>
        <w:t>ñiz</w:t>
      </w:r>
      <w:r w:rsidR="00601717">
        <w:rPr>
          <w:rFonts w:ascii="Times New Roman" w:hAnsi="Times New Roman" w:cs="Times New Roman"/>
        </w:rPr>
        <w:t xml:space="preserve"> et al., 2021)</w:t>
      </w:r>
      <w:r w:rsidRPr="0991B196">
        <w:rPr>
          <w:rFonts w:ascii="Times New Roman" w:eastAsia="Times New Roman" w:hAnsi="Times New Roman" w:cs="Times New Roman"/>
          <w:color w:val="000000" w:themeColor="text1"/>
        </w:rPr>
        <w:t xml:space="preserve"> used data from the 2014 European Health Survey in Spain</w:t>
      </w:r>
      <w:r w:rsidR="00601717">
        <w:rPr>
          <w:rFonts w:ascii="Times New Roman" w:eastAsia="Times New Roman" w:hAnsi="Times New Roman" w:cs="Times New Roman"/>
          <w:color w:val="000000" w:themeColor="text1"/>
        </w:rPr>
        <w:t xml:space="preserve">, </w:t>
      </w:r>
      <w:r w:rsidRPr="0991B196">
        <w:rPr>
          <w:rFonts w:ascii="Times New Roman" w:eastAsia="Times New Roman" w:hAnsi="Times New Roman" w:cs="Times New Roman"/>
          <w:color w:val="000000" w:themeColor="text1"/>
        </w:rPr>
        <w:t>EHSS-2014</w:t>
      </w:r>
      <w:r w:rsidR="00601717">
        <w:rPr>
          <w:rFonts w:ascii="Times New Roman" w:eastAsia="Times New Roman" w:hAnsi="Times New Roman" w:cs="Times New Roman"/>
          <w:color w:val="000000" w:themeColor="text1"/>
        </w:rPr>
        <w:t xml:space="preserve"> – INE </w:t>
      </w:r>
      <w:r w:rsidR="00601717">
        <w:rPr>
          <w:rFonts w:ascii="Times New Roman" w:eastAsia="Times New Roman" w:hAnsi="Times New Roman" w:cs="Times New Roman"/>
          <w:color w:val="000000" w:themeColor="text1"/>
        </w:rPr>
        <w:fldChar w:fldCharType="begin"/>
      </w:r>
      <w:r w:rsidR="00134EC9">
        <w:rPr>
          <w:rFonts w:ascii="Times New Roman" w:eastAsia="Times New Roman" w:hAnsi="Times New Roman" w:cs="Times New Roman"/>
          <w:color w:val="000000" w:themeColor="text1"/>
        </w:rPr>
        <w:instrText xml:space="preserve"> ADDIN ZOTERO_ITEM CSL_CITATION {"citationID":"AjTEEqn0","properties":{"formattedCitation":"(INE (Istituta Nacional de Estad\\uc0\\u237{}stica) [Spanish Statistical Office], 2015)","plainCitation":"(INE (Istituta Nacional de Estadística) [Spanish Statistical Office], 2015)","dontUpdate":true,"noteIndex":0},"citationItems":[{"id":661,"uris":["http://zotero.org/users/9492510/items/54YAJXI4"],"itemData":{"id":661,"type":"report","title":"Encuesta europea de salud en España 2014 (EESE-2014) [European Health Survey in Spain (EHSS)]","author":[{"literal":"INE (Istituta Nacional de Estadística) [Spanish Statistical Office]"}],"issued":{"date-parts":[["2015"]]}}}],"schema":"https://github.com/citation-style-language/schema/raw/master/csl-citation.json"} </w:instrText>
      </w:r>
      <w:r w:rsidR="00601717">
        <w:rPr>
          <w:rFonts w:ascii="Times New Roman" w:eastAsia="Times New Roman" w:hAnsi="Times New Roman" w:cs="Times New Roman"/>
          <w:color w:val="000000" w:themeColor="text1"/>
        </w:rPr>
        <w:fldChar w:fldCharType="separate"/>
      </w:r>
      <w:r w:rsidR="00601717" w:rsidRPr="00601717">
        <w:rPr>
          <w:rFonts w:ascii="Times New Roman" w:hAnsi="Times New Roman" w:cs="Times New Roman"/>
          <w:szCs w:val="24"/>
        </w:rPr>
        <w:t>(Istituta Nacional de Estadística [Spanish Statistical Office], 2015)</w:t>
      </w:r>
      <w:r w:rsidR="00601717">
        <w:rPr>
          <w:rFonts w:ascii="Times New Roman" w:eastAsia="Times New Roman" w:hAnsi="Times New Roman" w:cs="Times New Roman"/>
          <w:color w:val="000000" w:themeColor="text1"/>
        </w:rPr>
        <w:fldChar w:fldCharType="end"/>
      </w:r>
      <w:r w:rsidRPr="0991B196">
        <w:rPr>
          <w:rFonts w:ascii="Times New Roman" w:eastAsia="Times New Roman" w:hAnsi="Times New Roman" w:cs="Times New Roman"/>
          <w:color w:val="000000" w:themeColor="text1"/>
        </w:rPr>
        <w:t>. People were categorised as active travellers if they responded at least three times per week to the question, “How many days do you walk or use the bike to make trips?”. Self-perceived health was part of the health status, together with depression. Self-Assessed Health (SAH) was measured by asking participants</w:t>
      </w:r>
      <w:r w:rsidR="00514A7D">
        <w:rPr>
          <w:rFonts w:ascii="Times New Roman" w:eastAsia="Times New Roman" w:hAnsi="Times New Roman" w:cs="Times New Roman"/>
          <w:color w:val="000000" w:themeColor="text1"/>
        </w:rPr>
        <w:t>,</w:t>
      </w:r>
      <w:r w:rsidRPr="0991B196">
        <w:rPr>
          <w:rFonts w:ascii="Times New Roman" w:eastAsia="Times New Roman" w:hAnsi="Times New Roman" w:cs="Times New Roman"/>
          <w:color w:val="000000" w:themeColor="text1"/>
        </w:rPr>
        <w:t xml:space="preserve"> </w:t>
      </w:r>
      <w:r w:rsidR="0BCB9E94" w:rsidRPr="0991B196">
        <w:rPr>
          <w:rFonts w:ascii="Times New Roman" w:eastAsia="Times New Roman" w:hAnsi="Times New Roman" w:cs="Times New Roman"/>
          <w:color w:val="000000" w:themeColor="text1"/>
        </w:rPr>
        <w:t xml:space="preserve">“In the last twelve months, would you say your health has been very good, good, fair, bad, </w:t>
      </w:r>
      <w:r w:rsidR="0BCB9E94" w:rsidRPr="0991B196">
        <w:rPr>
          <w:rFonts w:ascii="Times New Roman" w:eastAsia="Times New Roman" w:hAnsi="Times New Roman" w:cs="Times New Roman"/>
          <w:color w:val="000000" w:themeColor="text1"/>
        </w:rPr>
        <w:lastRenderedPageBreak/>
        <w:t xml:space="preserve">or very bad?”. The results showed that travel-related physical activity was significantly </w:t>
      </w:r>
      <w:r w:rsidR="77670BD2" w:rsidRPr="0991B196">
        <w:rPr>
          <w:rFonts w:ascii="Times New Roman" w:eastAsia="Times New Roman" w:hAnsi="Times New Roman" w:cs="Times New Roman"/>
          <w:color w:val="000000" w:themeColor="text1"/>
        </w:rPr>
        <w:t>related to better self-perceived health.</w:t>
      </w:r>
    </w:p>
    <w:p w14:paraId="34FB35D9" w14:textId="04CF3F07" w:rsidR="002636D8" w:rsidRDefault="002636D8" w:rsidP="0991B196">
      <w:pPr>
        <w:jc w:val="both"/>
        <w:rPr>
          <w:rFonts w:ascii="Times New Roman" w:hAnsi="Times New Roman" w:cs="Times New Roman"/>
        </w:rPr>
      </w:pPr>
      <w:r w:rsidRPr="0991B196">
        <w:rPr>
          <w:rFonts w:ascii="Times New Roman" w:hAnsi="Times New Roman" w:cs="Times New Roman"/>
          <w:u w:val="single"/>
        </w:rPr>
        <w:t>LONGITUDINAL</w:t>
      </w:r>
      <w:r w:rsidRPr="0991B196">
        <w:rPr>
          <w:rFonts w:ascii="Times New Roman" w:hAnsi="Times New Roman" w:cs="Times New Roman"/>
        </w:rPr>
        <w:t>:</w:t>
      </w:r>
    </w:p>
    <w:p w14:paraId="5E41AAEB" w14:textId="136CF9D0" w:rsidR="002636D8" w:rsidRDefault="23BBB458" w:rsidP="1097E23E">
      <w:pPr>
        <w:jc w:val="both"/>
        <w:rPr>
          <w:rFonts w:ascii="Times New Roman" w:hAnsi="Times New Roman" w:cs="Times New Roman"/>
        </w:rPr>
      </w:pPr>
      <w:r w:rsidRPr="1097E23E">
        <w:rPr>
          <w:rFonts w:ascii="Times New Roman" w:hAnsi="Times New Roman" w:cs="Times New Roman"/>
        </w:rPr>
        <w:t>In 2016, Mytton and colleagues</w:t>
      </w:r>
      <w:r w:rsidR="00601717">
        <w:rPr>
          <w:rFonts w:ascii="Times New Roman" w:hAnsi="Times New Roman" w:cs="Times New Roman"/>
        </w:rPr>
        <w:t xml:space="preserve"> </w:t>
      </w:r>
      <w:r w:rsidR="00601717">
        <w:rPr>
          <w:rFonts w:ascii="Times New Roman" w:hAnsi="Times New Roman" w:cs="Times New Roman"/>
        </w:rPr>
        <w:fldChar w:fldCharType="begin"/>
      </w:r>
      <w:r w:rsidR="00134EC9">
        <w:rPr>
          <w:rFonts w:ascii="Times New Roman" w:hAnsi="Times New Roman" w:cs="Times New Roman"/>
        </w:rPr>
        <w:instrText xml:space="preserve"> ADDIN ZOTERO_ITEM CSL_CITATION {"citationID":"zZ7lAG8U","properties":{"formattedCitation":"(Mytton {\\i{}et al.} 2016)","plainCitation":"(Mytton et al. 2016)","noteIndex":0},"citationItems":[{"id":115,"uris":["http://zotero.org/users/9492510/items/M4TRRINX"],"itemData":{"id":115,"type":"article-journal","container-title":"Preventive medicine","DOI":"10.1016/j.ypmed.2015.12.010","language":"English","note":"number-of-pages: 8","page":"19-26","source":"ProQuest","title":"Longitudinal associations of active commuting with wellbeing and sickness absence.","volume":"84","author":[{"family":"Mytton","given":"Oliver Tristan"},{"family":"Panter","given":"Jenna"},{"family":"Ogilvie","given":"David"}],"issued":{"date-parts":[["2016"]]}}}],"schema":"https://github.com/citation-style-language/schema/raw/master/csl-citation.json"} </w:instrText>
      </w:r>
      <w:r w:rsidR="00601717">
        <w:rPr>
          <w:rFonts w:ascii="Times New Roman" w:hAnsi="Times New Roman" w:cs="Times New Roman"/>
        </w:rPr>
        <w:fldChar w:fldCharType="separate"/>
      </w:r>
      <w:r w:rsidR="00134EC9" w:rsidRPr="00134EC9">
        <w:rPr>
          <w:rFonts w:ascii="Times New Roman" w:hAnsi="Times New Roman" w:cs="Times New Roman"/>
          <w:szCs w:val="24"/>
        </w:rPr>
        <w:t xml:space="preserve">(Mytton </w:t>
      </w:r>
      <w:r w:rsidR="00134EC9" w:rsidRPr="00134EC9">
        <w:rPr>
          <w:rFonts w:ascii="Times New Roman" w:hAnsi="Times New Roman" w:cs="Times New Roman"/>
          <w:i/>
          <w:iCs/>
          <w:szCs w:val="24"/>
        </w:rPr>
        <w:t>et al.</w:t>
      </w:r>
      <w:r w:rsidR="00134EC9" w:rsidRPr="00134EC9">
        <w:rPr>
          <w:rFonts w:ascii="Times New Roman" w:hAnsi="Times New Roman" w:cs="Times New Roman"/>
          <w:szCs w:val="24"/>
        </w:rPr>
        <w:t xml:space="preserve"> 2016)</w:t>
      </w:r>
      <w:r w:rsidR="00601717">
        <w:rPr>
          <w:rFonts w:ascii="Times New Roman" w:hAnsi="Times New Roman" w:cs="Times New Roman"/>
        </w:rPr>
        <w:fldChar w:fldCharType="end"/>
      </w:r>
      <w:r w:rsidRPr="1097E23E">
        <w:rPr>
          <w:rFonts w:ascii="Times New Roman" w:hAnsi="Times New Roman" w:cs="Times New Roman"/>
        </w:rPr>
        <w:t xml:space="preserve"> conducted a longitudinal study built on Humphreys’s cross-sectional evidence (2013). The authors analysed data from the Commuting and Health in Cambridge study (Ogilvie et al., 2010) to explore longitudinal associations of maintenance and changes in active commuting, physical and mental well-being, and sickness absence as </w:t>
      </w:r>
      <w:r w:rsidR="063F05D5" w:rsidRPr="1097E23E">
        <w:rPr>
          <w:rFonts w:ascii="Times New Roman" w:hAnsi="Times New Roman" w:cs="Times New Roman"/>
        </w:rPr>
        <w:t>health status indicator</w:t>
      </w:r>
      <w:r w:rsidRPr="1097E23E">
        <w:rPr>
          <w:rFonts w:ascii="Times New Roman" w:hAnsi="Times New Roman" w:cs="Times New Roman"/>
        </w:rPr>
        <w:t>s.</w:t>
      </w:r>
      <w:r w:rsidR="7D2BC2AE" w:rsidRPr="1097E23E">
        <w:rPr>
          <w:rFonts w:ascii="Times New Roman" w:hAnsi="Times New Roman" w:cs="Times New Roman"/>
        </w:rPr>
        <w:t xml:space="preserve"> The measures used were the Physical Component Score (PCS) from the SF-8 (</w:t>
      </w:r>
      <w:r w:rsidR="5128356D" w:rsidRPr="1097E23E">
        <w:rPr>
          <w:rFonts w:ascii="Times New Roman" w:hAnsi="Times New Roman" w:cs="Times New Roman"/>
        </w:rPr>
        <w:t>Ware et al., 2001</w:t>
      </w:r>
      <w:r w:rsidR="7D2BC2AE" w:rsidRPr="1097E23E">
        <w:rPr>
          <w:rFonts w:ascii="Times New Roman" w:hAnsi="Times New Roman" w:cs="Times New Roman"/>
        </w:rPr>
        <w:t xml:space="preserve">) and </w:t>
      </w:r>
      <w:r w:rsidR="00514A7D">
        <w:rPr>
          <w:rFonts w:ascii="Times New Roman" w:hAnsi="Times New Roman" w:cs="Times New Roman"/>
        </w:rPr>
        <w:t xml:space="preserve">the </w:t>
      </w:r>
      <w:r w:rsidR="7D2BC2AE" w:rsidRPr="1097E23E">
        <w:rPr>
          <w:rFonts w:ascii="Times New Roman" w:hAnsi="Times New Roman" w:cs="Times New Roman"/>
        </w:rPr>
        <w:t>self-reported fr</w:t>
      </w:r>
      <w:r w:rsidR="2D4E7961" w:rsidRPr="1097E23E">
        <w:rPr>
          <w:rFonts w:ascii="Times New Roman" w:hAnsi="Times New Roman" w:cs="Times New Roman"/>
        </w:rPr>
        <w:t>equency and duration of each transportation mode and trip.</w:t>
      </w:r>
      <w:r w:rsidRPr="1097E23E">
        <w:rPr>
          <w:rFonts w:ascii="Times New Roman" w:hAnsi="Times New Roman" w:cs="Times New Roman"/>
        </w:rPr>
        <w:t xml:space="preserve"> </w:t>
      </w:r>
      <w:r w:rsidR="693D28F5" w:rsidRPr="1097E23E">
        <w:rPr>
          <w:rFonts w:ascii="Times New Roman" w:hAnsi="Times New Roman" w:cs="Times New Roman"/>
        </w:rPr>
        <w:t>Commuters maintaining cycling as travel behaviour reported better physical well-being at follow-up - no significant associations between any change in cycling and MCS. Also, no significant associations were observed for walking.</w:t>
      </w:r>
    </w:p>
    <w:p w14:paraId="434802B9" w14:textId="3205D098" w:rsidR="002636D8" w:rsidRDefault="049CA094" w:rsidP="1097E23E">
      <w:pPr>
        <w:jc w:val="both"/>
        <w:rPr>
          <w:rFonts w:ascii="Times New Roman" w:hAnsi="Times New Roman" w:cs="Times New Roman"/>
        </w:rPr>
      </w:pPr>
      <w:r w:rsidRPr="1097E23E">
        <w:rPr>
          <w:rFonts w:ascii="Times New Roman" w:hAnsi="Times New Roman" w:cs="Times New Roman"/>
        </w:rPr>
        <w:t xml:space="preserve">In 2018, Avila-Palencia and colleagues </w:t>
      </w:r>
      <w:r w:rsidR="00514A7D" w:rsidRPr="0991B196">
        <w:rPr>
          <w:rFonts w:ascii="Times New Roman" w:hAnsi="Times New Roman" w:cs="Times New Roman"/>
        </w:rPr>
        <w:t>(Avila-Palencia et al., 2018)</w:t>
      </w:r>
      <w:r w:rsidR="00514A7D">
        <w:rPr>
          <w:rFonts w:ascii="Times New Roman" w:hAnsi="Times New Roman" w:cs="Times New Roman"/>
        </w:rPr>
        <w:t xml:space="preserve"> </w:t>
      </w:r>
      <w:r w:rsidRPr="1097E23E">
        <w:rPr>
          <w:rFonts w:ascii="Times New Roman" w:hAnsi="Times New Roman" w:cs="Times New Roman"/>
        </w:rPr>
        <w:t>measured social contacts about active travel modes for the first time. The subjects were asked, “How often do you currently use each of the following methods of travel to get to and from places?”. The authors evaluated the impact of single and multiple transport modes on the outcomes.</w:t>
      </w:r>
      <w:r w:rsidR="0025125D">
        <w:rPr>
          <w:rFonts w:ascii="Times New Roman" w:hAnsi="Times New Roman" w:cs="Times New Roman"/>
        </w:rPr>
        <w:t xml:space="preserve"> </w:t>
      </w:r>
      <w:r w:rsidR="5A9BBBD2">
        <w:rPr>
          <w:rFonts w:ascii="Times New Roman" w:hAnsi="Times New Roman" w:cs="Times New Roman"/>
        </w:rPr>
        <w:t>S</w:t>
      </w:r>
      <w:r w:rsidR="23BBB458">
        <w:rPr>
          <w:rFonts w:ascii="Times New Roman" w:hAnsi="Times New Roman" w:cs="Times New Roman"/>
        </w:rPr>
        <w:t xml:space="preserve">elf-perceived health </w:t>
      </w:r>
      <w:r w:rsidR="2052A95F">
        <w:rPr>
          <w:rFonts w:ascii="Times New Roman" w:hAnsi="Times New Roman" w:cs="Times New Roman"/>
        </w:rPr>
        <w:t>was measure</w:t>
      </w:r>
      <w:r w:rsidR="00514A7D">
        <w:rPr>
          <w:rFonts w:ascii="Times New Roman" w:hAnsi="Times New Roman" w:cs="Times New Roman"/>
        </w:rPr>
        <w:t>d</w:t>
      </w:r>
      <w:r w:rsidR="2052A95F">
        <w:rPr>
          <w:rFonts w:ascii="Times New Roman" w:hAnsi="Times New Roman" w:cs="Times New Roman"/>
        </w:rPr>
        <w:t xml:space="preserve"> </w:t>
      </w:r>
      <w:r w:rsidR="1BFF0BF6">
        <w:rPr>
          <w:rFonts w:ascii="Times New Roman" w:hAnsi="Times New Roman" w:cs="Times New Roman"/>
        </w:rPr>
        <w:t xml:space="preserve">by </w:t>
      </w:r>
      <w:r w:rsidR="23BBB458">
        <w:rPr>
          <w:rFonts w:ascii="Times New Roman" w:hAnsi="Times New Roman" w:cs="Times New Roman"/>
        </w:rPr>
        <w:t>asking</w:t>
      </w:r>
      <w:r w:rsidR="063F05D5">
        <w:rPr>
          <w:rFonts w:ascii="Times New Roman" w:hAnsi="Times New Roman" w:cs="Times New Roman"/>
        </w:rPr>
        <w:t>,</w:t>
      </w:r>
      <w:r w:rsidR="0025125D">
        <w:rPr>
          <w:noProof/>
        </w:rPr>
        <w:t xml:space="preserve"> </w:t>
      </w:r>
      <w:r w:rsidR="0025125D">
        <w:rPr>
          <w:rFonts w:ascii="Times New Roman" w:hAnsi="Times New Roman" w:cs="Times New Roman"/>
          <w:noProof/>
        </w:rPr>
        <w:t>“In general, how would you say your health is?” from the SF-36 (Ware et al., 1992)</w:t>
      </w:r>
      <w:r w:rsidR="1BFF0BF6">
        <w:rPr>
          <w:rFonts w:ascii="Times New Roman" w:hAnsi="Times New Roman" w:cs="Times New Roman"/>
        </w:rPr>
        <w:t>. The authors</w:t>
      </w:r>
      <w:r w:rsidR="23BBB458" w:rsidRPr="002636D8">
        <w:rPr>
          <w:rFonts w:ascii="Times New Roman" w:hAnsi="Times New Roman" w:cs="Times New Roman"/>
        </w:rPr>
        <w:t xml:space="preserve"> found that w</w:t>
      </w:r>
      <w:r w:rsidR="23BBB458">
        <w:rPr>
          <w:rFonts w:ascii="Times New Roman" w:hAnsi="Times New Roman" w:cs="Times New Roman"/>
        </w:rPr>
        <w:t>alking and cycling</w:t>
      </w:r>
      <w:r w:rsidR="7EBA3C51">
        <w:rPr>
          <w:rFonts w:ascii="Times New Roman" w:hAnsi="Times New Roman" w:cs="Times New Roman"/>
        </w:rPr>
        <w:t xml:space="preserve">, in both unimodal and multimodal trips, </w:t>
      </w:r>
      <w:r w:rsidR="23BBB458">
        <w:rPr>
          <w:rFonts w:ascii="Times New Roman" w:hAnsi="Times New Roman" w:cs="Times New Roman"/>
        </w:rPr>
        <w:t>reported better self-perceived health over time</w:t>
      </w:r>
      <w:r w:rsidR="063F05D5" w:rsidRPr="002636D8">
        <w:rPr>
          <w:rFonts w:ascii="Times New Roman" w:hAnsi="Times New Roman" w:cs="Times New Roman"/>
        </w:rPr>
        <w:t xml:space="preserve">; </w:t>
      </w:r>
      <w:r w:rsidR="23BBB458">
        <w:rPr>
          <w:rFonts w:ascii="Times New Roman" w:hAnsi="Times New Roman" w:cs="Times New Roman"/>
        </w:rPr>
        <w:t>car and public transport use</w:t>
      </w:r>
      <w:r w:rsidR="063F05D5" w:rsidRPr="002636D8">
        <w:rPr>
          <w:rFonts w:ascii="Times New Roman" w:hAnsi="Times New Roman" w:cs="Times New Roman"/>
        </w:rPr>
        <w:t>r</w:t>
      </w:r>
      <w:r w:rsidR="23BBB458">
        <w:rPr>
          <w:rFonts w:ascii="Times New Roman" w:hAnsi="Times New Roman" w:cs="Times New Roman"/>
        </w:rPr>
        <w:t>s</w:t>
      </w:r>
      <w:r w:rsidR="23BBB458" w:rsidRPr="002636D8">
        <w:rPr>
          <w:rFonts w:ascii="Times New Roman" w:hAnsi="Times New Roman" w:cs="Times New Roman"/>
        </w:rPr>
        <w:t xml:space="preserve"> showed</w:t>
      </w:r>
      <w:r w:rsidR="23BBB458" w:rsidRPr="1097E23E">
        <w:rPr>
          <w:rFonts w:ascii="Times New Roman" w:hAnsi="Times New Roman" w:cs="Times New Roman"/>
        </w:rPr>
        <w:t xml:space="preserve"> poorer levels.</w:t>
      </w:r>
    </w:p>
    <w:p w14:paraId="17DC8D85" w14:textId="10E1E3DE" w:rsidR="002636D8" w:rsidRDefault="002636D8" w:rsidP="00A567CC">
      <w:pPr>
        <w:jc w:val="both"/>
        <w:rPr>
          <w:rFonts w:ascii="Times New Roman" w:hAnsi="Times New Roman" w:cs="Times New Roman"/>
        </w:rPr>
      </w:pPr>
      <w:r>
        <w:rPr>
          <w:rFonts w:ascii="Times New Roman" w:hAnsi="Times New Roman" w:cs="Times New Roman"/>
          <w:u w:val="single"/>
        </w:rPr>
        <w:t>QUASI-EXPERIMENTAL</w:t>
      </w:r>
      <w:r>
        <w:rPr>
          <w:rFonts w:ascii="Times New Roman" w:hAnsi="Times New Roman" w:cs="Times New Roman"/>
        </w:rPr>
        <w:t>:</w:t>
      </w:r>
    </w:p>
    <w:p w14:paraId="05E3E25D" w14:textId="3F4FB39F" w:rsidR="002636D8" w:rsidRDefault="002636D8" w:rsidP="002636D8">
      <w:pPr>
        <w:jc w:val="both"/>
        <w:rPr>
          <w:rFonts w:ascii="Times New Roman" w:hAnsi="Times New Roman" w:cs="Times New Roman"/>
        </w:rPr>
      </w:pPr>
      <w:r w:rsidRPr="006461D1">
        <w:rPr>
          <w:rFonts w:ascii="Times New Roman" w:hAnsi="Times New Roman" w:cs="Times New Roman"/>
        </w:rPr>
        <w:t xml:space="preserve">In 2021, Jacob and colleagues </w:t>
      </w:r>
      <w:r w:rsidR="00601717">
        <w:rPr>
          <w:rFonts w:ascii="Times New Roman" w:hAnsi="Times New Roman" w:cs="Times New Roman"/>
        </w:rPr>
        <w:t xml:space="preserve">(Jacob et al., 2021) </w:t>
      </w:r>
      <w:r w:rsidRPr="006461D1">
        <w:rPr>
          <w:rFonts w:ascii="Times New Roman" w:hAnsi="Times New Roman" w:cs="Times New Roman"/>
        </w:rPr>
        <w:t xml:space="preserve">analysed data from seven </w:t>
      </w:r>
      <w:r>
        <w:rPr>
          <w:rFonts w:ascii="Times New Roman" w:hAnsi="Times New Roman" w:cs="Times New Roman"/>
        </w:rPr>
        <w:t>Understanding Society - UK Household Longitudinal Study waves</w:t>
      </w:r>
      <w:r w:rsidRPr="006461D1">
        <w:rPr>
          <w:rFonts w:ascii="Times New Roman" w:hAnsi="Times New Roman" w:cs="Times New Roman"/>
        </w:rPr>
        <w:t xml:space="preserve"> from 2009 to 2016. </w:t>
      </w:r>
      <w:r w:rsidR="00206860" w:rsidRPr="00206860">
        <w:rPr>
          <w:rFonts w:ascii="Times New Roman" w:hAnsi="Times New Roman" w:cs="Times New Roman"/>
        </w:rPr>
        <w:t>Asking about the travel mode (</w:t>
      </w:r>
      <w:r w:rsidR="00206860">
        <w:rPr>
          <w:rFonts w:ascii="Times New Roman" w:hAnsi="Times New Roman" w:cs="Times New Roman"/>
        </w:rPr>
        <w:t>‘</w:t>
      </w:r>
      <w:r w:rsidR="00206860" w:rsidRPr="00206860">
        <w:rPr>
          <w:rFonts w:ascii="Times New Roman" w:hAnsi="Times New Roman" w:cs="Times New Roman"/>
          <w:color w:val="000000"/>
        </w:rPr>
        <w:t>How do you usually get to your place of work?’),</w:t>
      </w:r>
      <w:r w:rsidR="00206860">
        <w:rPr>
          <w:rFonts w:ascii="Calibri" w:hAnsi="Calibri" w:cs="Calibri"/>
          <w:color w:val="000000"/>
        </w:rPr>
        <w:t xml:space="preserve"> </w:t>
      </w:r>
      <w:r w:rsidR="00206860">
        <w:rPr>
          <w:rFonts w:ascii="Times New Roman" w:hAnsi="Times New Roman" w:cs="Times New Roman"/>
          <w:color w:val="000000"/>
        </w:rPr>
        <w:t>th</w:t>
      </w:r>
      <w:r w:rsidR="00206860" w:rsidRPr="006461D1">
        <w:rPr>
          <w:rFonts w:ascii="Times New Roman" w:hAnsi="Times New Roman" w:cs="Times New Roman"/>
        </w:rPr>
        <w:t xml:space="preserve">e </w:t>
      </w:r>
      <w:r w:rsidRPr="006461D1">
        <w:rPr>
          <w:rFonts w:ascii="Times New Roman" w:hAnsi="Times New Roman" w:cs="Times New Roman"/>
        </w:rPr>
        <w:t>large sample was stratified into ‘treated’ for those who changed commute mode and ‘controls’ for those who did not. Specifically, SF-12</w:t>
      </w:r>
      <w:r>
        <w:rPr>
          <w:rFonts w:ascii="Times New Roman" w:hAnsi="Times New Roman" w:cs="Times New Roman"/>
        </w:rPr>
        <w:t xml:space="preserve"> (Ware et al., 1996) </w:t>
      </w:r>
      <w:r w:rsidRPr="006461D1">
        <w:rPr>
          <w:rFonts w:ascii="Times New Roman" w:hAnsi="Times New Roman" w:cs="Times New Roman"/>
        </w:rPr>
        <w:t>was the health measure summarising mental (SF12</w:t>
      </w:r>
      <w:r>
        <w:rPr>
          <w:rFonts w:ascii="Times New Roman" w:hAnsi="Times New Roman" w:cs="Times New Roman"/>
        </w:rPr>
        <w:t>-</w:t>
      </w:r>
      <w:r w:rsidRPr="006461D1">
        <w:rPr>
          <w:rFonts w:ascii="Times New Roman" w:hAnsi="Times New Roman" w:cs="Times New Roman"/>
        </w:rPr>
        <w:t xml:space="preserve">MCS) and physical (SF12-PCS) scores. The main </w:t>
      </w:r>
      <w:r w:rsidRPr="00C77BC4">
        <w:rPr>
          <w:rFonts w:ascii="Times New Roman" w:hAnsi="Times New Roman" w:cs="Times New Roman"/>
        </w:rPr>
        <w:t>results</w:t>
      </w:r>
      <w:r w:rsidRPr="006461D1">
        <w:rPr>
          <w:rFonts w:ascii="Times New Roman" w:hAnsi="Times New Roman" w:cs="Times New Roman"/>
        </w:rPr>
        <w:t xml:space="preserve"> indicate a significant increase in physical and mental health for commuters who switch from car to active travel, especially women. Conversely, a decline in reported </w:t>
      </w:r>
      <w:r>
        <w:rPr>
          <w:rFonts w:ascii="Times New Roman" w:hAnsi="Times New Roman" w:cs="Times New Roman"/>
        </w:rPr>
        <w:t>physical</w:t>
      </w:r>
      <w:r w:rsidRPr="006461D1">
        <w:rPr>
          <w:rFonts w:ascii="Times New Roman" w:hAnsi="Times New Roman" w:cs="Times New Roman"/>
        </w:rPr>
        <w:t xml:space="preserve"> health is registered for</w:t>
      </w:r>
      <w:r>
        <w:rPr>
          <w:rFonts w:ascii="Times New Roman" w:hAnsi="Times New Roman" w:cs="Times New Roman"/>
        </w:rPr>
        <w:t xml:space="preserve"> both sexes when changin</w:t>
      </w:r>
      <w:r w:rsidR="00DA4AA1">
        <w:rPr>
          <w:rFonts w:ascii="Times New Roman" w:hAnsi="Times New Roman" w:cs="Times New Roman"/>
        </w:rPr>
        <w:t>g</w:t>
      </w:r>
      <w:r w:rsidRPr="006461D1">
        <w:rPr>
          <w:rFonts w:ascii="Times New Roman" w:hAnsi="Times New Roman" w:cs="Times New Roman"/>
        </w:rPr>
        <w:t xml:space="preserve"> from active transport</w:t>
      </w:r>
      <w:r>
        <w:rPr>
          <w:rFonts w:ascii="Times New Roman" w:hAnsi="Times New Roman" w:cs="Times New Roman"/>
        </w:rPr>
        <w:t xml:space="preserve"> modes to car driving</w:t>
      </w:r>
      <w:r w:rsidRPr="006461D1">
        <w:rPr>
          <w:rFonts w:ascii="Times New Roman" w:hAnsi="Times New Roman" w:cs="Times New Roman"/>
        </w:rPr>
        <w:t xml:space="preserve">. Notable impacts </w:t>
      </w:r>
      <w:r>
        <w:rPr>
          <w:rFonts w:ascii="Times New Roman" w:hAnsi="Times New Roman" w:cs="Times New Roman"/>
        </w:rPr>
        <w:t>on health or satisfaction did not accompany car and public transport changes</w:t>
      </w:r>
      <w:r w:rsidRPr="006461D1">
        <w:rPr>
          <w:rFonts w:ascii="Times New Roman" w:hAnsi="Times New Roman" w:cs="Times New Roman"/>
        </w:rPr>
        <w:t xml:space="preserve">. </w:t>
      </w:r>
    </w:p>
    <w:p w14:paraId="2BA8D709" w14:textId="2D53E45A" w:rsidR="00134EC9" w:rsidRDefault="00134EC9" w:rsidP="002636D8">
      <w:pPr>
        <w:jc w:val="both"/>
        <w:rPr>
          <w:rFonts w:ascii="Times New Roman" w:hAnsi="Times New Roman" w:cs="Times New Roman"/>
        </w:rPr>
      </w:pPr>
      <w:r>
        <w:rPr>
          <w:rFonts w:ascii="Times New Roman" w:hAnsi="Times New Roman" w:cs="Times New Roman"/>
        </w:rPr>
        <w:t>Supplementary Appendix A References</w:t>
      </w:r>
    </w:p>
    <w:p w14:paraId="42ADE1CE" w14:textId="77777777" w:rsidR="00134EC9" w:rsidRDefault="00134EC9" w:rsidP="00134EC9">
      <w:pPr>
        <w:pStyle w:val="Bibliography"/>
      </w:pPr>
      <w:r>
        <w:fldChar w:fldCharType="begin"/>
      </w:r>
      <w:r>
        <w:instrText xml:space="preserve"> ADDIN ZOTERO_BIBL {"uncited":[],"omitted":[],"custom":[]} CSL_BIBLIOGRAPHY </w:instrText>
      </w:r>
      <w:r>
        <w:fldChar w:fldCharType="separate"/>
      </w:r>
      <w:r>
        <w:t xml:space="preserve">Aarts, H, Verplanken, B, and Van Knippenberg, A (1997) Habit and information use in travel mode choices. </w:t>
      </w:r>
      <w:r>
        <w:rPr>
          <w:i/>
          <w:iCs/>
        </w:rPr>
        <w:t>Acta Psychologica</w:t>
      </w:r>
      <w:r>
        <w:t xml:space="preserve">, </w:t>
      </w:r>
      <w:r>
        <w:rPr>
          <w:b/>
          <w:bCs/>
        </w:rPr>
        <w:t>96</w:t>
      </w:r>
      <w:r>
        <w:t>(1–2), 1–14. doi:10.1016/S0001-6918(97)00008-5.</w:t>
      </w:r>
    </w:p>
    <w:p w14:paraId="23BC7DFE" w14:textId="77777777" w:rsidR="00134EC9" w:rsidRDefault="00134EC9" w:rsidP="00134EC9">
      <w:pPr>
        <w:pStyle w:val="Bibliography"/>
      </w:pPr>
      <w:r>
        <w:t xml:space="preserve">Austin, BA (1983) Factorial Structure of the UCLA Loneliness Scale. </w:t>
      </w:r>
      <w:r>
        <w:rPr>
          <w:i/>
          <w:iCs/>
        </w:rPr>
        <w:t>Http://Dx.Doi.Org/10.2466/Pr0.1983.53.3.883</w:t>
      </w:r>
      <w:r>
        <w:t xml:space="preserve">, </w:t>
      </w:r>
      <w:r>
        <w:rPr>
          <w:b/>
          <w:bCs/>
        </w:rPr>
        <w:t>53</w:t>
      </w:r>
      <w:r>
        <w:t>(3 I), 883–889. doi:10.2466/PR0.1983.53.3.883.</w:t>
      </w:r>
    </w:p>
    <w:p w14:paraId="113A512B" w14:textId="77777777" w:rsidR="00134EC9" w:rsidRDefault="00134EC9" w:rsidP="00134EC9">
      <w:pPr>
        <w:pStyle w:val="Bibliography"/>
      </w:pPr>
      <w:r>
        <w:t xml:space="preserve">Avila-Palencia, I, de Nazelle, A, Cole-Hunter, T, … Nieuwenhuijsen, MJ (2017) The relationship between bicycle commuting and perceived stress: a cross-sectional study. </w:t>
      </w:r>
      <w:r>
        <w:rPr>
          <w:i/>
          <w:iCs/>
        </w:rPr>
        <w:t>BMJ Open</w:t>
      </w:r>
      <w:r>
        <w:t xml:space="preserve">, </w:t>
      </w:r>
      <w:r>
        <w:rPr>
          <w:b/>
          <w:bCs/>
        </w:rPr>
        <w:t>7</w:t>
      </w:r>
      <w:r>
        <w:t>(6), e013542. doi:10.1136/bmjopen-2016-013542.</w:t>
      </w:r>
    </w:p>
    <w:p w14:paraId="05489493" w14:textId="77777777" w:rsidR="00134EC9" w:rsidRDefault="00134EC9" w:rsidP="00134EC9">
      <w:pPr>
        <w:pStyle w:val="Bibliography"/>
      </w:pPr>
      <w:r>
        <w:lastRenderedPageBreak/>
        <w:t xml:space="preserve">Avila-Palencia, I, Int Panis, L, Dons, E, … Nieuwenhuijsen, MJ (2018) The effects of transport mode use on self-perceived health, mental health, and social contact measures: A cross-sectional and longitudinal study. </w:t>
      </w:r>
      <w:r>
        <w:rPr>
          <w:i/>
          <w:iCs/>
        </w:rPr>
        <w:t>Environment International</w:t>
      </w:r>
      <w:r>
        <w:t xml:space="preserve">, </w:t>
      </w:r>
      <w:r>
        <w:rPr>
          <w:b/>
          <w:bCs/>
        </w:rPr>
        <w:t>120</w:t>
      </w:r>
      <w:r>
        <w:t>, 199–206. doi:10.1016/j.envint.2018.08.002.</w:t>
      </w:r>
    </w:p>
    <w:p w14:paraId="4C78767C" w14:textId="77777777" w:rsidR="00134EC9" w:rsidRDefault="00134EC9" w:rsidP="00134EC9">
      <w:pPr>
        <w:pStyle w:val="Bibliography"/>
      </w:pPr>
      <w:r>
        <w:t xml:space="preserve">Baecke, JA, Burema, J, and Frijters, JE (1982) A short questionnaire for the measurement of habitual physical activity in epidemiological studies. </w:t>
      </w:r>
      <w:r>
        <w:rPr>
          <w:i/>
          <w:iCs/>
        </w:rPr>
        <w:t>The American Journal of Clinical Nutrition</w:t>
      </w:r>
      <w:r>
        <w:t xml:space="preserve">, </w:t>
      </w:r>
      <w:r>
        <w:rPr>
          <w:b/>
          <w:bCs/>
        </w:rPr>
        <w:t>36</w:t>
      </w:r>
      <w:r>
        <w:t>(5), 936–942.</w:t>
      </w:r>
    </w:p>
    <w:p w14:paraId="44665DE5" w14:textId="77777777" w:rsidR="00134EC9" w:rsidRDefault="00134EC9" w:rsidP="00134EC9">
      <w:pPr>
        <w:pStyle w:val="Bibliography"/>
      </w:pPr>
      <w:r>
        <w:t xml:space="preserve">Baker, G, Gray, SR, Wright, A, … Mutrie, N (2008) The effect of a pedometer-based community walking intervention “Walking for Wellbeing in the West” on physical activity levels and health outcomes: A 12-week randomized controlled trial. </w:t>
      </w:r>
      <w:r>
        <w:rPr>
          <w:i/>
          <w:iCs/>
        </w:rPr>
        <w:t>International Journal of Behavioral Nutrition and Physical Activity</w:t>
      </w:r>
      <w:r>
        <w:t xml:space="preserve">, </w:t>
      </w:r>
      <w:r>
        <w:rPr>
          <w:b/>
          <w:bCs/>
        </w:rPr>
        <w:t>5</w:t>
      </w:r>
      <w:r>
        <w:t>. doi:10.1186/1479-5868-5-44.</w:t>
      </w:r>
    </w:p>
    <w:p w14:paraId="262CF4C8" w14:textId="77777777" w:rsidR="00134EC9" w:rsidRDefault="00134EC9" w:rsidP="00134EC9">
      <w:pPr>
        <w:pStyle w:val="Bibliography"/>
      </w:pPr>
      <w:r>
        <w:t xml:space="preserve">Bélanger-Gravel, A, Gauvin, L, Fuller, D, and Drouin, L (2016) Association of implementation of a public bicycle share program with intention and self-efficacy: The moderating role of socioeconomic status. </w:t>
      </w:r>
      <w:r>
        <w:rPr>
          <w:i/>
          <w:iCs/>
        </w:rPr>
        <w:t>Journal of Health Psychology</w:t>
      </w:r>
      <w:r>
        <w:t xml:space="preserve">, </w:t>
      </w:r>
      <w:r>
        <w:rPr>
          <w:b/>
          <w:bCs/>
        </w:rPr>
        <w:t>21</w:t>
      </w:r>
      <w:r>
        <w:t>(6), 944–953. doi:10.1177/1359105314542820.</w:t>
      </w:r>
    </w:p>
    <w:p w14:paraId="25B76749" w14:textId="77777777" w:rsidR="00134EC9" w:rsidRDefault="00134EC9" w:rsidP="00134EC9">
      <w:pPr>
        <w:pStyle w:val="Bibliography"/>
      </w:pPr>
      <w:r>
        <w:t xml:space="preserve">Bergland, A, Thorsen, K, and Loland, NW (2010) The relationship between coping, self-esteem and health on outdoor walking ability among older adults in Norway. </w:t>
      </w:r>
      <w:r>
        <w:rPr>
          <w:i/>
          <w:iCs/>
        </w:rPr>
        <w:t>Ageing and Society</w:t>
      </w:r>
      <w:r>
        <w:t xml:space="preserve">, </w:t>
      </w:r>
      <w:r>
        <w:rPr>
          <w:b/>
          <w:bCs/>
        </w:rPr>
        <w:t>30</w:t>
      </w:r>
      <w:r>
        <w:t>(6), 949–963. doi:10.1017/S0144686X1000022X.</w:t>
      </w:r>
    </w:p>
    <w:p w14:paraId="08023211" w14:textId="77777777" w:rsidR="00134EC9" w:rsidRDefault="00134EC9" w:rsidP="00134EC9">
      <w:pPr>
        <w:pStyle w:val="Bibliography"/>
      </w:pPr>
      <w:r>
        <w:t xml:space="preserve">Berwick, DM, Murphy, JM, Goldman, PA, Ware, JE, Barsky, AJ, and Weinstein, MC (1991) Performance of a Five-Item Mental Health Screening Test., </w:t>
      </w:r>
      <w:r>
        <w:rPr>
          <w:b/>
          <w:bCs/>
        </w:rPr>
        <w:t>29</w:t>
      </w:r>
      <w:r>
        <w:t>(2), 169–176.</w:t>
      </w:r>
    </w:p>
    <w:p w14:paraId="574761C8" w14:textId="77777777" w:rsidR="00134EC9" w:rsidRDefault="00134EC9" w:rsidP="00134EC9">
      <w:pPr>
        <w:pStyle w:val="Bibliography"/>
      </w:pPr>
      <w:r>
        <w:t xml:space="preserve">Biobank, UK (2007) </w:t>
      </w:r>
      <w:r>
        <w:rPr>
          <w:i/>
          <w:iCs/>
        </w:rPr>
        <w:t>2007. Protocol for a Large-Scale Prospective Epidemiological Resource [Internet].</w:t>
      </w:r>
      <w:r>
        <w:t>, Stockport, UK.</w:t>
      </w:r>
    </w:p>
    <w:p w14:paraId="687F2AEB" w14:textId="77777777" w:rsidR="00134EC9" w:rsidRDefault="00134EC9" w:rsidP="00134EC9">
      <w:pPr>
        <w:pStyle w:val="Bibliography"/>
      </w:pPr>
      <w:r>
        <w:t xml:space="preserve">Brainard, J, Cooke, R, Lane, K, and Salter, C (2019) Age, sex and other correlates with active travel walking and cycling in England: Analysis of responses to the Active Lives Survey 2016/17. </w:t>
      </w:r>
      <w:r>
        <w:rPr>
          <w:i/>
          <w:iCs/>
        </w:rPr>
        <w:t>Preventive Medicine</w:t>
      </w:r>
      <w:r>
        <w:t xml:space="preserve">, </w:t>
      </w:r>
      <w:r>
        <w:rPr>
          <w:b/>
          <w:bCs/>
        </w:rPr>
        <w:t>123</w:t>
      </w:r>
      <w:r>
        <w:t>, 225–231. doi:10.1016/j.ypmed.2019.03.043.</w:t>
      </w:r>
    </w:p>
    <w:p w14:paraId="719E5D79" w14:textId="77777777" w:rsidR="00134EC9" w:rsidRDefault="00134EC9" w:rsidP="00134EC9">
      <w:pPr>
        <w:pStyle w:val="Bibliography"/>
      </w:pPr>
      <w:r>
        <w:lastRenderedPageBreak/>
        <w:t xml:space="preserve">Bull, FC, Maslin, TS, and Armstrong, T (2009) Global Physical Activity Questionnaire (GPAQ): Nine Country Reliability and Validity Study. </w:t>
      </w:r>
      <w:r>
        <w:rPr>
          <w:i/>
          <w:iCs/>
        </w:rPr>
        <w:t>Journal of Physical Activity and Health</w:t>
      </w:r>
      <w:r>
        <w:t xml:space="preserve">, </w:t>
      </w:r>
      <w:r>
        <w:rPr>
          <w:b/>
          <w:bCs/>
        </w:rPr>
        <w:t>6</w:t>
      </w:r>
      <w:r>
        <w:t>(6), 790–804. doi:10.1123/jpah.6.6.790.</w:t>
      </w:r>
    </w:p>
    <w:p w14:paraId="6374DE92" w14:textId="77777777" w:rsidR="00134EC9" w:rsidRDefault="00134EC9" w:rsidP="00134EC9">
      <w:pPr>
        <w:pStyle w:val="Bibliography"/>
      </w:pPr>
      <w:r>
        <w:t xml:space="preserve">Bullinger, M (1995) German translation and psychometric testing of the SF-36 Health Survey: Preliminary results from the IQOLA project. </w:t>
      </w:r>
      <w:r>
        <w:rPr>
          <w:i/>
          <w:iCs/>
        </w:rPr>
        <w:t>Social Science and Medicine</w:t>
      </w:r>
      <w:r>
        <w:t xml:space="preserve">, </w:t>
      </w:r>
      <w:r>
        <w:rPr>
          <w:b/>
          <w:bCs/>
        </w:rPr>
        <w:t>41</w:t>
      </w:r>
      <w:r>
        <w:t>(10), 1359–1366. doi:10.1016/0277-9536(95)00115-N.</w:t>
      </w:r>
    </w:p>
    <w:p w14:paraId="158B6B5F" w14:textId="77777777" w:rsidR="00134EC9" w:rsidRDefault="00134EC9" w:rsidP="00134EC9">
      <w:pPr>
        <w:pStyle w:val="Bibliography"/>
      </w:pPr>
      <w:r>
        <w:t xml:space="preserve">Burger M., and Veenhoven, R (2016) </w:t>
      </w:r>
      <w:r>
        <w:rPr>
          <w:i/>
          <w:iCs/>
        </w:rPr>
        <w:t>The Happiness Indicator: Combination of a self-help website and a scientific follow-up study. Prospectus 2016</w:t>
      </w:r>
      <w:r>
        <w:t>, Rotterdam: Erasmus University Rotterdam. Retrieved from http://www.eur.nl/ehero/gelukswijzer</w:t>
      </w:r>
    </w:p>
    <w:p w14:paraId="20A2D74F" w14:textId="77777777" w:rsidR="00134EC9" w:rsidRDefault="00134EC9" w:rsidP="00134EC9">
      <w:pPr>
        <w:pStyle w:val="Bibliography"/>
      </w:pPr>
      <w:r>
        <w:t xml:space="preserve">Cerin, E, Leslie, E, Sugiyama, T, and Owen, N (2009) Associations of multiple physical activity domains with mental well-being. </w:t>
      </w:r>
      <w:r>
        <w:rPr>
          <w:i/>
          <w:iCs/>
        </w:rPr>
        <w:t>Mental Health and Physical Activity</w:t>
      </w:r>
      <w:r>
        <w:t xml:space="preserve">, </w:t>
      </w:r>
      <w:r>
        <w:rPr>
          <w:b/>
          <w:bCs/>
        </w:rPr>
        <w:t>2</w:t>
      </w:r>
      <w:r>
        <w:t>(2), 55–64. doi:10.1016/j.mhpa.2009.09.004.</w:t>
      </w:r>
    </w:p>
    <w:p w14:paraId="222AA33B" w14:textId="77777777" w:rsidR="00134EC9" w:rsidRDefault="00134EC9" w:rsidP="00134EC9">
      <w:pPr>
        <w:pStyle w:val="Bibliography"/>
      </w:pPr>
      <w:r>
        <w:t xml:space="preserve">Chng, S, White, M, Abraham, C, and Skippon, S (2016) Commuting and wellbeing in London: The roles of commute mode and local public transport connectivity. </w:t>
      </w:r>
      <w:r>
        <w:rPr>
          <w:i/>
          <w:iCs/>
        </w:rPr>
        <w:t>Preventive Medicine</w:t>
      </w:r>
      <w:r>
        <w:t xml:space="preserve">, </w:t>
      </w:r>
      <w:r>
        <w:rPr>
          <w:b/>
          <w:bCs/>
        </w:rPr>
        <w:t>88</w:t>
      </w:r>
      <w:r>
        <w:t>, 182–188. doi:10.1016/j.ypmed.2016.04.014.</w:t>
      </w:r>
    </w:p>
    <w:p w14:paraId="58C4C461" w14:textId="77777777" w:rsidR="00134EC9" w:rsidRDefault="00134EC9" w:rsidP="00134EC9">
      <w:pPr>
        <w:pStyle w:val="Bibliography"/>
      </w:pPr>
      <w:r>
        <w:t xml:space="preserve">Clark, B, Chatterjee, K, Martin, A, and Davis, A (2020) How commuting affects subjective wellbeing. </w:t>
      </w:r>
      <w:r>
        <w:rPr>
          <w:i/>
          <w:iCs/>
        </w:rPr>
        <w:t>Transportation</w:t>
      </w:r>
      <w:r>
        <w:t xml:space="preserve">, </w:t>
      </w:r>
      <w:r>
        <w:rPr>
          <w:b/>
          <w:bCs/>
        </w:rPr>
        <w:t>47</w:t>
      </w:r>
      <w:r>
        <w:t>(6), 2777–2805. doi:10.1007/s11116-019-09983-9.</w:t>
      </w:r>
    </w:p>
    <w:p w14:paraId="0FAEB50D" w14:textId="77777777" w:rsidR="00134EC9" w:rsidRDefault="00134EC9" w:rsidP="00134EC9">
      <w:pPr>
        <w:pStyle w:val="Bibliography"/>
      </w:pPr>
      <w:r>
        <w:t xml:space="preserve">Cobbold, A, Standen, C, Shepherd, L, Greaves, S, and Crane, M (2022) Multimodal trips, quality of life and wellbeing: An exploratory analysis. </w:t>
      </w:r>
      <w:r>
        <w:rPr>
          <w:i/>
          <w:iCs/>
        </w:rPr>
        <w:t>Journal of Transport and Health</w:t>
      </w:r>
      <w:r>
        <w:t xml:space="preserve">, </w:t>
      </w:r>
      <w:r>
        <w:rPr>
          <w:b/>
          <w:bCs/>
        </w:rPr>
        <w:t>24</w:t>
      </w:r>
      <w:r>
        <w:t>. doi:10.1016/j.jth.2022.101330.</w:t>
      </w:r>
    </w:p>
    <w:p w14:paraId="3C647835" w14:textId="77777777" w:rsidR="00134EC9" w:rsidRDefault="00134EC9" w:rsidP="00134EC9">
      <w:pPr>
        <w:pStyle w:val="Bibliography"/>
      </w:pPr>
      <w:r>
        <w:t xml:space="preserve">Cohen, S, Kamarck, T, and Mermelstein, R (1983) A global measure of perceived stress. </w:t>
      </w:r>
      <w:r>
        <w:rPr>
          <w:i/>
          <w:iCs/>
        </w:rPr>
        <w:t>Journal of Health and Social Behavior</w:t>
      </w:r>
      <w:r>
        <w:t xml:space="preserve">, </w:t>
      </w:r>
      <w:r>
        <w:rPr>
          <w:b/>
          <w:bCs/>
        </w:rPr>
        <w:t>24</w:t>
      </w:r>
      <w:r>
        <w:t>(4), 385–396. doi:10.2307/2136404.</w:t>
      </w:r>
    </w:p>
    <w:p w14:paraId="756463D7" w14:textId="77777777" w:rsidR="00134EC9" w:rsidRDefault="00134EC9" w:rsidP="00134EC9">
      <w:pPr>
        <w:pStyle w:val="Bibliography"/>
      </w:pPr>
      <w:r>
        <w:t xml:space="preserve">Craig, CL, Marshall, AL, Sjo¨stro¨m, M, … Oja, P (2003) International Physical Activity Questionnaire: 12-Country Reliability and Validity. </w:t>
      </w:r>
      <w:r>
        <w:rPr>
          <w:i/>
          <w:iCs/>
        </w:rPr>
        <w:t>Med. Sci. Sports Exerc</w:t>
      </w:r>
      <w:r>
        <w:t xml:space="preserve">, </w:t>
      </w:r>
      <w:r>
        <w:rPr>
          <w:b/>
          <w:bCs/>
        </w:rPr>
        <w:t>35</w:t>
      </w:r>
      <w:r>
        <w:t>(8), 1381–1395. doi:10.1249/01.MSS.0000078924.61453.FB.</w:t>
      </w:r>
    </w:p>
    <w:p w14:paraId="27572019" w14:textId="77777777" w:rsidR="00134EC9" w:rsidRDefault="00134EC9" w:rsidP="00134EC9">
      <w:pPr>
        <w:pStyle w:val="Bibliography"/>
      </w:pPr>
      <w:r>
        <w:lastRenderedPageBreak/>
        <w:t xml:space="preserve">De Geus, B, Van Hoof, E, Aerts, I, and Meeusen, R (2008) Cycling to work: Influence on indexes of health in untrained men and women in Flanders. Coronary heart disease and quality of life. </w:t>
      </w:r>
      <w:r>
        <w:rPr>
          <w:i/>
          <w:iCs/>
        </w:rPr>
        <w:t>Scandinavian Journal of Medicine and Science in Sports</w:t>
      </w:r>
      <w:r>
        <w:t xml:space="preserve">, </w:t>
      </w:r>
      <w:r>
        <w:rPr>
          <w:b/>
          <w:bCs/>
        </w:rPr>
        <w:t>18</w:t>
      </w:r>
      <w:r>
        <w:t>(4), 498–510. doi:10.1111/j.1600-0838.2007.00729.x.</w:t>
      </w:r>
    </w:p>
    <w:p w14:paraId="547735A0" w14:textId="77777777" w:rsidR="00134EC9" w:rsidRDefault="00134EC9" w:rsidP="00134EC9">
      <w:pPr>
        <w:pStyle w:val="Bibliography"/>
      </w:pPr>
      <w:r>
        <w:t xml:space="preserve">De Vos, J (2018) Do people travel with their preferred travel mode? Analysing the extent of travel mode dissonance and its effect on travel satisfaction. </w:t>
      </w:r>
      <w:r>
        <w:rPr>
          <w:i/>
          <w:iCs/>
        </w:rPr>
        <w:t>Transportation Research Part A: Policy and Practice</w:t>
      </w:r>
      <w:r>
        <w:t xml:space="preserve">, </w:t>
      </w:r>
      <w:r>
        <w:rPr>
          <w:b/>
          <w:bCs/>
        </w:rPr>
        <w:t>117</w:t>
      </w:r>
      <w:r>
        <w:t>, 261–274. doi:10.1016/j.tra.2018.08.034.</w:t>
      </w:r>
    </w:p>
    <w:p w14:paraId="7C510D18" w14:textId="77777777" w:rsidR="00134EC9" w:rsidRDefault="00134EC9" w:rsidP="00134EC9">
      <w:pPr>
        <w:pStyle w:val="Bibliography"/>
      </w:pPr>
      <w:r>
        <w:t xml:space="preserve">Diener, E, Emmons, RA, Larsem, RJ, and Griffin, S (1985) The Satisfaction With Life Scale. </w:t>
      </w:r>
      <w:r>
        <w:rPr>
          <w:i/>
          <w:iCs/>
        </w:rPr>
        <w:t>Journal of Personality Assessment</w:t>
      </w:r>
      <w:r>
        <w:t xml:space="preserve">, </w:t>
      </w:r>
      <w:r>
        <w:rPr>
          <w:b/>
          <w:bCs/>
        </w:rPr>
        <w:t>49</w:t>
      </w:r>
      <w:r>
        <w:t>(1), 71–75. doi:10.1207/S15327752JPA4901_13.</w:t>
      </w:r>
    </w:p>
    <w:p w14:paraId="4C7046FB" w14:textId="77777777" w:rsidR="00134EC9" w:rsidRDefault="00134EC9" w:rsidP="00134EC9">
      <w:pPr>
        <w:pStyle w:val="Bibliography"/>
      </w:pPr>
      <w:r>
        <w:t>Diener, E, Wirtz, D, Biswas-Diener, R, … Oishi, S (2009) New Measures of Well-Being., 247–266. doi:10.1007/978-90-481-2354-4_12.</w:t>
      </w:r>
    </w:p>
    <w:p w14:paraId="0A5FEF5E" w14:textId="77777777" w:rsidR="00134EC9" w:rsidRDefault="00134EC9" w:rsidP="00134EC9">
      <w:pPr>
        <w:pStyle w:val="Bibliography"/>
      </w:pPr>
      <w:r>
        <w:t xml:space="preserve">Diener, E, Wirtz, D, Tov, W, … Biswas-Diener, R (2010) New well-being measures: Short scales to assess flourishing and positive and negative feelings. </w:t>
      </w:r>
      <w:r>
        <w:rPr>
          <w:i/>
          <w:iCs/>
        </w:rPr>
        <w:t>Social Indicators Research</w:t>
      </w:r>
      <w:r>
        <w:t xml:space="preserve">, </w:t>
      </w:r>
      <w:r>
        <w:rPr>
          <w:b/>
          <w:bCs/>
        </w:rPr>
        <w:t>97</w:t>
      </w:r>
      <w:r>
        <w:t>(2), 143–156. doi:10.1007/S11205-009-9493-Y.</w:t>
      </w:r>
    </w:p>
    <w:p w14:paraId="1D6E9702" w14:textId="77777777" w:rsidR="00134EC9" w:rsidRDefault="00134EC9" w:rsidP="00134EC9">
      <w:pPr>
        <w:pStyle w:val="Bibliography"/>
      </w:pPr>
      <w:r>
        <w:t xml:space="preserve">Eriksson, I, Undén, AL, and Elofsson, S (2001) Self-rated health. Comparisons between three different measures. Results from a population study. </w:t>
      </w:r>
      <w:r>
        <w:rPr>
          <w:i/>
          <w:iCs/>
        </w:rPr>
        <w:t>International Journal of Epidemiology</w:t>
      </w:r>
      <w:r>
        <w:t xml:space="preserve">, </w:t>
      </w:r>
      <w:r>
        <w:rPr>
          <w:b/>
          <w:bCs/>
        </w:rPr>
        <w:t>30</w:t>
      </w:r>
      <w:r>
        <w:t>(2), 326–333. doi:10.1093/IJE/30.2.326.</w:t>
      </w:r>
    </w:p>
    <w:p w14:paraId="36A3E17F" w14:textId="77777777" w:rsidR="00134EC9" w:rsidRDefault="00134EC9" w:rsidP="00134EC9">
      <w:pPr>
        <w:pStyle w:val="Bibliography"/>
      </w:pPr>
      <w:r>
        <w:t xml:space="preserve">Ettema, D, Gärling, T, Eriksson, L, Friman, M, Olsson, LE, and Fujii, S (2011) Satisfaction with travel and subjective well-being: Development and test of a measurement tool. </w:t>
      </w:r>
      <w:r>
        <w:rPr>
          <w:i/>
          <w:iCs/>
        </w:rPr>
        <w:t>Transportation Research Part F: Traffic Psychology and Behaviour</w:t>
      </w:r>
      <w:r>
        <w:t xml:space="preserve">, </w:t>
      </w:r>
      <w:r>
        <w:rPr>
          <w:b/>
          <w:bCs/>
        </w:rPr>
        <w:t>14</w:t>
      </w:r>
      <w:r>
        <w:t>(3), 167–175. doi:10.1016/J.TRF.2010.11.002.</w:t>
      </w:r>
    </w:p>
    <w:p w14:paraId="480EA0B3" w14:textId="77777777" w:rsidR="00134EC9" w:rsidRDefault="00134EC9" w:rsidP="00134EC9">
      <w:pPr>
        <w:pStyle w:val="Bibliography"/>
      </w:pPr>
      <w:r>
        <w:t xml:space="preserve">Ettema, D, Gärling, T, Olsson, LE, and Friman, M (2010) Out-of-home activities, daily travel, and subjective well-being. </w:t>
      </w:r>
      <w:r>
        <w:rPr>
          <w:i/>
          <w:iCs/>
        </w:rPr>
        <w:t>Transportation Research Part A: Policy and Practice</w:t>
      </w:r>
      <w:r>
        <w:t xml:space="preserve">, </w:t>
      </w:r>
      <w:r>
        <w:rPr>
          <w:b/>
          <w:bCs/>
        </w:rPr>
        <w:t>44</w:t>
      </w:r>
      <w:r>
        <w:t>(9), 723–732. doi:10.1016/j.tra.2010.07.005.</w:t>
      </w:r>
    </w:p>
    <w:p w14:paraId="7437CB84" w14:textId="77777777" w:rsidR="00134EC9" w:rsidRDefault="00134EC9" w:rsidP="00134EC9">
      <w:pPr>
        <w:pStyle w:val="Bibliography"/>
      </w:pPr>
      <w:r>
        <w:t xml:space="preserve">Fan, A, Chen, X, and Zhang, X (2021) What Factors Contribute to Higher Travel Happiness? Evidence from Beijing, China. </w:t>
      </w:r>
      <w:r>
        <w:rPr>
          <w:i/>
          <w:iCs/>
        </w:rPr>
        <w:t>Journal of Advanced Transportation</w:t>
      </w:r>
      <w:r>
        <w:t xml:space="preserve">, </w:t>
      </w:r>
      <w:r>
        <w:rPr>
          <w:b/>
          <w:bCs/>
        </w:rPr>
        <w:t>2021</w:t>
      </w:r>
      <w:r>
        <w:t>. doi:10.1155/2021/8861841.</w:t>
      </w:r>
    </w:p>
    <w:p w14:paraId="1B8774A7" w14:textId="77777777" w:rsidR="00134EC9" w:rsidRDefault="00134EC9" w:rsidP="00134EC9">
      <w:pPr>
        <w:pStyle w:val="Bibliography"/>
      </w:pPr>
      <w:r>
        <w:lastRenderedPageBreak/>
        <w:t xml:space="preserve">Fitzsimons, CF, Baker, G, Wright, A, … Mutrie, N (2008) The “Walking for Wellbeing in the West” randomised controlled trial of a pedometer-based walking programme in combination with physical activity consultation with 12 month follow-up: Rationale and study design. </w:t>
      </w:r>
      <w:r>
        <w:rPr>
          <w:i/>
          <w:iCs/>
        </w:rPr>
        <w:t>BMC Public Health</w:t>
      </w:r>
      <w:r>
        <w:t xml:space="preserve">, </w:t>
      </w:r>
      <w:r>
        <w:rPr>
          <w:b/>
          <w:bCs/>
        </w:rPr>
        <w:t>8</w:t>
      </w:r>
      <w:r>
        <w:t>. doi:10.1186/1471-2458-8-259.</w:t>
      </w:r>
    </w:p>
    <w:p w14:paraId="3692DB26" w14:textId="77777777" w:rsidR="00134EC9" w:rsidRDefault="00134EC9" w:rsidP="00134EC9">
      <w:pPr>
        <w:pStyle w:val="Bibliography"/>
      </w:pPr>
      <w:r>
        <w:t xml:space="preserve">Fleck, MP, Louzada, S, Xavier, M, … Pinzon, V (2000) Aplicação da versão em português do instrumento abreviado de avaliação da quali-dade de vida “WHOQOL-bref” Application of the Portuguese version of the abbreviated instrument of quality life WHOQOL-bref. </w:t>
      </w:r>
      <w:r>
        <w:rPr>
          <w:i/>
          <w:iCs/>
        </w:rPr>
        <w:t>Revista de Saúde Pública</w:t>
      </w:r>
      <w:r>
        <w:t xml:space="preserve">, </w:t>
      </w:r>
      <w:r>
        <w:rPr>
          <w:b/>
          <w:bCs/>
        </w:rPr>
        <w:t>32</w:t>
      </w:r>
      <w:r>
        <w:t>(2), 178–183.</w:t>
      </w:r>
    </w:p>
    <w:p w14:paraId="3AEE0849" w14:textId="77777777" w:rsidR="00134EC9" w:rsidRDefault="00134EC9" w:rsidP="00134EC9">
      <w:pPr>
        <w:pStyle w:val="Bibliography"/>
      </w:pPr>
      <w:r>
        <w:t xml:space="preserve">Fleming, JS, and Courtney, BE (1984) The dimensionality of self-esteem: II. Hierarchical facet model for revised measurement scales. </w:t>
      </w:r>
      <w:r>
        <w:rPr>
          <w:i/>
          <w:iCs/>
        </w:rPr>
        <w:t>Journal of Personality and Social Psychlogy</w:t>
      </w:r>
      <w:r>
        <w:t xml:space="preserve">, </w:t>
      </w:r>
      <w:r>
        <w:rPr>
          <w:b/>
          <w:bCs/>
        </w:rPr>
        <w:t>46</w:t>
      </w:r>
      <w:r>
        <w:t>(2), 404.</w:t>
      </w:r>
    </w:p>
    <w:p w14:paraId="58C0BD4C" w14:textId="77777777" w:rsidR="00134EC9" w:rsidRDefault="00134EC9" w:rsidP="00134EC9">
      <w:pPr>
        <w:pStyle w:val="Bibliography"/>
      </w:pPr>
      <w:r>
        <w:t xml:space="preserve">Foley, L, Dumuid, D, Atkin, AJ, Olds, T, and Ogilvie, D (2018) Patterns of health behaviour associated with active travel: A compositional data analysis. </w:t>
      </w:r>
      <w:r>
        <w:rPr>
          <w:i/>
          <w:iCs/>
        </w:rPr>
        <w:t>International Journal of Behavioral Nutrition and Physical Activity</w:t>
      </w:r>
      <w:r>
        <w:t xml:space="preserve">, </w:t>
      </w:r>
      <w:r>
        <w:rPr>
          <w:b/>
          <w:bCs/>
        </w:rPr>
        <w:t>15</w:t>
      </w:r>
      <w:r>
        <w:t>(1). doi:10.1186/s12966-018-0662-8.</w:t>
      </w:r>
    </w:p>
    <w:p w14:paraId="752AF236" w14:textId="77777777" w:rsidR="00134EC9" w:rsidRDefault="00134EC9" w:rsidP="00134EC9">
      <w:pPr>
        <w:pStyle w:val="Bibliography"/>
      </w:pPr>
      <w:r>
        <w:t xml:space="preserve">Friman, M, Gärling, T, Ettema, D, and Olsson, LE (2017) How does travel affect emotional well-being and life satisfaction? </w:t>
      </w:r>
      <w:r>
        <w:rPr>
          <w:i/>
          <w:iCs/>
        </w:rPr>
        <w:t>Transportation Research Part A: Policy and Practice</w:t>
      </w:r>
      <w:r>
        <w:t xml:space="preserve">, </w:t>
      </w:r>
      <w:r>
        <w:rPr>
          <w:b/>
          <w:bCs/>
        </w:rPr>
        <w:t>106</w:t>
      </w:r>
      <w:r>
        <w:t>, 170–180. doi:10.1016/j.tra.2017.09.024.</w:t>
      </w:r>
    </w:p>
    <w:p w14:paraId="0B9AE726" w14:textId="77777777" w:rsidR="00134EC9" w:rsidRDefault="00134EC9" w:rsidP="00134EC9">
      <w:pPr>
        <w:pStyle w:val="Bibliography"/>
      </w:pPr>
      <w:r>
        <w:t xml:space="preserve">Gatersleben, B, and Uzzell, D (2007) Affective appraisals of the daily commute: Comparing perceptions of drivers, cyclists, walkers, and users of public transport. </w:t>
      </w:r>
      <w:r>
        <w:rPr>
          <w:i/>
          <w:iCs/>
        </w:rPr>
        <w:t>Environment and Behavior</w:t>
      </w:r>
      <w:r>
        <w:t xml:space="preserve">, </w:t>
      </w:r>
      <w:r>
        <w:rPr>
          <w:b/>
          <w:bCs/>
        </w:rPr>
        <w:t>39</w:t>
      </w:r>
      <w:r>
        <w:t>(3), 416–431. doi:10.1177/0013916506294032.</w:t>
      </w:r>
    </w:p>
    <w:p w14:paraId="50A25513" w14:textId="77777777" w:rsidR="00134EC9" w:rsidRDefault="00134EC9" w:rsidP="00134EC9">
      <w:pPr>
        <w:pStyle w:val="Bibliography"/>
      </w:pPr>
      <w:r>
        <w:t xml:space="preserve">Gerike, R, De Nazelle, A, Nieuwenhuijsen, M, … Götschi, T (2016) Physical Activity through Sustainable Transport Approaches (PASTA): A study protocol for a multicentre project. </w:t>
      </w:r>
      <w:r>
        <w:rPr>
          <w:i/>
          <w:iCs/>
        </w:rPr>
        <w:t>BMJ Open</w:t>
      </w:r>
      <w:r>
        <w:t xml:space="preserve">, </w:t>
      </w:r>
      <w:r>
        <w:rPr>
          <w:b/>
          <w:bCs/>
        </w:rPr>
        <w:t>6</w:t>
      </w:r>
      <w:r>
        <w:t>(1). doi:10.1136/bmjopen-2015-009924.</w:t>
      </w:r>
    </w:p>
    <w:p w14:paraId="7EA6A38C" w14:textId="77777777" w:rsidR="00134EC9" w:rsidRDefault="00134EC9" w:rsidP="00134EC9">
      <w:pPr>
        <w:pStyle w:val="Bibliography"/>
      </w:pPr>
      <w:r>
        <w:t>Gershuny, J, and Sullivan, O (2017) United kingdom time use survey, 2014-2015. centre for time use research, university of oxford. Retrieved from http://doi. org/10.5255/UKDA-SN-8128-1</w:t>
      </w:r>
    </w:p>
    <w:p w14:paraId="59DD3668" w14:textId="77777777" w:rsidR="00134EC9" w:rsidRDefault="00134EC9" w:rsidP="00134EC9">
      <w:pPr>
        <w:pStyle w:val="Bibliography"/>
      </w:pPr>
      <w:r>
        <w:lastRenderedPageBreak/>
        <w:t xml:space="preserve">Glasgow, TE, Le, HTK, Scott Geller, E, Fan, Y, and Hankey, S (2019) How transport modes, the built and natural environments, and activities influence mood: A GPS smartphone app study. </w:t>
      </w:r>
      <w:r>
        <w:rPr>
          <w:i/>
          <w:iCs/>
        </w:rPr>
        <w:t>Journal of Environmental Psychology</w:t>
      </w:r>
      <w:r>
        <w:t xml:space="preserve">, </w:t>
      </w:r>
      <w:r>
        <w:rPr>
          <w:b/>
          <w:bCs/>
        </w:rPr>
        <w:t>66</w:t>
      </w:r>
      <w:r>
        <w:t>. doi:10.1016/j.jenvp.2019.101345.</w:t>
      </w:r>
    </w:p>
    <w:p w14:paraId="167D1A10" w14:textId="77777777" w:rsidR="00134EC9" w:rsidRDefault="00134EC9" w:rsidP="00134EC9">
      <w:pPr>
        <w:pStyle w:val="Bibliography"/>
      </w:pPr>
      <w:r>
        <w:t>Glasgow, TE, Scott Geller, E, Le B, TK, and Hankey, S (2018) Travel mood scale: Development and validation of a survey to measure mood during transportation. doi:10.1016/j.trf.2018.09.014.</w:t>
      </w:r>
    </w:p>
    <w:p w14:paraId="585D88F7" w14:textId="77777777" w:rsidR="00134EC9" w:rsidRDefault="00134EC9" w:rsidP="00134EC9">
      <w:pPr>
        <w:pStyle w:val="Bibliography"/>
      </w:pPr>
      <w:r>
        <w:t xml:space="preserve">Goldberg, D (1978) </w:t>
      </w:r>
      <w:r>
        <w:rPr>
          <w:i/>
          <w:iCs/>
        </w:rPr>
        <w:t>Manual of the general health questionnaire</w:t>
      </w:r>
      <w:r>
        <w:t>, Nfer Nelson.</w:t>
      </w:r>
    </w:p>
    <w:p w14:paraId="175C4B91" w14:textId="77777777" w:rsidR="00134EC9" w:rsidRDefault="00134EC9" w:rsidP="00134EC9">
      <w:pPr>
        <w:pStyle w:val="Bibliography"/>
      </w:pPr>
      <w:r>
        <w:t xml:space="preserve">Goldberg, DP, Gater, R, Sartorius, N, … Rutter, C (1997) The validity of two versions of the GHQ in the WHO study of mental illness in general health care. </w:t>
      </w:r>
      <w:r>
        <w:rPr>
          <w:i/>
          <w:iCs/>
        </w:rPr>
        <w:t>Psychological Medicine</w:t>
      </w:r>
      <w:r>
        <w:t xml:space="preserve">, </w:t>
      </w:r>
      <w:r>
        <w:rPr>
          <w:b/>
          <w:bCs/>
        </w:rPr>
        <w:t>27</w:t>
      </w:r>
      <w:r>
        <w:t>(1), 191–197. doi:10.1017/S0033291796004242.</w:t>
      </w:r>
    </w:p>
    <w:p w14:paraId="4ACBB95D" w14:textId="77777777" w:rsidR="00134EC9" w:rsidRDefault="00134EC9" w:rsidP="00134EC9">
      <w:pPr>
        <w:pStyle w:val="Bibliography"/>
      </w:pPr>
      <w:r>
        <w:t xml:space="preserve">Gómez, LF, Moreno, J, Gómez, OL, Carvajal, R, and Parra, DC (2013) Physical activity and health-related quality of life among adult women in Cali, Colombia: a cross-sectional study. </w:t>
      </w:r>
      <w:r>
        <w:rPr>
          <w:i/>
          <w:iCs/>
        </w:rPr>
        <w:t>Quality of Life Research</w:t>
      </w:r>
      <w:r>
        <w:t xml:space="preserve">, </w:t>
      </w:r>
      <w:r>
        <w:rPr>
          <w:b/>
          <w:bCs/>
        </w:rPr>
        <w:t>22</w:t>
      </w:r>
      <w:r>
        <w:t>(9), 2351–2358. doi:10.1007/s11136-013-0378-9.</w:t>
      </w:r>
    </w:p>
    <w:p w14:paraId="04930DC3" w14:textId="77777777" w:rsidR="00134EC9" w:rsidRDefault="00134EC9" w:rsidP="00134EC9">
      <w:pPr>
        <w:pStyle w:val="Bibliography"/>
      </w:pPr>
      <w:r>
        <w:t>GoWell (2010) GoWell: Progress for People and Places: Monitoring change in Glasgow’s communities. Evidence from the GoWell Surbeys 2006 and 2008. Retrieved from https://scholar-google-com.ezproxy.unibo.it/scholar_lookup?title=Progress%20for%20people%20and%20places%3A%20Monitoring%20change%20in%20Glasgow%27s%20communities.%20Evidence%20from%20the%20GoWell%20surveys%202006%20and%202008&amp;author=GoWell&amp;publication_year=2010</w:t>
      </w:r>
    </w:p>
    <w:p w14:paraId="1883B7AD" w14:textId="77777777" w:rsidR="00134EC9" w:rsidRDefault="00134EC9" w:rsidP="00134EC9">
      <w:pPr>
        <w:pStyle w:val="Bibliography"/>
      </w:pPr>
      <w:r>
        <w:t xml:space="preserve">Guralnik, JM, Lacroix, AZ, Abbott, RD, … Wallace, RB (1993) Maintaining mobility in late life. I. Demographic characteristics and chronic conditions. </w:t>
      </w:r>
      <w:r>
        <w:rPr>
          <w:i/>
          <w:iCs/>
        </w:rPr>
        <w:t>American Journal of Epidemiology</w:t>
      </w:r>
      <w:r>
        <w:t xml:space="preserve">, </w:t>
      </w:r>
      <w:r>
        <w:rPr>
          <w:b/>
          <w:bCs/>
        </w:rPr>
        <w:t>137</w:t>
      </w:r>
      <w:r>
        <w:t>(8), 845–857. doi:10.1093/oxfordjournals.aje.a116746.</w:t>
      </w:r>
    </w:p>
    <w:p w14:paraId="102A266B" w14:textId="77777777" w:rsidR="00134EC9" w:rsidRDefault="00134EC9" w:rsidP="00134EC9">
      <w:pPr>
        <w:pStyle w:val="Bibliography"/>
      </w:pPr>
      <w:r>
        <w:t xml:space="preserve">Hansson, E, Mattisson, K, Bjork, J, Ostergren, P-O, and Jakobsson, K (2011) Relationship between commuting and health outcomes in a cross-sectional population survey in southern Sweden. </w:t>
      </w:r>
      <w:r>
        <w:rPr>
          <w:i/>
          <w:iCs/>
        </w:rPr>
        <w:t>Bmc Public Health</w:t>
      </w:r>
      <w:r>
        <w:t xml:space="preserve">, </w:t>
      </w:r>
      <w:r>
        <w:rPr>
          <w:b/>
          <w:bCs/>
        </w:rPr>
        <w:t>11</w:t>
      </w:r>
      <w:r>
        <w:t>, 834. doi:10.1186/1471-2458-11-834.</w:t>
      </w:r>
    </w:p>
    <w:p w14:paraId="3C107DAF" w14:textId="77777777" w:rsidR="00134EC9" w:rsidRDefault="00134EC9" w:rsidP="00134EC9">
      <w:pPr>
        <w:pStyle w:val="Bibliography"/>
      </w:pPr>
      <w:r>
        <w:lastRenderedPageBreak/>
        <w:t xml:space="preserve">Hays, RD, and Reeve, BB (2010) </w:t>
      </w:r>
      <w:r>
        <w:rPr>
          <w:i/>
          <w:iCs/>
        </w:rPr>
        <w:t>Epidemiology and Demography in Public Health</w:t>
      </w:r>
      <w:r>
        <w:t>, San Diego, CA: Academic Press.</w:t>
      </w:r>
    </w:p>
    <w:p w14:paraId="5FB27FDC" w14:textId="77777777" w:rsidR="00134EC9" w:rsidRDefault="00134EC9" w:rsidP="00134EC9">
      <w:pPr>
        <w:pStyle w:val="Bibliography"/>
      </w:pPr>
      <w:r>
        <w:t xml:space="preserve">Heikkinen, E (1998) Background, Design, and Methods of the Evergreen Project. </w:t>
      </w:r>
      <w:r>
        <w:rPr>
          <w:i/>
          <w:iCs/>
        </w:rPr>
        <w:t>Journal of Aging &amp; Physical Activity</w:t>
      </w:r>
      <w:r>
        <w:t xml:space="preserve">, </w:t>
      </w:r>
      <w:r>
        <w:rPr>
          <w:b/>
          <w:bCs/>
        </w:rPr>
        <w:t>6</w:t>
      </w:r>
      <w:r>
        <w:t>(2).</w:t>
      </w:r>
    </w:p>
    <w:p w14:paraId="5DDFFA3B" w14:textId="77777777" w:rsidR="00134EC9" w:rsidRDefault="00134EC9" w:rsidP="00134EC9">
      <w:pPr>
        <w:pStyle w:val="Bibliography"/>
      </w:pPr>
      <w:r>
        <w:t xml:space="preserve">Hickman, R, Hall, P, and Banister, D (2013) Planning more for sustainable mobility. </w:t>
      </w:r>
      <w:r>
        <w:rPr>
          <w:i/>
          <w:iCs/>
        </w:rPr>
        <w:t>Journal of Transport Geography</w:t>
      </w:r>
      <w:r>
        <w:t xml:space="preserve">, </w:t>
      </w:r>
      <w:r>
        <w:rPr>
          <w:b/>
          <w:bCs/>
        </w:rPr>
        <w:t>33</w:t>
      </w:r>
      <w:r>
        <w:t>, 210–219. doi:10.1016/j.jtrangeo.2013.07.004.</w:t>
      </w:r>
    </w:p>
    <w:p w14:paraId="748F8511" w14:textId="77777777" w:rsidR="00134EC9" w:rsidRDefault="00134EC9" w:rsidP="00134EC9">
      <w:pPr>
        <w:pStyle w:val="Bibliography"/>
      </w:pPr>
      <w:r>
        <w:t xml:space="preserve">Humphreys, DK, Goodman, A, and Ogilvie, D (2013) Associations between active commuting and physical and mental wellbeing. </w:t>
      </w:r>
      <w:r>
        <w:rPr>
          <w:i/>
          <w:iCs/>
        </w:rPr>
        <w:t>Preventive Medicine</w:t>
      </w:r>
      <w:r>
        <w:t xml:space="preserve">, </w:t>
      </w:r>
      <w:r>
        <w:rPr>
          <w:b/>
          <w:bCs/>
        </w:rPr>
        <w:t>57</w:t>
      </w:r>
      <w:r>
        <w:t>(2), 135–139. doi:10.1016/j.ypmed.2013.04.008.</w:t>
      </w:r>
    </w:p>
    <w:p w14:paraId="40F0E2FF" w14:textId="77777777" w:rsidR="00134EC9" w:rsidRDefault="00134EC9" w:rsidP="00134EC9">
      <w:pPr>
        <w:pStyle w:val="Bibliography"/>
      </w:pPr>
      <w:r>
        <w:t xml:space="preserve">INE (Istituta Nacional de Estadística) [Spanish Statistical Office] (2015) </w:t>
      </w:r>
      <w:r>
        <w:rPr>
          <w:i/>
          <w:iCs/>
        </w:rPr>
        <w:t>Encuesta europea de salud en España 2014 (EESE-2014) [European Health Survey in Spain (EHSS)]</w:t>
      </w:r>
      <w:r>
        <w:t>.</w:t>
      </w:r>
    </w:p>
    <w:p w14:paraId="74413A5C" w14:textId="77777777" w:rsidR="00134EC9" w:rsidRDefault="00134EC9" w:rsidP="00134EC9">
      <w:pPr>
        <w:pStyle w:val="Bibliography"/>
      </w:pPr>
      <w:r>
        <w:t xml:space="preserve">Ipsos Mori (2018) </w:t>
      </w:r>
      <w:r>
        <w:rPr>
          <w:i/>
          <w:iCs/>
        </w:rPr>
        <w:t>Active Lives Survey Y2 Data User Guide</w:t>
      </w:r>
      <w:r>
        <w:t>, London.</w:t>
      </w:r>
    </w:p>
    <w:p w14:paraId="0568C094" w14:textId="77777777" w:rsidR="00134EC9" w:rsidRDefault="00134EC9" w:rsidP="00134EC9">
      <w:pPr>
        <w:pStyle w:val="Bibliography"/>
      </w:pPr>
      <w:r>
        <w:t xml:space="preserve">Jacob, N, Munford, L, Rice, N, and Roberts, J (2021) Does commuting mode choice impact health? </w:t>
      </w:r>
      <w:r>
        <w:rPr>
          <w:i/>
          <w:iCs/>
        </w:rPr>
        <w:t>Health Economics (United Kingdom)</w:t>
      </w:r>
      <w:r>
        <w:t xml:space="preserve">, </w:t>
      </w:r>
      <w:r>
        <w:rPr>
          <w:b/>
          <w:bCs/>
        </w:rPr>
        <w:t>30</w:t>
      </w:r>
      <w:r>
        <w:t>(2), 207–230. doi:10.1002/hec.4184.</w:t>
      </w:r>
    </w:p>
    <w:p w14:paraId="1EB0A9A3" w14:textId="77777777" w:rsidR="00134EC9" w:rsidRDefault="00134EC9" w:rsidP="00134EC9">
      <w:pPr>
        <w:pStyle w:val="Bibliography"/>
      </w:pPr>
      <w:r>
        <w:t xml:space="preserve">Jurakić, D, Pedišić, Ž, and Greblo, Z (2010) Physical activity in different domains and health-related quality of life: a population-based study. </w:t>
      </w:r>
      <w:r>
        <w:rPr>
          <w:i/>
          <w:iCs/>
        </w:rPr>
        <w:t>Quality of Life Research</w:t>
      </w:r>
      <w:r>
        <w:t xml:space="preserve">, </w:t>
      </w:r>
      <w:r>
        <w:rPr>
          <w:b/>
          <w:bCs/>
        </w:rPr>
        <w:t>19</w:t>
      </w:r>
      <w:r>
        <w:t>(9), 1303–1309. doi:10.1007/s11136-010-9705-6.</w:t>
      </w:r>
    </w:p>
    <w:p w14:paraId="7A688AB5" w14:textId="77777777" w:rsidR="00134EC9" w:rsidRDefault="00134EC9" w:rsidP="00134EC9">
      <w:pPr>
        <w:pStyle w:val="Bibliography"/>
      </w:pPr>
      <w:r>
        <w:t xml:space="preserve">Kahneman, D, Krueger, AB, Schkade, DA, Schwarz, N, and Stone, AA (2004) A survey method for characterizing daily life experience: The day reconstruction method. </w:t>
      </w:r>
      <w:r>
        <w:rPr>
          <w:i/>
          <w:iCs/>
        </w:rPr>
        <w:t>Science</w:t>
      </w:r>
      <w:r>
        <w:t xml:space="preserve">, </w:t>
      </w:r>
      <w:r>
        <w:rPr>
          <w:b/>
          <w:bCs/>
        </w:rPr>
        <w:t>306</w:t>
      </w:r>
      <w:r>
        <w:t>(5702), 1776–1780. doi:10.1126/SCIENCE.1103572.</w:t>
      </w:r>
    </w:p>
    <w:p w14:paraId="179E4050" w14:textId="77777777" w:rsidR="00134EC9" w:rsidRDefault="00134EC9" w:rsidP="00134EC9">
      <w:pPr>
        <w:pStyle w:val="Bibliography"/>
      </w:pPr>
      <w:r>
        <w:t xml:space="preserve">Kaplan, S, Wrzesinska, DK, and Prato, CG (2019) Psychosocial benefits and positive mood related to habitual bicycle use. </w:t>
      </w:r>
      <w:r>
        <w:rPr>
          <w:i/>
          <w:iCs/>
        </w:rPr>
        <w:t>Transportation Research Part F: Traffic Psychology and Behaviour</w:t>
      </w:r>
      <w:r>
        <w:t xml:space="preserve">, </w:t>
      </w:r>
      <w:r>
        <w:rPr>
          <w:b/>
          <w:bCs/>
        </w:rPr>
        <w:t>64</w:t>
      </w:r>
      <w:r>
        <w:t>, 342–352. doi:10.1016/j.trf.2019.05.018.</w:t>
      </w:r>
    </w:p>
    <w:p w14:paraId="2D15E899" w14:textId="77777777" w:rsidR="00134EC9" w:rsidRDefault="00134EC9" w:rsidP="00134EC9">
      <w:pPr>
        <w:pStyle w:val="Bibliography"/>
      </w:pPr>
      <w:r>
        <w:t xml:space="preserve">Knott, CS, Panter, J, Foley, L, and Ogilvie, D (2018) Changes in the mode of travel to work and the severity of depressive symptoms: a longitudinal analysis of UK Biobank. </w:t>
      </w:r>
      <w:r>
        <w:rPr>
          <w:i/>
          <w:iCs/>
        </w:rPr>
        <w:t>Preventive Medicine</w:t>
      </w:r>
      <w:r>
        <w:t xml:space="preserve">, </w:t>
      </w:r>
      <w:r>
        <w:rPr>
          <w:b/>
          <w:bCs/>
        </w:rPr>
        <w:t>112</w:t>
      </w:r>
      <w:r>
        <w:t>, 61–69. doi:10.1016/j.ypmed.2018.03.018.</w:t>
      </w:r>
    </w:p>
    <w:p w14:paraId="3C88FD84" w14:textId="77777777" w:rsidR="00134EC9" w:rsidRDefault="00134EC9" w:rsidP="00134EC9">
      <w:pPr>
        <w:pStyle w:val="Bibliography"/>
      </w:pPr>
      <w:r>
        <w:lastRenderedPageBreak/>
        <w:t xml:space="preserve">Kowal, P, Chatterji, S, Naidoo, N, … Newell, ML (2012) Data resource profile: the World Health Organization Study on global AGEing and adult health (SAGE). </w:t>
      </w:r>
      <w:r>
        <w:rPr>
          <w:i/>
          <w:iCs/>
        </w:rPr>
        <w:t>International Journal of Epidemiology</w:t>
      </w:r>
      <w:r>
        <w:t xml:space="preserve">, </w:t>
      </w:r>
      <w:r>
        <w:rPr>
          <w:b/>
          <w:bCs/>
        </w:rPr>
        <w:t>41</w:t>
      </w:r>
      <w:r>
        <w:t>(6), 1639–1649. doi:10.1093/IJE/DYS210.</w:t>
      </w:r>
    </w:p>
    <w:p w14:paraId="6E7272D0" w14:textId="77777777" w:rsidR="00134EC9" w:rsidRDefault="00134EC9" w:rsidP="00134EC9">
      <w:pPr>
        <w:pStyle w:val="Bibliography"/>
      </w:pPr>
      <w:r>
        <w:t xml:space="preserve">Kroenke, K, Spitzer, RL, and Williams, JBW (2003) The Patient Health Questionnaire-2: validity of a two-item depression screener. </w:t>
      </w:r>
      <w:r>
        <w:rPr>
          <w:i/>
          <w:iCs/>
        </w:rPr>
        <w:t>Medical Care</w:t>
      </w:r>
      <w:r>
        <w:t>, 1284–1292.</w:t>
      </w:r>
    </w:p>
    <w:p w14:paraId="37AB88CE" w14:textId="77777777" w:rsidR="00134EC9" w:rsidRDefault="00134EC9" w:rsidP="00134EC9">
      <w:pPr>
        <w:pStyle w:val="Bibliography"/>
      </w:pPr>
      <w:r>
        <w:t xml:space="preserve">Kroesen, M, and De Vos, J (2020) Does active travel make people healthier, or are healthy people more inclined to travel actively? </w:t>
      </w:r>
      <w:r>
        <w:rPr>
          <w:i/>
          <w:iCs/>
        </w:rPr>
        <w:t>Journal of Transport and Health</w:t>
      </w:r>
      <w:r>
        <w:t xml:space="preserve">, </w:t>
      </w:r>
      <w:r>
        <w:rPr>
          <w:b/>
          <w:bCs/>
        </w:rPr>
        <w:t>16</w:t>
      </w:r>
      <w:r>
        <w:t>. doi:10.1016/j.jth.2020.100844.</w:t>
      </w:r>
    </w:p>
    <w:p w14:paraId="4AAC0866" w14:textId="77777777" w:rsidR="00134EC9" w:rsidRDefault="00134EC9" w:rsidP="00134EC9">
      <w:pPr>
        <w:pStyle w:val="Bibliography"/>
      </w:pPr>
      <w:r>
        <w:t xml:space="preserve">Lampinen, P, Heikkinen, RL, Kauppinen, M, and Heikkinen, E (2006) Activity as a predictor of mental well-being among older adults. </w:t>
      </w:r>
      <w:r>
        <w:rPr>
          <w:i/>
          <w:iCs/>
        </w:rPr>
        <w:t>Aging and Mental Health</w:t>
      </w:r>
      <w:r>
        <w:t xml:space="preserve">, </w:t>
      </w:r>
      <w:r>
        <w:rPr>
          <w:b/>
          <w:bCs/>
        </w:rPr>
        <w:t>10</w:t>
      </w:r>
      <w:r>
        <w:t>(5), 454–466. doi:10.1080/13607860600640962.</w:t>
      </w:r>
    </w:p>
    <w:p w14:paraId="44CB086C" w14:textId="77777777" w:rsidR="00134EC9" w:rsidRDefault="00134EC9" w:rsidP="00134EC9">
      <w:pPr>
        <w:pStyle w:val="Bibliography"/>
      </w:pPr>
      <w:r>
        <w:t xml:space="preserve">Lancée, S, Veenhoven, R, and Burger, M (2017) Mood during commute in the Netherlands: What way of travel feels best for what kind of people? </w:t>
      </w:r>
      <w:r>
        <w:rPr>
          <w:i/>
          <w:iCs/>
        </w:rPr>
        <w:t>Transportation Research Part A: Policy and Practice</w:t>
      </w:r>
      <w:r>
        <w:t xml:space="preserve">, </w:t>
      </w:r>
      <w:r>
        <w:rPr>
          <w:b/>
          <w:bCs/>
        </w:rPr>
        <w:t>104</w:t>
      </w:r>
      <w:r>
        <w:t>, 195–208. doi:10.1016/j.tra.2017.04.025.</w:t>
      </w:r>
    </w:p>
    <w:p w14:paraId="3C0EE922" w14:textId="77777777" w:rsidR="00134EC9" w:rsidRDefault="00134EC9" w:rsidP="00134EC9">
      <w:pPr>
        <w:pStyle w:val="Bibliography"/>
      </w:pPr>
      <w:r>
        <w:t xml:space="preserve">Levenstein, S, Prantera, C, Varvo, V, … Andreoli, A (1993) Development of the perceived stress questionnaire: A new tool for psychosomatic research. </w:t>
      </w:r>
      <w:r>
        <w:rPr>
          <w:i/>
          <w:iCs/>
        </w:rPr>
        <w:t>Journal of Psychosomatic Research</w:t>
      </w:r>
      <w:r>
        <w:t xml:space="preserve">, </w:t>
      </w:r>
      <w:r>
        <w:rPr>
          <w:b/>
          <w:bCs/>
        </w:rPr>
        <w:t>37</w:t>
      </w:r>
      <w:r>
        <w:t>(1), 19–32. doi:10.1016/0022-3999(93)90120-5.</w:t>
      </w:r>
    </w:p>
    <w:p w14:paraId="23128549" w14:textId="77777777" w:rsidR="00134EC9" w:rsidRDefault="00134EC9" w:rsidP="00134EC9">
      <w:pPr>
        <w:pStyle w:val="Bibliography"/>
      </w:pPr>
      <w:r>
        <w:t xml:space="preserve">Lira, BM, and Paez, A (2021) Do drivers dream of walking? An investigation of travel mode dissonance from the perspective of affective values. </w:t>
      </w:r>
      <w:r>
        <w:rPr>
          <w:i/>
          <w:iCs/>
        </w:rPr>
        <w:t>Journal of Transport and Health</w:t>
      </w:r>
      <w:r>
        <w:t xml:space="preserve">, </w:t>
      </w:r>
      <w:r>
        <w:rPr>
          <w:b/>
          <w:bCs/>
        </w:rPr>
        <w:t>20</w:t>
      </w:r>
      <w:r>
        <w:t>. doi:10.1016/j.jth.2021.101015.</w:t>
      </w:r>
    </w:p>
    <w:p w14:paraId="18900362" w14:textId="77777777" w:rsidR="00134EC9" w:rsidRDefault="00134EC9" w:rsidP="00134EC9">
      <w:pPr>
        <w:pStyle w:val="Bibliography"/>
      </w:pPr>
      <w:r>
        <w:t xml:space="preserve">Liu, Q, Chen, CL, and Cao, M (2021) Exploring the relationship between the commuting experience and hedonic and eudaimonic well-being. </w:t>
      </w:r>
      <w:r>
        <w:rPr>
          <w:i/>
          <w:iCs/>
        </w:rPr>
        <w:t>Transportation Research Part D: Transport and Environment</w:t>
      </w:r>
      <w:r>
        <w:t xml:space="preserve">, </w:t>
      </w:r>
      <w:r>
        <w:rPr>
          <w:b/>
          <w:bCs/>
        </w:rPr>
        <w:t>99</w:t>
      </w:r>
      <w:r>
        <w:t>. doi:10.1016/j.trd.2021.103026.</w:t>
      </w:r>
    </w:p>
    <w:p w14:paraId="67DE937A" w14:textId="77777777" w:rsidR="00134EC9" w:rsidRDefault="00134EC9" w:rsidP="00134EC9">
      <w:pPr>
        <w:pStyle w:val="Bibliography"/>
      </w:pPr>
      <w:r>
        <w:t xml:space="preserve">Loidl, M, Stutz, P, Fernandez Lapuente de Battre, MD, … Niederseer, D (2020) Merging self-reported with technically sensed data for tracking mobility behavior in a naturalistic intervention </w:t>
      </w:r>
      <w:r>
        <w:lastRenderedPageBreak/>
        <w:t xml:space="preserve">study. Insights from the GISMO study. </w:t>
      </w:r>
      <w:r>
        <w:rPr>
          <w:i/>
          <w:iCs/>
        </w:rPr>
        <w:t>Scandinavian Journal of Medicine and Science in Sports</w:t>
      </w:r>
      <w:r>
        <w:t xml:space="preserve">, </w:t>
      </w:r>
      <w:r>
        <w:rPr>
          <w:b/>
          <w:bCs/>
        </w:rPr>
        <w:t>30</w:t>
      </w:r>
      <w:r>
        <w:t>(S1), 41–49. doi:10.1111/SMS.13636.</w:t>
      </w:r>
    </w:p>
    <w:p w14:paraId="60CC9718" w14:textId="77777777" w:rsidR="00134EC9" w:rsidRDefault="00134EC9" w:rsidP="00134EC9">
      <w:pPr>
        <w:pStyle w:val="Bibliography"/>
      </w:pPr>
      <w:r>
        <w:t xml:space="preserve">Lowther, M, Mutrie, N, Loughlan, C, and Mcfarlane, C (1999) Development of a Scottish physical activity questionnaire: a tool for use in physical activity interventions. </w:t>
      </w:r>
      <w:r>
        <w:rPr>
          <w:i/>
          <w:iCs/>
        </w:rPr>
        <w:t>Br J Sports Med</w:t>
      </w:r>
      <w:r>
        <w:t xml:space="preserve">, </w:t>
      </w:r>
      <w:r>
        <w:rPr>
          <w:b/>
          <w:bCs/>
        </w:rPr>
        <w:t>33</w:t>
      </w:r>
      <w:r>
        <w:t>, 244–249. doi:10.1136/bjsm.33.4.244.</w:t>
      </w:r>
    </w:p>
    <w:p w14:paraId="23CD6384" w14:textId="77777777" w:rsidR="00134EC9" w:rsidRDefault="00134EC9" w:rsidP="00134EC9">
      <w:pPr>
        <w:pStyle w:val="Bibliography"/>
      </w:pPr>
      <w:r>
        <w:t xml:space="preserve">Marques, A, Peralta, M, Henriques-Neto, D, Frasquilho, D, Gouveira, ER, and Gomez-Baya, D (2020) Active Commuting and Depression Symptoms in Adults: A Systematic Review. </w:t>
      </w:r>
      <w:r>
        <w:rPr>
          <w:i/>
          <w:iCs/>
        </w:rPr>
        <w:t>International Journal of Environmental Research and Public Health</w:t>
      </w:r>
      <w:r>
        <w:t xml:space="preserve">, </w:t>
      </w:r>
      <w:r>
        <w:rPr>
          <w:b/>
          <w:bCs/>
        </w:rPr>
        <w:t>17</w:t>
      </w:r>
      <w:r>
        <w:t>(3), 1041. doi:10.3390/ijerph17031041.</w:t>
      </w:r>
    </w:p>
    <w:p w14:paraId="196F72BB" w14:textId="77777777" w:rsidR="00134EC9" w:rsidRDefault="00134EC9" w:rsidP="00134EC9">
      <w:pPr>
        <w:pStyle w:val="Bibliography"/>
      </w:pPr>
      <w:r>
        <w:t xml:space="preserve">Martin, A, Goryakin, Y, and Suhrcke, M (2014) Does active commuting improve psychological wellbeing? Longitudinal evidence from eighteen waves of the British Household Panel Survey. </w:t>
      </w:r>
      <w:r>
        <w:rPr>
          <w:i/>
          <w:iCs/>
        </w:rPr>
        <w:t>Preventive Medicine</w:t>
      </w:r>
      <w:r>
        <w:t xml:space="preserve">, </w:t>
      </w:r>
      <w:r>
        <w:rPr>
          <w:b/>
          <w:bCs/>
        </w:rPr>
        <w:t>69</w:t>
      </w:r>
      <w:r>
        <w:t>, 296–303. doi:10.1016/j.ypmed.2014.08.023.</w:t>
      </w:r>
    </w:p>
    <w:p w14:paraId="6391371D" w14:textId="77777777" w:rsidR="00134EC9" w:rsidRDefault="00134EC9" w:rsidP="00134EC9">
      <w:pPr>
        <w:pStyle w:val="Bibliography"/>
      </w:pPr>
      <w:r>
        <w:t xml:space="preserve">Mason, P, Curl, A, and Kearns, A (2016) Domains and levels of physical activity are linked to adult mental health and wellbeing in deprived neighbourhoods: A cross-sectional study. </w:t>
      </w:r>
      <w:r>
        <w:rPr>
          <w:i/>
          <w:iCs/>
        </w:rPr>
        <w:t>Mental Health and Physical Activity</w:t>
      </w:r>
      <w:r>
        <w:t xml:space="preserve">, </w:t>
      </w:r>
      <w:r>
        <w:rPr>
          <w:b/>
          <w:bCs/>
        </w:rPr>
        <w:t>11</w:t>
      </w:r>
      <w:r>
        <w:t>, 19–28. doi:10.1016/j.mhpa.2016.07.001.</w:t>
      </w:r>
    </w:p>
    <w:p w14:paraId="54FC42CD" w14:textId="77777777" w:rsidR="00134EC9" w:rsidRDefault="00134EC9" w:rsidP="00134EC9">
      <w:pPr>
        <w:pStyle w:val="Bibliography"/>
      </w:pPr>
      <w:r>
        <w:t xml:space="preserve">Mattisson, K, Idris, AO, Cromley, E, Håkansson, C, Östergren, P-O, and Jakobsson, K (2018) Modelling the association between health indicators and commute mode choice: A cross-sectional study in southern Sweden. </w:t>
      </w:r>
      <w:r>
        <w:rPr>
          <w:i/>
          <w:iCs/>
        </w:rPr>
        <w:t>Journal of Transport &amp; Health</w:t>
      </w:r>
      <w:r>
        <w:t xml:space="preserve">, </w:t>
      </w:r>
      <w:r>
        <w:rPr>
          <w:b/>
          <w:bCs/>
        </w:rPr>
        <w:t>11</w:t>
      </w:r>
      <w:r>
        <w:t>, 110–121. doi:10.1016/j.jth.2018.10.012.</w:t>
      </w:r>
    </w:p>
    <w:p w14:paraId="6C9BA88F" w14:textId="77777777" w:rsidR="00134EC9" w:rsidRDefault="00134EC9" w:rsidP="00134EC9">
      <w:pPr>
        <w:pStyle w:val="Bibliography"/>
      </w:pPr>
      <w:r>
        <w:t xml:space="preserve">McCarthy, S, and Habib, MA (2018) Investigation of life satisfaction, travel, built environment and attitudes. </w:t>
      </w:r>
      <w:r>
        <w:rPr>
          <w:i/>
          <w:iCs/>
        </w:rPr>
        <w:t>Journal of Transport and Health</w:t>
      </w:r>
      <w:r>
        <w:t xml:space="preserve">, </w:t>
      </w:r>
      <w:r>
        <w:rPr>
          <w:b/>
          <w:bCs/>
        </w:rPr>
        <w:t>11</w:t>
      </w:r>
      <w:r>
        <w:t>, 15–24. doi:10.1016/j.jth.2018.09.007.</w:t>
      </w:r>
    </w:p>
    <w:p w14:paraId="2A9E59FB" w14:textId="77777777" w:rsidR="00134EC9" w:rsidRDefault="00134EC9" w:rsidP="00134EC9">
      <w:pPr>
        <w:pStyle w:val="Bibliography"/>
      </w:pPr>
      <w:r>
        <w:t xml:space="preserve">Molina-García, J, Castillo, I, and Sallis, JF (2010) Psychosocial and environmental correlates of active commuting for university students. </w:t>
      </w:r>
      <w:r>
        <w:rPr>
          <w:i/>
          <w:iCs/>
        </w:rPr>
        <w:t>Preventive Medicine: An International Journal Devoted to Practice and Theory</w:t>
      </w:r>
      <w:r>
        <w:t xml:space="preserve">, </w:t>
      </w:r>
      <w:r>
        <w:rPr>
          <w:b/>
          <w:bCs/>
        </w:rPr>
        <w:t>51</w:t>
      </w:r>
      <w:r>
        <w:t>(2), 136–138. doi:10.1016/j.ypmed.2010.05.009.</w:t>
      </w:r>
    </w:p>
    <w:p w14:paraId="17EEB88B" w14:textId="77777777" w:rsidR="00134EC9" w:rsidRDefault="00134EC9" w:rsidP="00134EC9">
      <w:pPr>
        <w:pStyle w:val="Bibliography"/>
      </w:pPr>
      <w:r>
        <w:t xml:space="preserve">Morris, EA, and Guerra, E (2015) Mood and mode: does how we travel affect how we feel? </w:t>
      </w:r>
      <w:r>
        <w:rPr>
          <w:i/>
          <w:iCs/>
        </w:rPr>
        <w:t>Transportation</w:t>
      </w:r>
      <w:r>
        <w:t xml:space="preserve">, </w:t>
      </w:r>
      <w:r>
        <w:rPr>
          <w:b/>
          <w:bCs/>
        </w:rPr>
        <w:t>42</w:t>
      </w:r>
      <w:r>
        <w:t>(1), 25–43. doi:10.1007/s11116-014-9521-x.</w:t>
      </w:r>
    </w:p>
    <w:p w14:paraId="3C2A757A" w14:textId="77777777" w:rsidR="00134EC9" w:rsidRDefault="00134EC9" w:rsidP="00134EC9">
      <w:pPr>
        <w:pStyle w:val="Bibliography"/>
      </w:pPr>
      <w:r>
        <w:lastRenderedPageBreak/>
        <w:t xml:space="preserve">Muñiz, C, Rodríguez, P, and Suárez, MJ (2021) An insight into physical activity across domains: implications for depression and perceived health. </w:t>
      </w:r>
      <w:r>
        <w:rPr>
          <w:i/>
          <w:iCs/>
        </w:rPr>
        <w:t>European Sport Management Quarterly</w:t>
      </w:r>
      <w:r>
        <w:t>. doi:10.1080/16184742.2021.1890801.</w:t>
      </w:r>
    </w:p>
    <w:p w14:paraId="43E9A003" w14:textId="77777777" w:rsidR="00134EC9" w:rsidRDefault="00134EC9" w:rsidP="00134EC9">
      <w:pPr>
        <w:pStyle w:val="Bibliography"/>
      </w:pPr>
      <w:r>
        <w:t xml:space="preserve">Murphy, B, Herrman, H, Hawthorne, G, Pinzone, T, and Evert, H (2000) </w:t>
      </w:r>
      <w:r>
        <w:rPr>
          <w:i/>
          <w:iCs/>
        </w:rPr>
        <w:t>Australiano WHOQoL Instruments: User’s Manual and Interpretation Guide.</w:t>
      </w:r>
    </w:p>
    <w:p w14:paraId="74AC72FF" w14:textId="77777777" w:rsidR="00134EC9" w:rsidRDefault="00134EC9" w:rsidP="00134EC9">
      <w:pPr>
        <w:pStyle w:val="Bibliography"/>
      </w:pPr>
      <w:r>
        <w:t xml:space="preserve">Mutrie, N, Carney, C, Blamey, A, Crawford, F, Aitchison, T, and Whitelaw, A (2002) “Walk in to Work Out”: A randomised controlled trial of a self help intervention to promote active commuting. </w:t>
      </w:r>
      <w:r>
        <w:rPr>
          <w:i/>
          <w:iCs/>
        </w:rPr>
        <w:t>Journal of Epidemiology and Community Health</w:t>
      </w:r>
      <w:r>
        <w:t xml:space="preserve">, </w:t>
      </w:r>
      <w:r>
        <w:rPr>
          <w:b/>
          <w:bCs/>
        </w:rPr>
        <w:t>56</w:t>
      </w:r>
      <w:r>
        <w:t>(6), 407–412. doi:10.1136/jech.56.6.407.</w:t>
      </w:r>
    </w:p>
    <w:p w14:paraId="16C48DA9" w14:textId="77777777" w:rsidR="00134EC9" w:rsidRDefault="00134EC9" w:rsidP="00134EC9">
      <w:pPr>
        <w:pStyle w:val="Bibliography"/>
      </w:pPr>
      <w:r>
        <w:t xml:space="preserve">Mutrie, N, Cerney, C, Blamey, A, Whitelaw, A, Crawford, F, and Aitchison, T (2000) PART II: INTERDISCIPLINARY. In </w:t>
      </w:r>
      <w:r>
        <w:rPr>
          <w:i/>
          <w:iCs/>
        </w:rPr>
        <w:t>Journal of Sports Sciences</w:t>
      </w:r>
      <w:r>
        <w:t>, Vol. 18, Informa UK Limited, , 12–21. doi:10.1080/026404100365252.</w:t>
      </w:r>
    </w:p>
    <w:p w14:paraId="0D7B4AF7" w14:textId="77777777" w:rsidR="00134EC9" w:rsidRDefault="00134EC9" w:rsidP="00134EC9">
      <w:pPr>
        <w:pStyle w:val="Bibliography"/>
      </w:pPr>
      <w:r>
        <w:t xml:space="preserve">Mytton, OT, Panter, J, and Ogilvie, D (2016) Longitudinal associations of active commuting with wellbeing and sickness absence. </w:t>
      </w:r>
      <w:r>
        <w:rPr>
          <w:i/>
          <w:iCs/>
        </w:rPr>
        <w:t>Preventive Medicine</w:t>
      </w:r>
      <w:r>
        <w:t xml:space="preserve">, </w:t>
      </w:r>
      <w:r>
        <w:rPr>
          <w:b/>
          <w:bCs/>
        </w:rPr>
        <w:t>84</w:t>
      </w:r>
      <w:r>
        <w:t>, 19–26. doi:10.1016/j.ypmed.2015.12.010.</w:t>
      </w:r>
    </w:p>
    <w:p w14:paraId="4DF78C8B" w14:textId="77777777" w:rsidR="00134EC9" w:rsidRDefault="00134EC9" w:rsidP="00134EC9">
      <w:pPr>
        <w:pStyle w:val="Bibliography"/>
      </w:pPr>
      <w:r>
        <w:t xml:space="preserve">Neumeier, LM, Loidl, M, Reich, B, … Niederseer, D (2020) Effects of active commuting on health-related quality of life and sickness-related absence. </w:t>
      </w:r>
      <w:r>
        <w:rPr>
          <w:i/>
          <w:iCs/>
        </w:rPr>
        <w:t>Scandinavian Journal of Medicine &amp; Science in Sports</w:t>
      </w:r>
      <w:r>
        <w:t xml:space="preserve">, </w:t>
      </w:r>
      <w:r>
        <w:rPr>
          <w:b/>
          <w:bCs/>
        </w:rPr>
        <w:t>30 Suppl 1</w:t>
      </w:r>
      <w:r>
        <w:t>, 31–40. doi:10.1111/sms.13667.</w:t>
      </w:r>
    </w:p>
    <w:p w14:paraId="2CD78DC9" w14:textId="77777777" w:rsidR="00134EC9" w:rsidRDefault="00134EC9" w:rsidP="00134EC9">
      <w:pPr>
        <w:pStyle w:val="Bibliography"/>
      </w:pPr>
      <w:r>
        <w:t xml:space="preserve">Nianogo, RA, and Arah, OA (2015) Agent-Based Modeling of Noncommunicable Diseases: A Systematic Review. </w:t>
      </w:r>
      <w:r>
        <w:rPr>
          <w:i/>
          <w:iCs/>
        </w:rPr>
        <w:t>American Journal of Public Health</w:t>
      </w:r>
      <w:r>
        <w:t xml:space="preserve">, </w:t>
      </w:r>
      <w:r>
        <w:rPr>
          <w:b/>
          <w:bCs/>
        </w:rPr>
        <w:t>105</w:t>
      </w:r>
      <w:r>
        <w:t>(3), e20. doi:10.2105/AJPH.2014.302426.</w:t>
      </w:r>
    </w:p>
    <w:p w14:paraId="646710F7" w14:textId="77777777" w:rsidR="00134EC9" w:rsidRDefault="00134EC9" w:rsidP="00134EC9">
      <w:pPr>
        <w:pStyle w:val="Bibliography"/>
      </w:pPr>
      <w:r>
        <w:t>OECD (2010) Sickness, disability and work: Breaking the barriers: A synthesis of findings across OECD countries. Retrieved from https://doi.org/10.1787/9789264088856-en</w:t>
      </w:r>
    </w:p>
    <w:p w14:paraId="6102AF5E" w14:textId="77777777" w:rsidR="00134EC9" w:rsidRDefault="00134EC9" w:rsidP="00134EC9">
      <w:pPr>
        <w:pStyle w:val="Bibliography"/>
      </w:pPr>
      <w:r>
        <w:t>OECD (2013, March 20) OECD Guidelines on Measuring Subjective Well-being. doi:10.1787/9789264191655-EN.</w:t>
      </w:r>
    </w:p>
    <w:p w14:paraId="3F0E889C" w14:textId="77777777" w:rsidR="00134EC9" w:rsidRDefault="00134EC9" w:rsidP="00134EC9">
      <w:pPr>
        <w:pStyle w:val="Bibliography"/>
      </w:pPr>
      <w:r>
        <w:t xml:space="preserve">Office for National Statistics (2014) </w:t>
      </w:r>
      <w:r>
        <w:rPr>
          <w:i/>
          <w:iCs/>
        </w:rPr>
        <w:t>Commuting and Personal Well-being, 2014</w:t>
      </w:r>
      <w:r>
        <w:t xml:space="preserve">, London: The National Archives. Retrieved from </w:t>
      </w:r>
      <w:r>
        <w:lastRenderedPageBreak/>
        <w:t>https://webarchive.nationalarchives.gov.uk/ukgwa/20160105231823/http://www.ons.gov.uk/ons/rel/wellbeing/measuring-national-well-being/commuting-and-personal-well-being--2014/art-commuting-and-personal-well-being.html</w:t>
      </w:r>
    </w:p>
    <w:p w14:paraId="2B9B8BE2" w14:textId="77777777" w:rsidR="00134EC9" w:rsidRDefault="00134EC9" w:rsidP="00134EC9">
      <w:pPr>
        <w:pStyle w:val="Bibliography"/>
      </w:pPr>
      <w:r>
        <w:t xml:space="preserve">Ogilvie, D, Griffin, S, Jones, A, … Chapman, C (2010) Commuting and health in Cambridge: A study of a “natural experiment” in the provision of new transport infrastructure. </w:t>
      </w:r>
      <w:r>
        <w:rPr>
          <w:i/>
          <w:iCs/>
        </w:rPr>
        <w:t>BMC Public Health</w:t>
      </w:r>
      <w:r>
        <w:t xml:space="preserve">, </w:t>
      </w:r>
      <w:r>
        <w:rPr>
          <w:b/>
          <w:bCs/>
        </w:rPr>
        <w:t>10</w:t>
      </w:r>
      <w:r>
        <w:t>. doi:10.1186/1471-2458-10-703.</w:t>
      </w:r>
    </w:p>
    <w:p w14:paraId="09523452" w14:textId="77777777" w:rsidR="00134EC9" w:rsidRDefault="00134EC9" w:rsidP="00134EC9">
      <w:pPr>
        <w:pStyle w:val="Bibliography"/>
      </w:pPr>
      <w:r>
        <w:t xml:space="preserve">Ohta, M, Mizoue, T, Mishima, N, and Ikeda, M (2007) Effect of the physical activities in leisure time and commuting to work on mental health. </w:t>
      </w:r>
      <w:r>
        <w:rPr>
          <w:i/>
          <w:iCs/>
        </w:rPr>
        <w:t>Journal of Occupational Health</w:t>
      </w:r>
      <w:r>
        <w:t xml:space="preserve">, </w:t>
      </w:r>
      <w:r>
        <w:rPr>
          <w:b/>
          <w:bCs/>
        </w:rPr>
        <w:t>49</w:t>
      </w:r>
      <w:r>
        <w:t>(1), 46–52. doi:10.1539/joh.49.46.</w:t>
      </w:r>
    </w:p>
    <w:p w14:paraId="31ADF1C0" w14:textId="77777777" w:rsidR="00134EC9" w:rsidRDefault="00134EC9" w:rsidP="00134EC9">
      <w:pPr>
        <w:pStyle w:val="Bibliography"/>
      </w:pPr>
      <w:r>
        <w:t xml:space="preserve">Olsson, LE, Gärling, T, Ettema, D, Friman, M, and Fujii, S (2013) Happiness and Satisfaction with Work Commute. </w:t>
      </w:r>
      <w:r>
        <w:rPr>
          <w:i/>
          <w:iCs/>
        </w:rPr>
        <w:t>Social Indicators Research</w:t>
      </w:r>
      <w:r>
        <w:t xml:space="preserve">, </w:t>
      </w:r>
      <w:r>
        <w:rPr>
          <w:b/>
          <w:bCs/>
        </w:rPr>
        <w:t>111</w:t>
      </w:r>
      <w:r>
        <w:t>(1), 255–263. doi:10.1007/s11205-012-0003-2.</w:t>
      </w:r>
    </w:p>
    <w:p w14:paraId="792022EC" w14:textId="77777777" w:rsidR="00134EC9" w:rsidRDefault="00134EC9" w:rsidP="00134EC9">
      <w:pPr>
        <w:pStyle w:val="Bibliography"/>
      </w:pPr>
      <w:r>
        <w:t xml:space="preserve">Page, NC, and Nilsson, VO (2017) Active commuting: Workplace health promotion for improved employee well-being and organizational behavior. </w:t>
      </w:r>
      <w:r>
        <w:rPr>
          <w:i/>
          <w:iCs/>
        </w:rPr>
        <w:t>Frontiers in Psychology</w:t>
      </w:r>
      <w:r>
        <w:t xml:space="preserve">, </w:t>
      </w:r>
      <w:r>
        <w:rPr>
          <w:b/>
          <w:bCs/>
        </w:rPr>
        <w:t>7</w:t>
      </w:r>
      <w:r>
        <w:t>(JAN). doi:10.3389/fpsyg.2016.01994.</w:t>
      </w:r>
    </w:p>
    <w:p w14:paraId="60E89F35" w14:textId="77777777" w:rsidR="00134EC9" w:rsidRDefault="00134EC9" w:rsidP="00134EC9">
      <w:pPr>
        <w:pStyle w:val="Bibliography"/>
      </w:pPr>
      <w:r>
        <w:t xml:space="preserve">Parloff, MB, Kelman, HC, and Frank, JD (1954) Comfort, effectiveness, and self-awareness as criteria of improvement in psychotherapy. </w:t>
      </w:r>
      <w:r>
        <w:rPr>
          <w:i/>
          <w:iCs/>
        </w:rPr>
        <w:t>The American Journal of Psychiatry</w:t>
      </w:r>
      <w:r>
        <w:t xml:space="preserve">, </w:t>
      </w:r>
      <w:r>
        <w:rPr>
          <w:b/>
          <w:bCs/>
        </w:rPr>
        <w:t>111</w:t>
      </w:r>
      <w:r>
        <w:t>(5), 343–352. doi:10.1176/AJP.111.5.343.</w:t>
      </w:r>
    </w:p>
    <w:p w14:paraId="5730AE9C" w14:textId="77777777" w:rsidR="00134EC9" w:rsidRDefault="00134EC9" w:rsidP="00134EC9">
      <w:pPr>
        <w:pStyle w:val="Bibliography"/>
      </w:pPr>
      <w:r>
        <w:t xml:space="preserve">Pearlin, LI, and Schooler, C (1978) The structure of coping. </w:t>
      </w:r>
      <w:r>
        <w:rPr>
          <w:i/>
          <w:iCs/>
        </w:rPr>
        <w:t>Journal of Health and Social Behavior</w:t>
      </w:r>
      <w:r>
        <w:t xml:space="preserve">, </w:t>
      </w:r>
      <w:r>
        <w:rPr>
          <w:b/>
          <w:bCs/>
        </w:rPr>
        <w:t>19</w:t>
      </w:r>
      <w:r>
        <w:t>(1), 2–21. doi:10.2307/2136319.</w:t>
      </w:r>
    </w:p>
    <w:p w14:paraId="01A78844" w14:textId="77777777" w:rsidR="00134EC9" w:rsidRDefault="00134EC9" w:rsidP="00134EC9">
      <w:pPr>
        <w:pStyle w:val="Bibliography"/>
      </w:pPr>
      <w:r>
        <w:t xml:space="preserve">Pucci, G, Reis, RS, Rech, CR, and Hallal, PC (2012) Quality of life and physical activity among adults: Population-based study in Brazilian adults. </w:t>
      </w:r>
      <w:r>
        <w:rPr>
          <w:i/>
          <w:iCs/>
        </w:rPr>
        <w:t>Quality of Life Research</w:t>
      </w:r>
      <w:r>
        <w:t xml:space="preserve">, </w:t>
      </w:r>
      <w:r>
        <w:rPr>
          <w:b/>
          <w:bCs/>
        </w:rPr>
        <w:t>21</w:t>
      </w:r>
      <w:r>
        <w:t>(9), 1537–1543. doi:10.1007/s11136-011-0083-5.</w:t>
      </w:r>
    </w:p>
    <w:p w14:paraId="13235A45" w14:textId="77777777" w:rsidR="00134EC9" w:rsidRDefault="00134EC9" w:rsidP="00134EC9">
      <w:pPr>
        <w:pStyle w:val="Bibliography"/>
      </w:pPr>
      <w:r>
        <w:t xml:space="preserve">QualityMetrics (2008) </w:t>
      </w:r>
      <w:r>
        <w:rPr>
          <w:i/>
          <w:iCs/>
        </w:rPr>
        <w:t>A manual for users of the SF-8_health survey quality</w:t>
      </w:r>
      <w:r>
        <w:t>, Metrics.</w:t>
      </w:r>
    </w:p>
    <w:p w14:paraId="4E4ABA12" w14:textId="77777777" w:rsidR="00134EC9" w:rsidRDefault="00134EC9" w:rsidP="00134EC9">
      <w:pPr>
        <w:pStyle w:val="Bibliography"/>
      </w:pPr>
      <w:r>
        <w:t xml:space="preserve">Radloff, LS (1977) The CES-D Scale: A Self-Report Depression Scale for Research in the General Population. </w:t>
      </w:r>
      <w:r>
        <w:rPr>
          <w:i/>
          <w:iCs/>
        </w:rPr>
        <w:t>Applied Psychological Measurement</w:t>
      </w:r>
      <w:r>
        <w:t xml:space="preserve">, </w:t>
      </w:r>
      <w:r>
        <w:rPr>
          <w:b/>
          <w:bCs/>
        </w:rPr>
        <w:t>1</w:t>
      </w:r>
      <w:r>
        <w:t>(3), 385–401. doi:10.1177/014662167700100306.</w:t>
      </w:r>
    </w:p>
    <w:p w14:paraId="23D121F0" w14:textId="77777777" w:rsidR="00134EC9" w:rsidRDefault="00134EC9" w:rsidP="00134EC9">
      <w:pPr>
        <w:pStyle w:val="Bibliography"/>
      </w:pPr>
      <w:r>
        <w:lastRenderedPageBreak/>
        <w:t xml:space="preserve">Raitasalo, R (1995) </w:t>
      </w:r>
      <w:r>
        <w:rPr>
          <w:i/>
          <w:iCs/>
        </w:rPr>
        <w:t>Elämänhallinta sosiaalipolitiikan tavoitteena. (Coping as the target of social policy)</w:t>
      </w:r>
      <w:r>
        <w:t>, Helsinki: The Social Insurance Institution, Finland, Studies in Social Securitary and Health 1.</w:t>
      </w:r>
    </w:p>
    <w:p w14:paraId="290FCACE" w14:textId="77777777" w:rsidR="00134EC9" w:rsidRDefault="00134EC9" w:rsidP="00134EC9">
      <w:pPr>
        <w:pStyle w:val="Bibliography"/>
      </w:pPr>
      <w:r>
        <w:t xml:space="preserve">Rasciute, S, and Downward, P (2010) Health or happiness? What is the impact of physical activity on the individual? </w:t>
      </w:r>
      <w:r>
        <w:rPr>
          <w:i/>
          <w:iCs/>
        </w:rPr>
        <w:t>Kyklos</w:t>
      </w:r>
      <w:r>
        <w:t xml:space="preserve">, </w:t>
      </w:r>
      <w:r>
        <w:rPr>
          <w:b/>
          <w:bCs/>
        </w:rPr>
        <w:t>63</w:t>
      </w:r>
      <w:r>
        <w:t>(2), 256–270.</w:t>
      </w:r>
    </w:p>
    <w:p w14:paraId="5DE419C6" w14:textId="77777777" w:rsidR="00134EC9" w:rsidRDefault="00134EC9" w:rsidP="00134EC9">
      <w:pPr>
        <w:pStyle w:val="Bibliography"/>
      </w:pPr>
      <w:r>
        <w:t xml:space="preserve">Reich, B, Niederseer, D, Loidl, M, … Niebauer, J (2020) Effects of active commuting on cardiovascular risk factors: GISMO—a randomized controlled feasibility study. </w:t>
      </w:r>
      <w:r>
        <w:rPr>
          <w:i/>
          <w:iCs/>
        </w:rPr>
        <w:t>Scandinavian Journal of Medicine and Science in Sports</w:t>
      </w:r>
      <w:r>
        <w:t xml:space="preserve">, </w:t>
      </w:r>
      <w:r>
        <w:rPr>
          <w:b/>
          <w:bCs/>
        </w:rPr>
        <w:t>30</w:t>
      </w:r>
      <w:r>
        <w:t>(S1), 15–23. doi:10.1111/SMS.13697.</w:t>
      </w:r>
    </w:p>
    <w:p w14:paraId="12BDB213" w14:textId="77777777" w:rsidR="00134EC9" w:rsidRDefault="00134EC9" w:rsidP="00134EC9">
      <w:pPr>
        <w:pStyle w:val="Bibliography"/>
      </w:pPr>
      <w:r>
        <w:t xml:space="preserve">Rissel, C, Greaves, S, Wen, LM, Capon, A, Crane, M, and Standen, C (2013) Evaluating the transport, health and economic impacts of new urban cycling infrastructure in Sydney, Australia - Protocol paper. </w:t>
      </w:r>
      <w:r>
        <w:rPr>
          <w:i/>
          <w:iCs/>
        </w:rPr>
        <w:t>BMC Public Health</w:t>
      </w:r>
      <w:r>
        <w:t xml:space="preserve">, </w:t>
      </w:r>
      <w:r>
        <w:rPr>
          <w:b/>
          <w:bCs/>
        </w:rPr>
        <w:t>13</w:t>
      </w:r>
      <w:r>
        <w:t>(1). doi:10.1186/1471-2458-13-963.</w:t>
      </w:r>
    </w:p>
    <w:p w14:paraId="12654105" w14:textId="77777777" w:rsidR="00134EC9" w:rsidRDefault="00134EC9" w:rsidP="00134EC9">
      <w:pPr>
        <w:pStyle w:val="Bibliography"/>
      </w:pPr>
      <w:r>
        <w:t xml:space="preserve">Russell, DW (1996) UCLA Loneliness Scale (Version 3): Reliability, validity, and factor structure. </w:t>
      </w:r>
      <w:r>
        <w:rPr>
          <w:i/>
          <w:iCs/>
        </w:rPr>
        <w:t>Journal of Personality Assessment</w:t>
      </w:r>
      <w:r>
        <w:t xml:space="preserve">, </w:t>
      </w:r>
      <w:r>
        <w:rPr>
          <w:b/>
          <w:bCs/>
        </w:rPr>
        <w:t>66</w:t>
      </w:r>
      <w:r>
        <w:t>(1), 20–40.</w:t>
      </w:r>
    </w:p>
    <w:p w14:paraId="517C268C" w14:textId="77777777" w:rsidR="00134EC9" w:rsidRDefault="00134EC9" w:rsidP="00134EC9">
      <w:pPr>
        <w:pStyle w:val="Bibliography"/>
      </w:pPr>
      <w:r>
        <w:t xml:space="preserve">Russell, JA, and Lanius, UF (1984) Adaptation level and the affective appraisal of environments. </w:t>
      </w:r>
      <w:r>
        <w:rPr>
          <w:i/>
          <w:iCs/>
        </w:rPr>
        <w:t>Journal of Environmental Psychology</w:t>
      </w:r>
      <w:r>
        <w:t xml:space="preserve">, </w:t>
      </w:r>
      <w:r>
        <w:rPr>
          <w:b/>
          <w:bCs/>
        </w:rPr>
        <w:t>4</w:t>
      </w:r>
      <w:r>
        <w:t>(2), 119–135. doi:10.1016/S0272-4944(84)80029-8.</w:t>
      </w:r>
    </w:p>
    <w:p w14:paraId="22DF9883" w14:textId="77777777" w:rsidR="00134EC9" w:rsidRDefault="00134EC9" w:rsidP="00134EC9">
      <w:pPr>
        <w:pStyle w:val="Bibliography"/>
      </w:pPr>
      <w:r>
        <w:t xml:space="preserve">Ryckman, RM, Robbins, MA, Thornton, B, and Cantrell, P (1982) Development and validation of a physical self-efficacy scale. </w:t>
      </w:r>
      <w:r>
        <w:rPr>
          <w:i/>
          <w:iCs/>
        </w:rPr>
        <w:t>Journal of Personality and Social Psychology</w:t>
      </w:r>
      <w:r>
        <w:t xml:space="preserve">, </w:t>
      </w:r>
      <w:r>
        <w:rPr>
          <w:b/>
          <w:bCs/>
        </w:rPr>
        <w:t>42</w:t>
      </w:r>
      <w:r>
        <w:t>(5), 891.</w:t>
      </w:r>
    </w:p>
    <w:p w14:paraId="76EA9049" w14:textId="77777777" w:rsidR="00134EC9" w:rsidRDefault="00134EC9" w:rsidP="00134EC9">
      <w:pPr>
        <w:pStyle w:val="Bibliography"/>
      </w:pPr>
      <w:r>
        <w:t xml:space="preserve">Sattler, MC, Färber, T, Traußnig, K, … van Poppel, MNM (2020) Cross-sectional association between active commuting and perceived commuting stress in Austrian adults: Results from the HOTway study. </w:t>
      </w:r>
      <w:r>
        <w:rPr>
          <w:i/>
          <w:iCs/>
        </w:rPr>
        <w:t>Mental Health and Physical Activity</w:t>
      </w:r>
      <w:r>
        <w:t xml:space="preserve">, </w:t>
      </w:r>
      <w:r>
        <w:rPr>
          <w:b/>
          <w:bCs/>
        </w:rPr>
        <w:t>19</w:t>
      </w:r>
      <w:r>
        <w:t>. doi:10.1016/j.mhpa.2020.100356.</w:t>
      </w:r>
    </w:p>
    <w:p w14:paraId="1FAE314A" w14:textId="77777777" w:rsidR="00134EC9" w:rsidRDefault="00134EC9" w:rsidP="00134EC9">
      <w:pPr>
        <w:pStyle w:val="Bibliography"/>
      </w:pPr>
      <w:r>
        <w:t xml:space="preserve">Scarabottolo, CC, Cyrino, ES, Nakamura, PM, … Christofaro, DGD (2019) Relationship of different domains of physical activity practice with health-related quality of life among community-dwelling older people: a cross-sectional study. </w:t>
      </w:r>
      <w:r>
        <w:rPr>
          <w:i/>
          <w:iCs/>
        </w:rPr>
        <w:t>BMJ Open</w:t>
      </w:r>
      <w:r>
        <w:t xml:space="preserve">, </w:t>
      </w:r>
      <w:r>
        <w:rPr>
          <w:b/>
          <w:bCs/>
        </w:rPr>
        <w:t>9</w:t>
      </w:r>
      <w:r>
        <w:t>(6), e027751. doi:10.1136/bmjopen-2018-027751.</w:t>
      </w:r>
    </w:p>
    <w:p w14:paraId="78A5A597" w14:textId="77777777" w:rsidR="00134EC9" w:rsidRDefault="00134EC9" w:rsidP="00134EC9">
      <w:pPr>
        <w:pStyle w:val="Bibliography"/>
      </w:pPr>
      <w:r>
        <w:lastRenderedPageBreak/>
        <w:t xml:space="preserve">Scarabottolo, CC, Tebar, WR, Gobbo, LA, … Christofaro, DGD (2022) Analysis of different domains of physical activity with health-related quality of life in adults: 2-year cohort. </w:t>
      </w:r>
      <w:r>
        <w:rPr>
          <w:i/>
          <w:iCs/>
        </w:rPr>
        <w:t>Health and Quality of Life Outcomes</w:t>
      </w:r>
      <w:r>
        <w:t xml:space="preserve">, </w:t>
      </w:r>
      <w:r>
        <w:rPr>
          <w:b/>
          <w:bCs/>
        </w:rPr>
        <w:t>20</w:t>
      </w:r>
      <w:r>
        <w:t>, 1–9. doi:10.1186/s12955-022-01981-3.</w:t>
      </w:r>
    </w:p>
    <w:p w14:paraId="05CE9D87" w14:textId="77777777" w:rsidR="00134EC9" w:rsidRDefault="00134EC9" w:rsidP="00134EC9">
      <w:pPr>
        <w:pStyle w:val="Bibliography"/>
      </w:pPr>
      <w:r>
        <w:t xml:space="preserve">Schwanen, T, and Mokhtarian, PL (2004) The extent and determinants of dissonance between actual and preferred residential neighborhood type. </w:t>
      </w:r>
      <w:r>
        <w:rPr>
          <w:i/>
          <w:iCs/>
        </w:rPr>
        <w:t>Environment and Planning B: Planning and Design</w:t>
      </w:r>
      <w:r>
        <w:t xml:space="preserve">, </w:t>
      </w:r>
      <w:r>
        <w:rPr>
          <w:b/>
          <w:bCs/>
        </w:rPr>
        <w:t>31</w:t>
      </w:r>
      <w:r>
        <w:t>(5), 759–784. doi:10.1068/B3039.</w:t>
      </w:r>
    </w:p>
    <w:p w14:paraId="627DE755" w14:textId="77777777" w:rsidR="00134EC9" w:rsidRDefault="00134EC9" w:rsidP="00134EC9">
      <w:pPr>
        <w:pStyle w:val="Bibliography"/>
      </w:pPr>
      <w:r>
        <w:t xml:space="preserve">Sener, IN, and Lee, RJ (2017) Active travel behavior in a border region of Texas and New Mexico: Motivators, deterrents, and characteristics. </w:t>
      </w:r>
      <w:r>
        <w:rPr>
          <w:i/>
          <w:iCs/>
        </w:rPr>
        <w:t>Journal of Physical Activity and Health</w:t>
      </w:r>
      <w:r>
        <w:t xml:space="preserve">, </w:t>
      </w:r>
      <w:r>
        <w:rPr>
          <w:b/>
          <w:bCs/>
        </w:rPr>
        <w:t>14</w:t>
      </w:r>
      <w:r>
        <w:t>(8), 636–645. doi:10.1123/jpah.2016-0503.</w:t>
      </w:r>
    </w:p>
    <w:p w14:paraId="132096ED" w14:textId="77777777" w:rsidR="00134EC9" w:rsidRDefault="00134EC9" w:rsidP="00134EC9">
      <w:pPr>
        <w:pStyle w:val="Bibliography"/>
      </w:pPr>
      <w:r>
        <w:t xml:space="preserve">Sener, IN, Lee, RJ, Simek, C, Sánchez, A, and Aldrete, RM (2017) Examining multimodal transportation in the el paso, texas, region: Regional transportation survey results. </w:t>
      </w:r>
      <w:r>
        <w:rPr>
          <w:i/>
          <w:iCs/>
        </w:rPr>
        <w:t>Transportation Research Record</w:t>
      </w:r>
      <w:r>
        <w:t xml:space="preserve">, </w:t>
      </w:r>
      <w:r>
        <w:rPr>
          <w:b/>
          <w:bCs/>
        </w:rPr>
        <w:t>2654</w:t>
      </w:r>
      <w:r>
        <w:t>(1), 55–64. doi:10.3141/2654-07.</w:t>
      </w:r>
    </w:p>
    <w:p w14:paraId="644ABCEA" w14:textId="77777777" w:rsidR="00134EC9" w:rsidRDefault="00134EC9" w:rsidP="00134EC9">
      <w:pPr>
        <w:pStyle w:val="Bibliography"/>
      </w:pPr>
      <w:r>
        <w:t xml:space="preserve">Shacham, S (1983) A shortened version of the Profile Mood States. </w:t>
      </w:r>
      <w:r>
        <w:rPr>
          <w:i/>
          <w:iCs/>
        </w:rPr>
        <w:t>Journal of Personality Aassessment</w:t>
      </w:r>
      <w:r>
        <w:t>.</w:t>
      </w:r>
    </w:p>
    <w:p w14:paraId="223E4D67" w14:textId="77777777" w:rsidR="00134EC9" w:rsidRDefault="00134EC9" w:rsidP="00134EC9">
      <w:pPr>
        <w:pStyle w:val="Bibliography"/>
      </w:pPr>
      <w:r>
        <w:t xml:space="preserve">Singleton, PA (2019) Walking (and cycling) to well-being: Modal and other determinants of subjective well-being during the commute. </w:t>
      </w:r>
      <w:r>
        <w:rPr>
          <w:i/>
          <w:iCs/>
        </w:rPr>
        <w:t>Travel Behaviour and Society</w:t>
      </w:r>
      <w:r>
        <w:t xml:space="preserve">, </w:t>
      </w:r>
      <w:r>
        <w:rPr>
          <w:b/>
          <w:bCs/>
        </w:rPr>
        <w:t>16</w:t>
      </w:r>
      <w:r>
        <w:t>, 249–261. doi:10.1016/j.tbs.2018.02.005.</w:t>
      </w:r>
    </w:p>
    <w:p w14:paraId="4B2C2D94" w14:textId="77777777" w:rsidR="00134EC9" w:rsidRDefault="00134EC9" w:rsidP="00134EC9">
      <w:pPr>
        <w:pStyle w:val="Bibliography"/>
      </w:pPr>
      <w:r>
        <w:t xml:space="preserve">Smith, JM (2012) Toward a better understanding of loneliness in community-dwelling older adults. </w:t>
      </w:r>
      <w:r>
        <w:rPr>
          <w:i/>
          <w:iCs/>
        </w:rPr>
        <w:t>Journal of Psychology: Interdisciplinary and Applied</w:t>
      </w:r>
      <w:r>
        <w:t xml:space="preserve">, </w:t>
      </w:r>
      <w:r>
        <w:rPr>
          <w:b/>
          <w:bCs/>
        </w:rPr>
        <w:t>146</w:t>
      </w:r>
      <w:r>
        <w:t>(3), 293–311. doi:10.1080/00223980.2011.602132.</w:t>
      </w:r>
    </w:p>
    <w:p w14:paraId="78DD5357" w14:textId="77777777" w:rsidR="00134EC9" w:rsidRDefault="00134EC9" w:rsidP="00134EC9">
      <w:pPr>
        <w:pStyle w:val="Bibliography"/>
      </w:pPr>
      <w:r>
        <w:t xml:space="preserve">Smith, O (2017) Commute well-being differences by mode: Evidence from Portland, Oregon, USA. </w:t>
      </w:r>
      <w:r>
        <w:rPr>
          <w:i/>
          <w:iCs/>
        </w:rPr>
        <w:t>Journal of Transport and Health</w:t>
      </w:r>
      <w:r>
        <w:t xml:space="preserve">, </w:t>
      </w:r>
      <w:r>
        <w:rPr>
          <w:b/>
          <w:bCs/>
        </w:rPr>
        <w:t>4</w:t>
      </w:r>
      <w:r>
        <w:t>, 246–254. doi:10.1016/j.jth.2016.08.005.</w:t>
      </w:r>
    </w:p>
    <w:p w14:paraId="5DD322DF" w14:textId="77777777" w:rsidR="00134EC9" w:rsidRDefault="00134EC9" w:rsidP="00134EC9">
      <w:pPr>
        <w:pStyle w:val="Bibliography"/>
      </w:pPr>
      <w:r>
        <w:t xml:space="preserve">Solem, PE (2003) </w:t>
      </w:r>
      <w:r>
        <w:rPr>
          <w:i/>
          <w:iCs/>
        </w:rPr>
        <w:t>Forskningsinstrumentene i NorLAG [The Research Instruments in the NorLAGstudy].</w:t>
      </w:r>
      <w:r>
        <w:t>, Oslo: Norwegian Social Research.</w:t>
      </w:r>
    </w:p>
    <w:p w14:paraId="07ED9F01" w14:textId="77777777" w:rsidR="00134EC9" w:rsidRDefault="00134EC9" w:rsidP="00134EC9">
      <w:pPr>
        <w:pStyle w:val="Bibliography"/>
      </w:pPr>
      <w:r>
        <w:lastRenderedPageBreak/>
        <w:t xml:space="preserve">St-Louis, E, Manaugh, K, Van Lierop, D, Student, P, and El-Geneidy, A (2014) The happy commuter: A comparison of commuter satisfaction across modes. </w:t>
      </w:r>
      <w:r>
        <w:rPr>
          <w:i/>
          <w:iCs/>
        </w:rPr>
        <w:t>Transportation Research Part F: Traffic Psychology and Behaviour</w:t>
      </w:r>
      <w:r>
        <w:t xml:space="preserve">, </w:t>
      </w:r>
      <w:r>
        <w:rPr>
          <w:b/>
          <w:bCs/>
        </w:rPr>
        <w:t>26</w:t>
      </w:r>
      <w:r>
        <w:t>, 160–170.</w:t>
      </w:r>
    </w:p>
    <w:p w14:paraId="41F9A29C" w14:textId="77777777" w:rsidR="00134EC9" w:rsidRDefault="00134EC9" w:rsidP="00134EC9">
      <w:pPr>
        <w:pStyle w:val="Bibliography"/>
      </w:pPr>
      <w:r>
        <w:t xml:space="preserve">Sullivan, M, Karlsson, J, and Ware, JE (1995) The Swedish SF-36 Health Survey-I. Evaluation of data quality, scaling assumptions, reliability and construct validity across general populations in Sweden. </w:t>
      </w:r>
      <w:r>
        <w:rPr>
          <w:i/>
          <w:iCs/>
        </w:rPr>
        <w:t>Social Science and Medicine</w:t>
      </w:r>
      <w:r>
        <w:t xml:space="preserve">, </w:t>
      </w:r>
      <w:r>
        <w:rPr>
          <w:b/>
          <w:bCs/>
        </w:rPr>
        <w:t>41</w:t>
      </w:r>
      <w:r>
        <w:t>(10), 1349–1358. doi:10.1016/0277-9536(95)00125-Q.</w:t>
      </w:r>
    </w:p>
    <w:p w14:paraId="20E00BD2" w14:textId="77777777" w:rsidR="00134EC9" w:rsidRDefault="00134EC9" w:rsidP="00134EC9">
      <w:pPr>
        <w:pStyle w:val="Bibliography"/>
      </w:pPr>
      <w:r>
        <w:t xml:space="preserve">Taylor, M, Brice, J, Buck, N, and Prentice-Lane, E (2001) </w:t>
      </w:r>
      <w:r>
        <w:rPr>
          <w:i/>
          <w:iCs/>
        </w:rPr>
        <w:t>British Household Panel Survey-User-Manual-Volume A: Introduction, Technical Report and Appendices</w:t>
      </w:r>
      <w:r>
        <w:t>, Colchester: Institute for Social and Economic Research, University of Essex.</w:t>
      </w:r>
    </w:p>
    <w:p w14:paraId="4E324643" w14:textId="77777777" w:rsidR="00134EC9" w:rsidRDefault="00134EC9" w:rsidP="00134EC9">
      <w:pPr>
        <w:pStyle w:val="Bibliography"/>
      </w:pPr>
      <w:r>
        <w:t xml:space="preserve">Tennant, R, Hiller, L, Fishwick, R, … Stewart-Brown, S (2007) The Warwick-Dinburgh mental well-being scale (WEMWBS): Development and UK validation. </w:t>
      </w:r>
      <w:r>
        <w:rPr>
          <w:i/>
          <w:iCs/>
        </w:rPr>
        <w:t>Health and Quality of Life Outcomes</w:t>
      </w:r>
      <w:r>
        <w:t xml:space="preserve">, </w:t>
      </w:r>
      <w:r>
        <w:rPr>
          <w:b/>
          <w:bCs/>
        </w:rPr>
        <w:t>5</w:t>
      </w:r>
      <w:r>
        <w:t>. doi:10.1186/1477-7525-5-63.</w:t>
      </w:r>
    </w:p>
    <w:p w14:paraId="79BE6369" w14:textId="77777777" w:rsidR="00134EC9" w:rsidRDefault="00134EC9" w:rsidP="00134EC9">
      <w:pPr>
        <w:pStyle w:val="Bibliography"/>
      </w:pPr>
      <w:r>
        <w:t xml:space="preserve">The EuroQoL Group (1990) EuroQol - a new facility for the measurement of health-related quality of life. </w:t>
      </w:r>
      <w:r>
        <w:rPr>
          <w:i/>
          <w:iCs/>
        </w:rPr>
        <w:t>Health Policy</w:t>
      </w:r>
      <w:r>
        <w:t xml:space="preserve">, </w:t>
      </w:r>
      <w:r>
        <w:rPr>
          <w:b/>
          <w:bCs/>
        </w:rPr>
        <w:t>16</w:t>
      </w:r>
      <w:r>
        <w:t>(3), 199–208. doi:10.1016/0168-8510(90)90421-9.</w:t>
      </w:r>
    </w:p>
    <w:p w14:paraId="17F8A2A4" w14:textId="77777777" w:rsidR="00134EC9" w:rsidRDefault="00134EC9" w:rsidP="00134EC9">
      <w:pPr>
        <w:pStyle w:val="Bibliography"/>
      </w:pPr>
      <w:r>
        <w:t xml:space="preserve">The Whoqol Group (1998) The World Health Organization quality of life assessment (WHOQOL): Development and general psychometric properties. </w:t>
      </w:r>
      <w:r>
        <w:rPr>
          <w:i/>
          <w:iCs/>
        </w:rPr>
        <w:t>Social Science &amp; Medicine</w:t>
      </w:r>
      <w:r>
        <w:t xml:space="preserve">, </w:t>
      </w:r>
      <w:r>
        <w:rPr>
          <w:b/>
          <w:bCs/>
        </w:rPr>
        <w:t>46</w:t>
      </w:r>
      <w:r>
        <w:t>(12), 1569–1585.</w:t>
      </w:r>
    </w:p>
    <w:p w14:paraId="38842BD8" w14:textId="77777777" w:rsidR="00134EC9" w:rsidRDefault="00134EC9" w:rsidP="00134EC9">
      <w:pPr>
        <w:pStyle w:val="Bibliography"/>
      </w:pPr>
      <w:r>
        <w:t xml:space="preserve">Thompson, ER (2007) Development and validation of an internationally reliable short-form of the Positive and Negative Affect Schedule (PANAS). </w:t>
      </w:r>
      <w:r>
        <w:rPr>
          <w:i/>
          <w:iCs/>
        </w:rPr>
        <w:t>Journal of Cross-Cultural Psychology</w:t>
      </w:r>
      <w:r>
        <w:t xml:space="preserve">, </w:t>
      </w:r>
      <w:r>
        <w:rPr>
          <w:b/>
          <w:bCs/>
        </w:rPr>
        <w:t>38</w:t>
      </w:r>
      <w:r>
        <w:t>(2), 227–242. doi:10.1177/0022022106297301.</w:t>
      </w:r>
    </w:p>
    <w:p w14:paraId="4192D523" w14:textId="77777777" w:rsidR="00134EC9" w:rsidRDefault="00134EC9" w:rsidP="00134EC9">
      <w:pPr>
        <w:pStyle w:val="Bibliography"/>
      </w:pPr>
      <w:r>
        <w:t xml:space="preserve">Trost, SG, Owen, N, Bauman, AE, Sallis, JF, and Brown, W (2002) Correlates of adults’ participation in physical activity: Review and update. </w:t>
      </w:r>
      <w:r>
        <w:rPr>
          <w:i/>
          <w:iCs/>
        </w:rPr>
        <w:t>Medicine &amp; Science in Sports &amp; Exercise</w:t>
      </w:r>
      <w:r>
        <w:t xml:space="preserve">, </w:t>
      </w:r>
      <w:r>
        <w:rPr>
          <w:b/>
          <w:bCs/>
        </w:rPr>
        <w:t>34</w:t>
      </w:r>
      <w:r>
        <w:t>(12), 1996–2001.</w:t>
      </w:r>
    </w:p>
    <w:p w14:paraId="3907671F" w14:textId="77777777" w:rsidR="00134EC9" w:rsidRDefault="00134EC9" w:rsidP="00134EC9">
      <w:pPr>
        <w:pStyle w:val="Bibliography"/>
      </w:pPr>
      <w:r>
        <w:t>Vancampfort, D, Smith, L, Stubbs, B, … Koyanagi, A (2018) Associations between active travel and physical multi-morbidity in six low- and middle-income countries among community-</w:t>
      </w:r>
      <w:r>
        <w:lastRenderedPageBreak/>
        <w:t xml:space="preserve">dwelling older adults: A cross-sectional study. </w:t>
      </w:r>
      <w:r>
        <w:rPr>
          <w:i/>
          <w:iCs/>
        </w:rPr>
        <w:t>PLoS ONE</w:t>
      </w:r>
      <w:r>
        <w:t xml:space="preserve">, </w:t>
      </w:r>
      <w:r>
        <w:rPr>
          <w:b/>
          <w:bCs/>
        </w:rPr>
        <w:t>13</w:t>
      </w:r>
      <w:r>
        <w:t>(8). doi:10.1371/journal.pone.0203277.</w:t>
      </w:r>
    </w:p>
    <w:p w14:paraId="6C0BEE12" w14:textId="77777777" w:rsidR="00134EC9" w:rsidRDefault="00134EC9" w:rsidP="00134EC9">
      <w:pPr>
        <w:pStyle w:val="Bibliography"/>
      </w:pPr>
      <w:r>
        <w:t xml:space="preserve">Västfjäll, D, Friman, M, Gärling, T, and Kleiner, M (2002) The measurement of core affect: a Swedish self-report measure derived from the affect circumplex. </w:t>
      </w:r>
      <w:r>
        <w:rPr>
          <w:i/>
          <w:iCs/>
        </w:rPr>
        <w:t>Scandinavian Journal of Psychology</w:t>
      </w:r>
      <w:r>
        <w:t xml:space="preserve">, </w:t>
      </w:r>
      <w:r>
        <w:rPr>
          <w:b/>
          <w:bCs/>
        </w:rPr>
        <w:t>43</w:t>
      </w:r>
      <w:r>
        <w:t>(1), 19–31. doi:10.1111/1467-9450.00265.</w:t>
      </w:r>
    </w:p>
    <w:p w14:paraId="20B91244" w14:textId="77777777" w:rsidR="00134EC9" w:rsidRDefault="00134EC9" w:rsidP="00134EC9">
      <w:pPr>
        <w:pStyle w:val="Bibliography"/>
      </w:pPr>
      <w:r>
        <w:t xml:space="preserve">Vuillemin, A, Boini, S, Bertrais, S, … Briançon, S (2005) Leisure time physical activity and health-related quality of life. </w:t>
      </w:r>
      <w:r>
        <w:rPr>
          <w:i/>
          <w:iCs/>
        </w:rPr>
        <w:t>Preventive Medicine</w:t>
      </w:r>
      <w:r>
        <w:t xml:space="preserve">, </w:t>
      </w:r>
      <w:r>
        <w:rPr>
          <w:b/>
          <w:bCs/>
        </w:rPr>
        <w:t>41</w:t>
      </w:r>
      <w:r>
        <w:t>(2), 562–569. doi:10.1016/J.YPMED.2005.01.006.</w:t>
      </w:r>
    </w:p>
    <w:p w14:paraId="76FE7991" w14:textId="77777777" w:rsidR="00134EC9" w:rsidRDefault="00134EC9" w:rsidP="00134EC9">
      <w:pPr>
        <w:pStyle w:val="Bibliography"/>
      </w:pPr>
      <w:r>
        <w:t xml:space="preserve">Wang, X, Yin, C, and Shao, C (2021) Relationships among haze pollution, commuting behavior and life satisfaction: A quasi-longitudinal analysis. </w:t>
      </w:r>
      <w:r>
        <w:rPr>
          <w:i/>
          <w:iCs/>
        </w:rPr>
        <w:t>Transportation Research Part D: Transport and Environment</w:t>
      </w:r>
      <w:r>
        <w:t xml:space="preserve">, </w:t>
      </w:r>
      <w:r>
        <w:rPr>
          <w:b/>
          <w:bCs/>
        </w:rPr>
        <w:t>92</w:t>
      </w:r>
      <w:r>
        <w:t>. doi:10.1016/j.trd.2021.102723.</w:t>
      </w:r>
    </w:p>
    <w:p w14:paraId="1B8A98BA" w14:textId="77777777" w:rsidR="00134EC9" w:rsidRDefault="00134EC9" w:rsidP="00134EC9">
      <w:pPr>
        <w:pStyle w:val="Bibliography"/>
      </w:pPr>
      <w:r>
        <w:t>Ware, J, Kosinski, M, Dewey, J, … Dewey, J (2001) How to score and interpret single-item health status measures: a manual for users of the SF-8</w:t>
      </w:r>
      <w:r>
        <w:rPr>
          <w:vertAlign w:val="superscript"/>
        </w:rPr>
        <w:t>TM</w:t>
      </w:r>
      <w:r>
        <w:t xml:space="preserve"> Health Survey.</w:t>
      </w:r>
    </w:p>
    <w:p w14:paraId="2F11E486" w14:textId="77777777" w:rsidR="00134EC9" w:rsidRDefault="00134EC9" w:rsidP="00134EC9">
      <w:pPr>
        <w:pStyle w:val="Bibliography"/>
      </w:pPr>
      <w:r>
        <w:t xml:space="preserve">Ware, JE, and Gandek, B (1998) Overview of the SF-36 Health Survey and the International Quality of Life Assessment (IQOLA) Project. </w:t>
      </w:r>
      <w:r>
        <w:rPr>
          <w:i/>
          <w:iCs/>
        </w:rPr>
        <w:t>J Clin Epidemiol</w:t>
      </w:r>
      <w:r>
        <w:t xml:space="preserve">, </w:t>
      </w:r>
      <w:r>
        <w:rPr>
          <w:b/>
          <w:bCs/>
        </w:rPr>
        <w:t>51</w:t>
      </w:r>
      <w:r>
        <w:t>(11), 903–912.</w:t>
      </w:r>
    </w:p>
    <w:p w14:paraId="5C78B10F" w14:textId="77777777" w:rsidR="00134EC9" w:rsidRDefault="00134EC9" w:rsidP="00134EC9">
      <w:pPr>
        <w:pStyle w:val="Bibliography"/>
      </w:pPr>
      <w:r>
        <w:t xml:space="preserve">Ware, JE, Kosinski, M, and Keller, SD (1996) A 12-Item Short-Form Health Survey: Construction of Scales and Preliminary Tests of Reliability and Validity., </w:t>
      </w:r>
      <w:r>
        <w:rPr>
          <w:b/>
          <w:bCs/>
        </w:rPr>
        <w:t>34</w:t>
      </w:r>
      <w:r>
        <w:t>(3), 220–233.</w:t>
      </w:r>
    </w:p>
    <w:p w14:paraId="1D2D7820" w14:textId="77777777" w:rsidR="00134EC9" w:rsidRDefault="00134EC9" w:rsidP="00134EC9">
      <w:pPr>
        <w:pStyle w:val="Bibliography"/>
      </w:pPr>
      <w:r>
        <w:t xml:space="preserve">Ware, JE, Snow, KK, Kosinski, M, and Gandek, B (1993) </w:t>
      </w:r>
      <w:r>
        <w:rPr>
          <w:i/>
          <w:iCs/>
        </w:rPr>
        <w:t>SF-36 health survey. Manual and Interpretation guide, 2.</w:t>
      </w:r>
    </w:p>
    <w:p w14:paraId="746617C6" w14:textId="77777777" w:rsidR="00134EC9" w:rsidRDefault="00134EC9" w:rsidP="00134EC9">
      <w:pPr>
        <w:pStyle w:val="Bibliography"/>
      </w:pPr>
      <w:r>
        <w:t>Ware, JEJr, Kosinski, M, Turner-Bowker, DM, and Gandek, B (2002) User’s Manual for the SF-12v2® Health Survey With a Supplement Documenting SF-12® Health Survey., Lincoln, RI: QualityMetric Incorporated.</w:t>
      </w:r>
    </w:p>
    <w:p w14:paraId="0BAAF0F5" w14:textId="77777777" w:rsidR="00134EC9" w:rsidRDefault="00134EC9" w:rsidP="00134EC9">
      <w:pPr>
        <w:pStyle w:val="Bibliography"/>
      </w:pPr>
      <w:r>
        <w:t xml:space="preserve">Watson, D, Clark, LA, and Tellegen, A (1988) Development and Validation of Brief Measures of Positive and Negative Affect: The PANAS Scales. </w:t>
      </w:r>
      <w:r>
        <w:rPr>
          <w:i/>
          <w:iCs/>
        </w:rPr>
        <w:t>Journal of Personality and Social Psychology</w:t>
      </w:r>
      <w:r>
        <w:t xml:space="preserve">, </w:t>
      </w:r>
      <w:r>
        <w:rPr>
          <w:b/>
          <w:bCs/>
        </w:rPr>
        <w:t>54</w:t>
      </w:r>
      <w:r>
        <w:t>(6), 1063–1070. doi:10.1037/0022-3514.54.6.1063.</w:t>
      </w:r>
    </w:p>
    <w:p w14:paraId="37EA9B61" w14:textId="77777777" w:rsidR="00134EC9" w:rsidRDefault="00134EC9" w:rsidP="00134EC9">
      <w:pPr>
        <w:pStyle w:val="Bibliography"/>
      </w:pPr>
      <w:r>
        <w:lastRenderedPageBreak/>
        <w:t xml:space="preserve">West, LA, Cole, S, Goodkind, D, and He, W (2014) </w:t>
      </w:r>
      <w:r>
        <w:rPr>
          <w:i/>
          <w:iCs/>
        </w:rPr>
        <w:t>65+ in the United States: 2010 (Current Population Reports)</w:t>
      </w:r>
      <w:r>
        <w:t>, Washington, DC: U.S.: Census Bureau.</w:t>
      </w:r>
    </w:p>
    <w:p w14:paraId="3E57B0CE" w14:textId="77777777" w:rsidR="00134EC9" w:rsidRDefault="00134EC9" w:rsidP="00134EC9">
      <w:pPr>
        <w:pStyle w:val="Bibliography"/>
      </w:pPr>
      <w:r>
        <w:t xml:space="preserve">Yang, Y, Langellier, BA, Stankov, I, Purtle, J, Nelson, KL, and Diez Roux, AV (2019) Examining the possible impact of daily transport on depression among older adults using an agent-based model. </w:t>
      </w:r>
      <w:r>
        <w:rPr>
          <w:i/>
          <w:iCs/>
        </w:rPr>
        <w:t>Aging &amp; Mental Health</w:t>
      </w:r>
      <w:r>
        <w:t xml:space="preserve">, </w:t>
      </w:r>
      <w:r>
        <w:rPr>
          <w:b/>
          <w:bCs/>
        </w:rPr>
        <w:t>23</w:t>
      </w:r>
      <w:r>
        <w:t>(6), 743–751. doi:10.1080/13607863.2018.1450832.</w:t>
      </w:r>
    </w:p>
    <w:p w14:paraId="525962BA" w14:textId="75671A6F" w:rsidR="00134EC9" w:rsidRDefault="00134EC9" w:rsidP="002636D8">
      <w:pPr>
        <w:jc w:val="both"/>
        <w:rPr>
          <w:rFonts w:ascii="Times New Roman" w:hAnsi="Times New Roman" w:cs="Times New Roman"/>
        </w:rPr>
      </w:pPr>
      <w:r>
        <w:rPr>
          <w:rFonts w:ascii="Times New Roman" w:hAnsi="Times New Roman" w:cs="Times New Roman"/>
        </w:rPr>
        <w:fldChar w:fldCharType="end"/>
      </w:r>
    </w:p>
    <w:p w14:paraId="44EF6D53" w14:textId="77777777" w:rsidR="002636D8" w:rsidRPr="002636D8" w:rsidRDefault="002636D8" w:rsidP="00A567CC">
      <w:pPr>
        <w:jc w:val="both"/>
        <w:rPr>
          <w:rFonts w:ascii="Times New Roman" w:hAnsi="Times New Roman" w:cs="Times New Roman"/>
        </w:rPr>
      </w:pPr>
    </w:p>
    <w:sectPr w:rsidR="002636D8" w:rsidRPr="002636D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bookmark int2:bookmarkName="_Int_IqlxrveP" int2:invalidationBookmarkName="" int2:hashCode="8R7B2eRtZtFXQY" int2:id="B8HWEjqo">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77B7A"/>
    <w:multiLevelType w:val="hybridMultilevel"/>
    <w:tmpl w:val="943A0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AC655C"/>
    <w:multiLevelType w:val="hybridMultilevel"/>
    <w:tmpl w:val="3910715E"/>
    <w:lvl w:ilvl="0" w:tplc="398E8022">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B159C8"/>
    <w:multiLevelType w:val="hybridMultilevel"/>
    <w:tmpl w:val="D2024112"/>
    <w:lvl w:ilvl="0" w:tplc="81D68EEE">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A817F0"/>
    <w:multiLevelType w:val="hybridMultilevel"/>
    <w:tmpl w:val="2FE84270"/>
    <w:lvl w:ilvl="0" w:tplc="894230A2">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FB4FC8"/>
    <w:multiLevelType w:val="hybridMultilevel"/>
    <w:tmpl w:val="F952640C"/>
    <w:lvl w:ilvl="0" w:tplc="F3AE1076">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925F55"/>
    <w:multiLevelType w:val="hybridMultilevel"/>
    <w:tmpl w:val="430C9B16"/>
    <w:lvl w:ilvl="0" w:tplc="D7CE9024">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FA0EB6"/>
    <w:multiLevelType w:val="hybridMultilevel"/>
    <w:tmpl w:val="2B6EA8D4"/>
    <w:lvl w:ilvl="0" w:tplc="2B744C58">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A2727D"/>
    <w:multiLevelType w:val="hybridMultilevel"/>
    <w:tmpl w:val="16809A64"/>
    <w:lvl w:ilvl="0" w:tplc="7FFC6B48">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35337C"/>
    <w:multiLevelType w:val="hybridMultilevel"/>
    <w:tmpl w:val="7A4410D6"/>
    <w:lvl w:ilvl="0" w:tplc="01626754">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D46B0B"/>
    <w:multiLevelType w:val="hybridMultilevel"/>
    <w:tmpl w:val="885EF46A"/>
    <w:lvl w:ilvl="0" w:tplc="D4E4BA46">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597AAD"/>
    <w:multiLevelType w:val="hybridMultilevel"/>
    <w:tmpl w:val="26224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2476921">
    <w:abstractNumId w:val="6"/>
  </w:num>
  <w:num w:numId="2" w16cid:durableId="360011910">
    <w:abstractNumId w:val="10"/>
  </w:num>
  <w:num w:numId="3" w16cid:durableId="1295911729">
    <w:abstractNumId w:val="0"/>
  </w:num>
  <w:num w:numId="4" w16cid:durableId="273098093">
    <w:abstractNumId w:val="4"/>
  </w:num>
  <w:num w:numId="5" w16cid:durableId="572392837">
    <w:abstractNumId w:val="9"/>
  </w:num>
  <w:num w:numId="6" w16cid:durableId="711732520">
    <w:abstractNumId w:val="8"/>
  </w:num>
  <w:num w:numId="7" w16cid:durableId="1657220950">
    <w:abstractNumId w:val="3"/>
  </w:num>
  <w:num w:numId="8" w16cid:durableId="607928885">
    <w:abstractNumId w:val="7"/>
  </w:num>
  <w:num w:numId="9" w16cid:durableId="1135488056">
    <w:abstractNumId w:val="1"/>
  </w:num>
  <w:num w:numId="10" w16cid:durableId="1937398569">
    <w:abstractNumId w:val="5"/>
  </w:num>
  <w:num w:numId="11" w16cid:durableId="3718122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AIjNLIzMjU0MTQyUdpeDU4uLM/DyQAhOzWgBn8OrNLQAAAA=="/>
  </w:docVars>
  <w:rsids>
    <w:rsidRoot w:val="00E865A0"/>
    <w:rsid w:val="00003578"/>
    <w:rsid w:val="00023DC9"/>
    <w:rsid w:val="000417D7"/>
    <w:rsid w:val="000477C9"/>
    <w:rsid w:val="000603DA"/>
    <w:rsid w:val="000716FB"/>
    <w:rsid w:val="00073649"/>
    <w:rsid w:val="000869E5"/>
    <w:rsid w:val="001172A4"/>
    <w:rsid w:val="00134EC9"/>
    <w:rsid w:val="001620F1"/>
    <w:rsid w:val="001827EE"/>
    <w:rsid w:val="001B5D8B"/>
    <w:rsid w:val="001C2D29"/>
    <w:rsid w:val="00206860"/>
    <w:rsid w:val="00241E61"/>
    <w:rsid w:val="0025125D"/>
    <w:rsid w:val="002636D8"/>
    <w:rsid w:val="00284CCE"/>
    <w:rsid w:val="002B496E"/>
    <w:rsid w:val="002C5A9A"/>
    <w:rsid w:val="002C7EF5"/>
    <w:rsid w:val="002D5714"/>
    <w:rsid w:val="002E4ECD"/>
    <w:rsid w:val="00325E55"/>
    <w:rsid w:val="00327B60"/>
    <w:rsid w:val="00334660"/>
    <w:rsid w:val="00367AB4"/>
    <w:rsid w:val="00374B56"/>
    <w:rsid w:val="0038072B"/>
    <w:rsid w:val="00380987"/>
    <w:rsid w:val="003832F9"/>
    <w:rsid w:val="003A3632"/>
    <w:rsid w:val="003B41E7"/>
    <w:rsid w:val="003B7A24"/>
    <w:rsid w:val="003C1F04"/>
    <w:rsid w:val="003D108F"/>
    <w:rsid w:val="003F67FE"/>
    <w:rsid w:val="00416D58"/>
    <w:rsid w:val="0042146B"/>
    <w:rsid w:val="00463A0F"/>
    <w:rsid w:val="00465F6B"/>
    <w:rsid w:val="004844C9"/>
    <w:rsid w:val="00487E3D"/>
    <w:rsid w:val="00491418"/>
    <w:rsid w:val="0049495B"/>
    <w:rsid w:val="0050725C"/>
    <w:rsid w:val="00512A7D"/>
    <w:rsid w:val="00514A7D"/>
    <w:rsid w:val="00574F55"/>
    <w:rsid w:val="005A200A"/>
    <w:rsid w:val="005C2035"/>
    <w:rsid w:val="00601717"/>
    <w:rsid w:val="00605A23"/>
    <w:rsid w:val="006461D1"/>
    <w:rsid w:val="00660398"/>
    <w:rsid w:val="006B171D"/>
    <w:rsid w:val="006E05E4"/>
    <w:rsid w:val="0070704B"/>
    <w:rsid w:val="00726AE9"/>
    <w:rsid w:val="0073088C"/>
    <w:rsid w:val="007435A4"/>
    <w:rsid w:val="007B7A4A"/>
    <w:rsid w:val="00811F1B"/>
    <w:rsid w:val="00832DFC"/>
    <w:rsid w:val="00871BE0"/>
    <w:rsid w:val="008A7DC2"/>
    <w:rsid w:val="008F041E"/>
    <w:rsid w:val="00917D60"/>
    <w:rsid w:val="00921F3C"/>
    <w:rsid w:val="00925F52"/>
    <w:rsid w:val="009637AB"/>
    <w:rsid w:val="009C33B8"/>
    <w:rsid w:val="009C3EED"/>
    <w:rsid w:val="009D5656"/>
    <w:rsid w:val="009F5AA4"/>
    <w:rsid w:val="009F5F81"/>
    <w:rsid w:val="00A15644"/>
    <w:rsid w:val="00A567CC"/>
    <w:rsid w:val="00A6024B"/>
    <w:rsid w:val="00A84D73"/>
    <w:rsid w:val="00A87965"/>
    <w:rsid w:val="00AA17B6"/>
    <w:rsid w:val="00AC3F64"/>
    <w:rsid w:val="00B30C55"/>
    <w:rsid w:val="00B44BA9"/>
    <w:rsid w:val="00B66748"/>
    <w:rsid w:val="00B74F9E"/>
    <w:rsid w:val="00B97BB1"/>
    <w:rsid w:val="00BA7E97"/>
    <w:rsid w:val="00BC781D"/>
    <w:rsid w:val="00BF1105"/>
    <w:rsid w:val="00BF17A3"/>
    <w:rsid w:val="00C138DD"/>
    <w:rsid w:val="00C13F5F"/>
    <w:rsid w:val="00C32CD1"/>
    <w:rsid w:val="00C41F1C"/>
    <w:rsid w:val="00C77BC4"/>
    <w:rsid w:val="00C83FAE"/>
    <w:rsid w:val="00C9790C"/>
    <w:rsid w:val="00CC36DC"/>
    <w:rsid w:val="00CD657E"/>
    <w:rsid w:val="00CF6580"/>
    <w:rsid w:val="00D463C3"/>
    <w:rsid w:val="00DA2464"/>
    <w:rsid w:val="00DA4AA1"/>
    <w:rsid w:val="00DB1ED3"/>
    <w:rsid w:val="00DC2376"/>
    <w:rsid w:val="00DE0D8A"/>
    <w:rsid w:val="00DE644B"/>
    <w:rsid w:val="00DF622C"/>
    <w:rsid w:val="00E42C04"/>
    <w:rsid w:val="00E452E8"/>
    <w:rsid w:val="00E747DD"/>
    <w:rsid w:val="00E865A0"/>
    <w:rsid w:val="00E92E68"/>
    <w:rsid w:val="00EA38BA"/>
    <w:rsid w:val="00ED4DF9"/>
    <w:rsid w:val="00F10D11"/>
    <w:rsid w:val="00F12820"/>
    <w:rsid w:val="00F13407"/>
    <w:rsid w:val="00F252AB"/>
    <w:rsid w:val="00F308BE"/>
    <w:rsid w:val="00F3EE9D"/>
    <w:rsid w:val="00F717A2"/>
    <w:rsid w:val="00FA0735"/>
    <w:rsid w:val="00FC2AFB"/>
    <w:rsid w:val="00FE4C0D"/>
    <w:rsid w:val="011D018A"/>
    <w:rsid w:val="016E419D"/>
    <w:rsid w:val="017D5165"/>
    <w:rsid w:val="02255696"/>
    <w:rsid w:val="027003CD"/>
    <w:rsid w:val="02B03387"/>
    <w:rsid w:val="02B8D1EB"/>
    <w:rsid w:val="02E8FD46"/>
    <w:rsid w:val="03653023"/>
    <w:rsid w:val="03A21B2F"/>
    <w:rsid w:val="03C154DA"/>
    <w:rsid w:val="042D3E03"/>
    <w:rsid w:val="0464B2A5"/>
    <w:rsid w:val="049CA094"/>
    <w:rsid w:val="05397BBA"/>
    <w:rsid w:val="056880B6"/>
    <w:rsid w:val="058BAC27"/>
    <w:rsid w:val="059FF255"/>
    <w:rsid w:val="061CDF32"/>
    <w:rsid w:val="063F05D5"/>
    <w:rsid w:val="06C26EDF"/>
    <w:rsid w:val="078467B8"/>
    <w:rsid w:val="079D0975"/>
    <w:rsid w:val="082D547D"/>
    <w:rsid w:val="08670019"/>
    <w:rsid w:val="089F6FEF"/>
    <w:rsid w:val="08CAF042"/>
    <w:rsid w:val="091605F7"/>
    <w:rsid w:val="092558A7"/>
    <w:rsid w:val="093172CE"/>
    <w:rsid w:val="0985CD19"/>
    <w:rsid w:val="0991B196"/>
    <w:rsid w:val="09C5F4DA"/>
    <w:rsid w:val="0A332D6D"/>
    <w:rsid w:val="0A80771C"/>
    <w:rsid w:val="0AC90573"/>
    <w:rsid w:val="0ACA6D5E"/>
    <w:rsid w:val="0B0260F6"/>
    <w:rsid w:val="0BAE8032"/>
    <w:rsid w:val="0BB2538B"/>
    <w:rsid w:val="0BCB9E94"/>
    <w:rsid w:val="0BF75719"/>
    <w:rsid w:val="0C2AF2F2"/>
    <w:rsid w:val="0C42E9D4"/>
    <w:rsid w:val="0CF48972"/>
    <w:rsid w:val="0D47C060"/>
    <w:rsid w:val="0D5429AE"/>
    <w:rsid w:val="0DB3D43E"/>
    <w:rsid w:val="0DC80D8F"/>
    <w:rsid w:val="0E854CB7"/>
    <w:rsid w:val="0EBE219E"/>
    <w:rsid w:val="0F6A35B3"/>
    <w:rsid w:val="0FD2F742"/>
    <w:rsid w:val="10558ACE"/>
    <w:rsid w:val="108F9752"/>
    <w:rsid w:val="1097E23E"/>
    <w:rsid w:val="10E61793"/>
    <w:rsid w:val="116477F9"/>
    <w:rsid w:val="11D4F4F2"/>
    <w:rsid w:val="1208F888"/>
    <w:rsid w:val="12348BB6"/>
    <w:rsid w:val="1237DD61"/>
    <w:rsid w:val="125EB7E3"/>
    <w:rsid w:val="1272ADE4"/>
    <w:rsid w:val="13138702"/>
    <w:rsid w:val="14286FF0"/>
    <w:rsid w:val="1478741D"/>
    <w:rsid w:val="1499579C"/>
    <w:rsid w:val="1565E45A"/>
    <w:rsid w:val="15DD1BF7"/>
    <w:rsid w:val="15F680B3"/>
    <w:rsid w:val="16D892A9"/>
    <w:rsid w:val="170904F8"/>
    <w:rsid w:val="17103F5F"/>
    <w:rsid w:val="1797E57F"/>
    <w:rsid w:val="18740299"/>
    <w:rsid w:val="19E8FEE0"/>
    <w:rsid w:val="1A000A59"/>
    <w:rsid w:val="1A41106F"/>
    <w:rsid w:val="1AC52245"/>
    <w:rsid w:val="1AF2BB87"/>
    <w:rsid w:val="1AF5F189"/>
    <w:rsid w:val="1B40C7DF"/>
    <w:rsid w:val="1B837C49"/>
    <w:rsid w:val="1BC609EC"/>
    <w:rsid w:val="1BFF0BF6"/>
    <w:rsid w:val="1C20A254"/>
    <w:rsid w:val="1C5AE936"/>
    <w:rsid w:val="1C7F11B5"/>
    <w:rsid w:val="1CEE4206"/>
    <w:rsid w:val="1DE57EC0"/>
    <w:rsid w:val="1E2153AF"/>
    <w:rsid w:val="1E799EE5"/>
    <w:rsid w:val="1E8A5BD0"/>
    <w:rsid w:val="1E9F21F2"/>
    <w:rsid w:val="1FD4559C"/>
    <w:rsid w:val="20049B0F"/>
    <w:rsid w:val="2052A95F"/>
    <w:rsid w:val="205853B7"/>
    <w:rsid w:val="205EE58A"/>
    <w:rsid w:val="20A62A5D"/>
    <w:rsid w:val="20D21F16"/>
    <w:rsid w:val="217337E2"/>
    <w:rsid w:val="21A19A60"/>
    <w:rsid w:val="220367A4"/>
    <w:rsid w:val="22071957"/>
    <w:rsid w:val="22104295"/>
    <w:rsid w:val="221E0306"/>
    <w:rsid w:val="224BA61B"/>
    <w:rsid w:val="23BBB458"/>
    <w:rsid w:val="23CC0497"/>
    <w:rsid w:val="23E4E937"/>
    <w:rsid w:val="23E5302E"/>
    <w:rsid w:val="246483C8"/>
    <w:rsid w:val="263CEBCA"/>
    <w:rsid w:val="264A9806"/>
    <w:rsid w:val="27101792"/>
    <w:rsid w:val="272F2BD4"/>
    <w:rsid w:val="2735AE33"/>
    <w:rsid w:val="273E1FB0"/>
    <w:rsid w:val="2745CB7B"/>
    <w:rsid w:val="276B5394"/>
    <w:rsid w:val="2803F585"/>
    <w:rsid w:val="286863D8"/>
    <w:rsid w:val="2895BF86"/>
    <w:rsid w:val="28E4FF57"/>
    <w:rsid w:val="28EC6767"/>
    <w:rsid w:val="29C5C85F"/>
    <w:rsid w:val="29DA8139"/>
    <w:rsid w:val="29FE5786"/>
    <w:rsid w:val="2A62362C"/>
    <w:rsid w:val="2ACBDC75"/>
    <w:rsid w:val="2AF18192"/>
    <w:rsid w:val="2B00F1CB"/>
    <w:rsid w:val="2B048F4A"/>
    <w:rsid w:val="2B05C6F1"/>
    <w:rsid w:val="2C60E7B3"/>
    <w:rsid w:val="2D1C5D3C"/>
    <w:rsid w:val="2D4E7961"/>
    <w:rsid w:val="2E292254"/>
    <w:rsid w:val="2E2FA1D2"/>
    <w:rsid w:val="2E927104"/>
    <w:rsid w:val="2ED99B40"/>
    <w:rsid w:val="2F0D9D62"/>
    <w:rsid w:val="2F1BD202"/>
    <w:rsid w:val="2F54829F"/>
    <w:rsid w:val="2FD35D12"/>
    <w:rsid w:val="30A9ACE7"/>
    <w:rsid w:val="3147AA36"/>
    <w:rsid w:val="32A26BCD"/>
    <w:rsid w:val="32EE1A2C"/>
    <w:rsid w:val="3300AB31"/>
    <w:rsid w:val="3306D04F"/>
    <w:rsid w:val="3325D212"/>
    <w:rsid w:val="3369A65B"/>
    <w:rsid w:val="338E1CBD"/>
    <w:rsid w:val="347AEFC5"/>
    <w:rsid w:val="34F28311"/>
    <w:rsid w:val="35873935"/>
    <w:rsid w:val="3598851F"/>
    <w:rsid w:val="35A9C053"/>
    <w:rsid w:val="363A5721"/>
    <w:rsid w:val="364EAF1A"/>
    <w:rsid w:val="364F135C"/>
    <w:rsid w:val="369E9FCB"/>
    <w:rsid w:val="36A918CB"/>
    <w:rsid w:val="37234F87"/>
    <w:rsid w:val="37E76259"/>
    <w:rsid w:val="3885A361"/>
    <w:rsid w:val="3893166A"/>
    <w:rsid w:val="38D8B577"/>
    <w:rsid w:val="38DB9584"/>
    <w:rsid w:val="39155A39"/>
    <w:rsid w:val="393B12AA"/>
    <w:rsid w:val="39480F59"/>
    <w:rsid w:val="39CD6DF8"/>
    <w:rsid w:val="39F4B321"/>
    <w:rsid w:val="3A246EA3"/>
    <w:rsid w:val="3A67A11F"/>
    <w:rsid w:val="3A7AA0DE"/>
    <w:rsid w:val="3B21A138"/>
    <w:rsid w:val="3C55FB38"/>
    <w:rsid w:val="3D24EAB0"/>
    <w:rsid w:val="3D93E2B1"/>
    <w:rsid w:val="3DCD51AD"/>
    <w:rsid w:val="3E9F4007"/>
    <w:rsid w:val="3F3F6765"/>
    <w:rsid w:val="3F9D74A3"/>
    <w:rsid w:val="40228BB9"/>
    <w:rsid w:val="4095DC60"/>
    <w:rsid w:val="4153B7C4"/>
    <w:rsid w:val="42167570"/>
    <w:rsid w:val="42768E37"/>
    <w:rsid w:val="427F326A"/>
    <w:rsid w:val="42D40CC6"/>
    <w:rsid w:val="42FF07D6"/>
    <w:rsid w:val="437784D5"/>
    <w:rsid w:val="43A2CB42"/>
    <w:rsid w:val="43C2EC76"/>
    <w:rsid w:val="4418267B"/>
    <w:rsid w:val="44AF1187"/>
    <w:rsid w:val="44EB0BA1"/>
    <w:rsid w:val="451FC3D8"/>
    <w:rsid w:val="4522CAE6"/>
    <w:rsid w:val="45EBDEA8"/>
    <w:rsid w:val="4661B5C2"/>
    <w:rsid w:val="467F04CD"/>
    <w:rsid w:val="46CE1425"/>
    <w:rsid w:val="471851C4"/>
    <w:rsid w:val="47361C06"/>
    <w:rsid w:val="473937F8"/>
    <w:rsid w:val="483DF423"/>
    <w:rsid w:val="48445796"/>
    <w:rsid w:val="4858817C"/>
    <w:rsid w:val="489B30B6"/>
    <w:rsid w:val="48B1747B"/>
    <w:rsid w:val="48C18981"/>
    <w:rsid w:val="49265C8E"/>
    <w:rsid w:val="493C05B7"/>
    <w:rsid w:val="49659E3A"/>
    <w:rsid w:val="49D9C484"/>
    <w:rsid w:val="49DA0C9E"/>
    <w:rsid w:val="49F32012"/>
    <w:rsid w:val="4AB86A88"/>
    <w:rsid w:val="4AFC3E62"/>
    <w:rsid w:val="4B2B566A"/>
    <w:rsid w:val="4B3F9CC4"/>
    <w:rsid w:val="4B94D6AD"/>
    <w:rsid w:val="4BCBF760"/>
    <w:rsid w:val="4BE29FAD"/>
    <w:rsid w:val="4BEC0AE8"/>
    <w:rsid w:val="4D116546"/>
    <w:rsid w:val="4D2C7E84"/>
    <w:rsid w:val="4D478317"/>
    <w:rsid w:val="4D5771C5"/>
    <w:rsid w:val="4D7B0BC0"/>
    <w:rsid w:val="4DBE6F18"/>
    <w:rsid w:val="4E539F4A"/>
    <w:rsid w:val="4EC84EE5"/>
    <w:rsid w:val="4F8AFCC4"/>
    <w:rsid w:val="503E9902"/>
    <w:rsid w:val="5053B654"/>
    <w:rsid w:val="508DD732"/>
    <w:rsid w:val="50AE0924"/>
    <w:rsid w:val="50B2AC82"/>
    <w:rsid w:val="50C66C77"/>
    <w:rsid w:val="5128356D"/>
    <w:rsid w:val="5175807C"/>
    <w:rsid w:val="51A30D60"/>
    <w:rsid w:val="51A870AB"/>
    <w:rsid w:val="526DC828"/>
    <w:rsid w:val="5310DF90"/>
    <w:rsid w:val="53165575"/>
    <w:rsid w:val="536199E9"/>
    <w:rsid w:val="53DA0384"/>
    <w:rsid w:val="53EA4D44"/>
    <w:rsid w:val="54271502"/>
    <w:rsid w:val="5440EEF7"/>
    <w:rsid w:val="54B7884F"/>
    <w:rsid w:val="55817823"/>
    <w:rsid w:val="55AD4179"/>
    <w:rsid w:val="55E534DA"/>
    <w:rsid w:val="564CBB52"/>
    <w:rsid w:val="566DDB96"/>
    <w:rsid w:val="56CACCCC"/>
    <w:rsid w:val="56DB7FDC"/>
    <w:rsid w:val="5711CA0D"/>
    <w:rsid w:val="57527422"/>
    <w:rsid w:val="57639A97"/>
    <w:rsid w:val="57E136F3"/>
    <w:rsid w:val="5842410A"/>
    <w:rsid w:val="58513A07"/>
    <w:rsid w:val="5880971F"/>
    <w:rsid w:val="58957248"/>
    <w:rsid w:val="58AF78E8"/>
    <w:rsid w:val="5919C539"/>
    <w:rsid w:val="598225F8"/>
    <w:rsid w:val="59826C5F"/>
    <w:rsid w:val="59F24969"/>
    <w:rsid w:val="5A170F09"/>
    <w:rsid w:val="5A9BBBD2"/>
    <w:rsid w:val="5AF89D61"/>
    <w:rsid w:val="5B7972E7"/>
    <w:rsid w:val="5B93A635"/>
    <w:rsid w:val="5BB7712F"/>
    <w:rsid w:val="5C4B0B85"/>
    <w:rsid w:val="5C5447C3"/>
    <w:rsid w:val="5C95809C"/>
    <w:rsid w:val="5CB93429"/>
    <w:rsid w:val="5CE41A8B"/>
    <w:rsid w:val="5CE53CA5"/>
    <w:rsid w:val="5DA2310E"/>
    <w:rsid w:val="5E4C4443"/>
    <w:rsid w:val="5EE66035"/>
    <w:rsid w:val="601B1C32"/>
    <w:rsid w:val="602D7DD3"/>
    <w:rsid w:val="604D535F"/>
    <w:rsid w:val="606CE60D"/>
    <w:rsid w:val="60B527C6"/>
    <w:rsid w:val="60B8FAEA"/>
    <w:rsid w:val="60E02E0B"/>
    <w:rsid w:val="60F95668"/>
    <w:rsid w:val="61D05334"/>
    <w:rsid w:val="629F9CA8"/>
    <w:rsid w:val="62A4EEE5"/>
    <w:rsid w:val="62F02222"/>
    <w:rsid w:val="630E6F57"/>
    <w:rsid w:val="63259813"/>
    <w:rsid w:val="63AA5CCA"/>
    <w:rsid w:val="6451C526"/>
    <w:rsid w:val="6471AD44"/>
    <w:rsid w:val="6566DC90"/>
    <w:rsid w:val="65BFAC6B"/>
    <w:rsid w:val="660A58F6"/>
    <w:rsid w:val="66F08D18"/>
    <w:rsid w:val="67F48CC0"/>
    <w:rsid w:val="68080FBB"/>
    <w:rsid w:val="685948FA"/>
    <w:rsid w:val="688C3F46"/>
    <w:rsid w:val="6921A22E"/>
    <w:rsid w:val="693D28F5"/>
    <w:rsid w:val="695E2802"/>
    <w:rsid w:val="6994D4D7"/>
    <w:rsid w:val="6A3A4DB3"/>
    <w:rsid w:val="6A418620"/>
    <w:rsid w:val="6A6A3D06"/>
    <w:rsid w:val="6AAC3691"/>
    <w:rsid w:val="6B5E0D1D"/>
    <w:rsid w:val="6C8C2DD2"/>
    <w:rsid w:val="6E32AF8F"/>
    <w:rsid w:val="6E7252AA"/>
    <w:rsid w:val="6EB5DCD3"/>
    <w:rsid w:val="6F626EFA"/>
    <w:rsid w:val="700E230B"/>
    <w:rsid w:val="707CA6E5"/>
    <w:rsid w:val="708C8895"/>
    <w:rsid w:val="70ED0484"/>
    <w:rsid w:val="7127678A"/>
    <w:rsid w:val="712D710F"/>
    <w:rsid w:val="716AF05D"/>
    <w:rsid w:val="71B26DA8"/>
    <w:rsid w:val="71F38E3E"/>
    <w:rsid w:val="72390AE1"/>
    <w:rsid w:val="729A0FBC"/>
    <w:rsid w:val="72E74C72"/>
    <w:rsid w:val="738ABA4F"/>
    <w:rsid w:val="742913DD"/>
    <w:rsid w:val="7435E01D"/>
    <w:rsid w:val="74432CF6"/>
    <w:rsid w:val="745D1B37"/>
    <w:rsid w:val="74C132F7"/>
    <w:rsid w:val="74F8A222"/>
    <w:rsid w:val="75D7F425"/>
    <w:rsid w:val="760B167C"/>
    <w:rsid w:val="7620752E"/>
    <w:rsid w:val="76616E23"/>
    <w:rsid w:val="76741106"/>
    <w:rsid w:val="76A03E77"/>
    <w:rsid w:val="76FF5A08"/>
    <w:rsid w:val="7713F950"/>
    <w:rsid w:val="77670BD2"/>
    <w:rsid w:val="77CDBC67"/>
    <w:rsid w:val="78016254"/>
    <w:rsid w:val="78C6BE14"/>
    <w:rsid w:val="7AB2D0E3"/>
    <w:rsid w:val="7AD48BD1"/>
    <w:rsid w:val="7BEAB915"/>
    <w:rsid w:val="7C2EA1A1"/>
    <w:rsid w:val="7C75417F"/>
    <w:rsid w:val="7C9411E3"/>
    <w:rsid w:val="7C9A885F"/>
    <w:rsid w:val="7CD1190C"/>
    <w:rsid w:val="7CF3A264"/>
    <w:rsid w:val="7CFE99BE"/>
    <w:rsid w:val="7D293B9A"/>
    <w:rsid w:val="7D2BC2AE"/>
    <w:rsid w:val="7DA1BBB6"/>
    <w:rsid w:val="7DA3F9FF"/>
    <w:rsid w:val="7DAAADC4"/>
    <w:rsid w:val="7E1D787D"/>
    <w:rsid w:val="7E2EBBD6"/>
    <w:rsid w:val="7E7DAAB5"/>
    <w:rsid w:val="7EBA3C51"/>
    <w:rsid w:val="7EC50BFB"/>
    <w:rsid w:val="7FD2713B"/>
    <w:rsid w:val="7FE072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B517CCF"/>
  <w15:chartTrackingRefBased/>
  <w15:docId w15:val="{14802EE1-143F-465A-A890-101AA4D8E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282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37AB"/>
    <w:pPr>
      <w:ind w:left="720"/>
      <w:contextualSpacing/>
    </w:pPr>
  </w:style>
  <w:style w:type="character" w:styleId="Hyperlink">
    <w:name w:val="Hyperlink"/>
    <w:basedOn w:val="DefaultParagraphFont"/>
    <w:uiPriority w:val="99"/>
    <w:semiHidden/>
    <w:unhideWhenUsed/>
    <w:rsid w:val="006E05E4"/>
    <w:rPr>
      <w:color w:val="0000FF"/>
      <w:u w:val="single"/>
    </w:rPr>
  </w:style>
  <w:style w:type="table" w:styleId="TableGrid">
    <w:name w:val="Table Grid"/>
    <w:basedOn w:val="TableNormal"/>
    <w:uiPriority w:val="39"/>
    <w:rsid w:val="00ED4D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12820"/>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60171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193">
      <w:bodyDiv w:val="1"/>
      <w:marLeft w:val="0"/>
      <w:marRight w:val="0"/>
      <w:marTop w:val="0"/>
      <w:marBottom w:val="0"/>
      <w:divBdr>
        <w:top w:val="none" w:sz="0" w:space="0" w:color="auto"/>
        <w:left w:val="none" w:sz="0" w:space="0" w:color="auto"/>
        <w:bottom w:val="none" w:sz="0" w:space="0" w:color="auto"/>
        <w:right w:val="none" w:sz="0" w:space="0" w:color="auto"/>
      </w:divBdr>
    </w:div>
    <w:div w:id="23095730">
      <w:bodyDiv w:val="1"/>
      <w:marLeft w:val="0"/>
      <w:marRight w:val="0"/>
      <w:marTop w:val="0"/>
      <w:marBottom w:val="0"/>
      <w:divBdr>
        <w:top w:val="none" w:sz="0" w:space="0" w:color="auto"/>
        <w:left w:val="none" w:sz="0" w:space="0" w:color="auto"/>
        <w:bottom w:val="none" w:sz="0" w:space="0" w:color="auto"/>
        <w:right w:val="none" w:sz="0" w:space="0" w:color="auto"/>
      </w:divBdr>
    </w:div>
    <w:div w:id="174421000">
      <w:bodyDiv w:val="1"/>
      <w:marLeft w:val="0"/>
      <w:marRight w:val="0"/>
      <w:marTop w:val="0"/>
      <w:marBottom w:val="0"/>
      <w:divBdr>
        <w:top w:val="none" w:sz="0" w:space="0" w:color="auto"/>
        <w:left w:val="none" w:sz="0" w:space="0" w:color="auto"/>
        <w:bottom w:val="none" w:sz="0" w:space="0" w:color="auto"/>
        <w:right w:val="none" w:sz="0" w:space="0" w:color="auto"/>
      </w:divBdr>
    </w:div>
    <w:div w:id="182869502">
      <w:bodyDiv w:val="1"/>
      <w:marLeft w:val="0"/>
      <w:marRight w:val="0"/>
      <w:marTop w:val="0"/>
      <w:marBottom w:val="0"/>
      <w:divBdr>
        <w:top w:val="none" w:sz="0" w:space="0" w:color="auto"/>
        <w:left w:val="none" w:sz="0" w:space="0" w:color="auto"/>
        <w:bottom w:val="none" w:sz="0" w:space="0" w:color="auto"/>
        <w:right w:val="none" w:sz="0" w:space="0" w:color="auto"/>
      </w:divBdr>
    </w:div>
    <w:div w:id="405998827">
      <w:bodyDiv w:val="1"/>
      <w:marLeft w:val="0"/>
      <w:marRight w:val="0"/>
      <w:marTop w:val="0"/>
      <w:marBottom w:val="0"/>
      <w:divBdr>
        <w:top w:val="none" w:sz="0" w:space="0" w:color="auto"/>
        <w:left w:val="none" w:sz="0" w:space="0" w:color="auto"/>
        <w:bottom w:val="none" w:sz="0" w:space="0" w:color="auto"/>
        <w:right w:val="none" w:sz="0" w:space="0" w:color="auto"/>
      </w:divBdr>
    </w:div>
    <w:div w:id="429157056">
      <w:bodyDiv w:val="1"/>
      <w:marLeft w:val="0"/>
      <w:marRight w:val="0"/>
      <w:marTop w:val="0"/>
      <w:marBottom w:val="0"/>
      <w:divBdr>
        <w:top w:val="none" w:sz="0" w:space="0" w:color="auto"/>
        <w:left w:val="none" w:sz="0" w:space="0" w:color="auto"/>
        <w:bottom w:val="none" w:sz="0" w:space="0" w:color="auto"/>
        <w:right w:val="none" w:sz="0" w:space="0" w:color="auto"/>
      </w:divBdr>
    </w:div>
    <w:div w:id="625165508">
      <w:bodyDiv w:val="1"/>
      <w:marLeft w:val="0"/>
      <w:marRight w:val="0"/>
      <w:marTop w:val="0"/>
      <w:marBottom w:val="0"/>
      <w:divBdr>
        <w:top w:val="none" w:sz="0" w:space="0" w:color="auto"/>
        <w:left w:val="none" w:sz="0" w:space="0" w:color="auto"/>
        <w:bottom w:val="none" w:sz="0" w:space="0" w:color="auto"/>
        <w:right w:val="none" w:sz="0" w:space="0" w:color="auto"/>
      </w:divBdr>
    </w:div>
    <w:div w:id="771629211">
      <w:bodyDiv w:val="1"/>
      <w:marLeft w:val="0"/>
      <w:marRight w:val="0"/>
      <w:marTop w:val="0"/>
      <w:marBottom w:val="0"/>
      <w:divBdr>
        <w:top w:val="none" w:sz="0" w:space="0" w:color="auto"/>
        <w:left w:val="none" w:sz="0" w:space="0" w:color="auto"/>
        <w:bottom w:val="none" w:sz="0" w:space="0" w:color="auto"/>
        <w:right w:val="none" w:sz="0" w:space="0" w:color="auto"/>
      </w:divBdr>
    </w:div>
    <w:div w:id="782266999">
      <w:bodyDiv w:val="1"/>
      <w:marLeft w:val="0"/>
      <w:marRight w:val="0"/>
      <w:marTop w:val="0"/>
      <w:marBottom w:val="0"/>
      <w:divBdr>
        <w:top w:val="none" w:sz="0" w:space="0" w:color="auto"/>
        <w:left w:val="none" w:sz="0" w:space="0" w:color="auto"/>
        <w:bottom w:val="none" w:sz="0" w:space="0" w:color="auto"/>
        <w:right w:val="none" w:sz="0" w:space="0" w:color="auto"/>
      </w:divBdr>
    </w:div>
    <w:div w:id="788159671">
      <w:bodyDiv w:val="1"/>
      <w:marLeft w:val="0"/>
      <w:marRight w:val="0"/>
      <w:marTop w:val="0"/>
      <w:marBottom w:val="0"/>
      <w:divBdr>
        <w:top w:val="none" w:sz="0" w:space="0" w:color="auto"/>
        <w:left w:val="none" w:sz="0" w:space="0" w:color="auto"/>
        <w:bottom w:val="none" w:sz="0" w:space="0" w:color="auto"/>
        <w:right w:val="none" w:sz="0" w:space="0" w:color="auto"/>
      </w:divBdr>
    </w:div>
    <w:div w:id="793210618">
      <w:bodyDiv w:val="1"/>
      <w:marLeft w:val="0"/>
      <w:marRight w:val="0"/>
      <w:marTop w:val="0"/>
      <w:marBottom w:val="0"/>
      <w:divBdr>
        <w:top w:val="none" w:sz="0" w:space="0" w:color="auto"/>
        <w:left w:val="none" w:sz="0" w:space="0" w:color="auto"/>
        <w:bottom w:val="none" w:sz="0" w:space="0" w:color="auto"/>
        <w:right w:val="none" w:sz="0" w:space="0" w:color="auto"/>
      </w:divBdr>
    </w:div>
    <w:div w:id="958099339">
      <w:bodyDiv w:val="1"/>
      <w:marLeft w:val="0"/>
      <w:marRight w:val="0"/>
      <w:marTop w:val="0"/>
      <w:marBottom w:val="0"/>
      <w:divBdr>
        <w:top w:val="none" w:sz="0" w:space="0" w:color="auto"/>
        <w:left w:val="none" w:sz="0" w:space="0" w:color="auto"/>
        <w:bottom w:val="none" w:sz="0" w:space="0" w:color="auto"/>
        <w:right w:val="none" w:sz="0" w:space="0" w:color="auto"/>
      </w:divBdr>
    </w:div>
    <w:div w:id="960307951">
      <w:bodyDiv w:val="1"/>
      <w:marLeft w:val="0"/>
      <w:marRight w:val="0"/>
      <w:marTop w:val="0"/>
      <w:marBottom w:val="0"/>
      <w:divBdr>
        <w:top w:val="none" w:sz="0" w:space="0" w:color="auto"/>
        <w:left w:val="none" w:sz="0" w:space="0" w:color="auto"/>
        <w:bottom w:val="none" w:sz="0" w:space="0" w:color="auto"/>
        <w:right w:val="none" w:sz="0" w:space="0" w:color="auto"/>
      </w:divBdr>
    </w:div>
    <w:div w:id="1101298553">
      <w:bodyDiv w:val="1"/>
      <w:marLeft w:val="0"/>
      <w:marRight w:val="0"/>
      <w:marTop w:val="0"/>
      <w:marBottom w:val="0"/>
      <w:divBdr>
        <w:top w:val="none" w:sz="0" w:space="0" w:color="auto"/>
        <w:left w:val="none" w:sz="0" w:space="0" w:color="auto"/>
        <w:bottom w:val="none" w:sz="0" w:space="0" w:color="auto"/>
        <w:right w:val="none" w:sz="0" w:space="0" w:color="auto"/>
      </w:divBdr>
    </w:div>
    <w:div w:id="1126510563">
      <w:bodyDiv w:val="1"/>
      <w:marLeft w:val="0"/>
      <w:marRight w:val="0"/>
      <w:marTop w:val="0"/>
      <w:marBottom w:val="0"/>
      <w:divBdr>
        <w:top w:val="none" w:sz="0" w:space="0" w:color="auto"/>
        <w:left w:val="none" w:sz="0" w:space="0" w:color="auto"/>
        <w:bottom w:val="none" w:sz="0" w:space="0" w:color="auto"/>
        <w:right w:val="none" w:sz="0" w:space="0" w:color="auto"/>
      </w:divBdr>
    </w:div>
    <w:div w:id="1178152098">
      <w:bodyDiv w:val="1"/>
      <w:marLeft w:val="0"/>
      <w:marRight w:val="0"/>
      <w:marTop w:val="0"/>
      <w:marBottom w:val="0"/>
      <w:divBdr>
        <w:top w:val="none" w:sz="0" w:space="0" w:color="auto"/>
        <w:left w:val="none" w:sz="0" w:space="0" w:color="auto"/>
        <w:bottom w:val="none" w:sz="0" w:space="0" w:color="auto"/>
        <w:right w:val="none" w:sz="0" w:space="0" w:color="auto"/>
      </w:divBdr>
    </w:div>
    <w:div w:id="1447961963">
      <w:bodyDiv w:val="1"/>
      <w:marLeft w:val="0"/>
      <w:marRight w:val="0"/>
      <w:marTop w:val="0"/>
      <w:marBottom w:val="0"/>
      <w:divBdr>
        <w:top w:val="none" w:sz="0" w:space="0" w:color="auto"/>
        <w:left w:val="none" w:sz="0" w:space="0" w:color="auto"/>
        <w:bottom w:val="none" w:sz="0" w:space="0" w:color="auto"/>
        <w:right w:val="none" w:sz="0" w:space="0" w:color="auto"/>
      </w:divBdr>
    </w:div>
    <w:div w:id="1545097260">
      <w:bodyDiv w:val="1"/>
      <w:marLeft w:val="0"/>
      <w:marRight w:val="0"/>
      <w:marTop w:val="0"/>
      <w:marBottom w:val="0"/>
      <w:divBdr>
        <w:top w:val="none" w:sz="0" w:space="0" w:color="auto"/>
        <w:left w:val="none" w:sz="0" w:space="0" w:color="auto"/>
        <w:bottom w:val="none" w:sz="0" w:space="0" w:color="auto"/>
        <w:right w:val="none" w:sz="0" w:space="0" w:color="auto"/>
      </w:divBdr>
    </w:div>
    <w:div w:id="1742291131">
      <w:bodyDiv w:val="1"/>
      <w:marLeft w:val="0"/>
      <w:marRight w:val="0"/>
      <w:marTop w:val="0"/>
      <w:marBottom w:val="0"/>
      <w:divBdr>
        <w:top w:val="none" w:sz="0" w:space="0" w:color="auto"/>
        <w:left w:val="none" w:sz="0" w:space="0" w:color="auto"/>
        <w:bottom w:val="none" w:sz="0" w:space="0" w:color="auto"/>
        <w:right w:val="none" w:sz="0" w:space="0" w:color="auto"/>
      </w:divBdr>
    </w:div>
    <w:div w:id="1781877071">
      <w:bodyDiv w:val="1"/>
      <w:marLeft w:val="0"/>
      <w:marRight w:val="0"/>
      <w:marTop w:val="0"/>
      <w:marBottom w:val="0"/>
      <w:divBdr>
        <w:top w:val="none" w:sz="0" w:space="0" w:color="auto"/>
        <w:left w:val="none" w:sz="0" w:space="0" w:color="auto"/>
        <w:bottom w:val="none" w:sz="0" w:space="0" w:color="auto"/>
        <w:right w:val="none" w:sz="0" w:space="0" w:color="auto"/>
      </w:divBdr>
    </w:div>
    <w:div w:id="1801414242">
      <w:bodyDiv w:val="1"/>
      <w:marLeft w:val="0"/>
      <w:marRight w:val="0"/>
      <w:marTop w:val="0"/>
      <w:marBottom w:val="0"/>
      <w:divBdr>
        <w:top w:val="none" w:sz="0" w:space="0" w:color="auto"/>
        <w:left w:val="none" w:sz="0" w:space="0" w:color="auto"/>
        <w:bottom w:val="none" w:sz="0" w:space="0" w:color="auto"/>
        <w:right w:val="none" w:sz="0" w:space="0" w:color="auto"/>
      </w:divBdr>
    </w:div>
    <w:div w:id="1957633613">
      <w:bodyDiv w:val="1"/>
      <w:marLeft w:val="0"/>
      <w:marRight w:val="0"/>
      <w:marTop w:val="0"/>
      <w:marBottom w:val="0"/>
      <w:divBdr>
        <w:top w:val="none" w:sz="0" w:space="0" w:color="auto"/>
        <w:left w:val="none" w:sz="0" w:space="0" w:color="auto"/>
        <w:bottom w:val="none" w:sz="0" w:space="0" w:color="auto"/>
        <w:right w:val="none" w:sz="0" w:space="0" w:color="auto"/>
      </w:divBdr>
    </w:div>
    <w:div w:id="206321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20/10/relationships/intelligence" Target="intelligence2.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AD235BDB6F1884CB2A6E5462ED88869" ma:contentTypeVersion="15" ma:contentTypeDescription="Create a new document." ma:contentTypeScope="" ma:versionID="4e151db87068d63fab541008245c1382">
  <xsd:schema xmlns:xsd="http://www.w3.org/2001/XMLSchema" xmlns:xs="http://www.w3.org/2001/XMLSchema" xmlns:p="http://schemas.microsoft.com/office/2006/metadata/properties" xmlns:ns2="a326f27f-97d0-42aa-8b9e-11cdc0914fb4" xmlns:ns3="426f636f-ae7e-40c3-81ae-b8b344d61ceb" targetNamespace="http://schemas.microsoft.com/office/2006/metadata/properties" ma:root="true" ma:fieldsID="ee6ad54c2409f49f30a8f60c3ea82d98" ns2:_="" ns3:_="">
    <xsd:import namespace="a326f27f-97d0-42aa-8b9e-11cdc0914fb4"/>
    <xsd:import namespace="426f636f-ae7e-40c3-81ae-b8b344d61ce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ObjectDetectorVersions" minOccurs="0"/>
                <xsd:element ref="ns2:MediaServiceOCR" minOccurs="0"/>
                <xsd:element ref="ns2:MediaServiceGenerationTime" minOccurs="0"/>
                <xsd:element ref="ns2:MediaServiceEventHashCode"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26f27f-97d0-42aa-8b9e-11cdc0914fb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f77b169b-7464-4c14-89c9-ab876efcba0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DateTaken" ma:index="21" nillable="true" ma:displayName="MediaServiceDateTaken" ma:hidden="true" ma:indexed="true" ma:internalName="MediaServiceDateTaken" ma:readOnly="true">
      <xsd:simpleType>
        <xsd:restriction base="dms:Text"/>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26f636f-ae7e-40c3-81ae-b8b344d61ce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910ef5a8-6f87-46f3-97c6-2ba9fd3c4e0f}" ma:internalName="TaxCatchAll" ma:showField="CatchAllData" ma:web="426f636f-ae7e-40c3-81ae-b8b344d61ce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Avi18</b:Tag>
    <b:SourceType>JournalArticle</b:SourceType>
    <b:Guid>{A13F7A25-E0BA-4515-9DD6-6675CBD79D72}</b:Guid>
    <b:Author>
      <b:Author>
        <b:NameList>
          <b:Person>
            <b:Last>Avila-Palencia</b:Last>
            <b:First>I</b:First>
          </b:Person>
          <b:Person>
            <b:Last>Panis</b:Last>
            <b:First>LI</b:First>
          </b:Person>
          <b:Person>
            <b:Last>Dons</b:Last>
            <b:First>E</b:First>
          </b:Person>
          <b:Person>
            <b:Last>Gaupp-Berghauseng</b:Last>
            <b:First>M</b:First>
          </b:Person>
          <b:Person>
            <b:Last>Raserg</b:Last>
            <b:First>E</b:First>
          </b:Person>
          <b:Person>
            <b:Last>Götschi</b:Last>
            <b:First>T</b:First>
          </b:Person>
          <b:Person>
            <b:Last>Gerike</b:Last>
            <b:First>R</b:First>
          </b:Person>
          <b:Person>
            <b:Last>Brandj</b:Last>
            <b:First>C</b:First>
          </b:Person>
          <b:Person>
            <b:Last>de Nazelle</b:Last>
            <b:First>A</b:First>
          </b:Person>
          <b:Person>
            <b:Last>Orjuelak</b:Last>
            <b:First>JP</b:First>
          </b:Person>
          <b:Person>
            <b:Last>Anaya-Boigk</b:Last>
            <b:First>E</b:First>
          </b:Person>
          <b:Person>
            <b:Last>Stigell</b:Last>
            <b:First>E</b:First>
          </b:Person>
          <b:Person>
            <b:Last>Kahlmeierh</b:Last>
            <b:First>S</b:First>
          </b:Person>
        </b:NameList>
      </b:Author>
    </b:Author>
    <b:Title>The effects of transport mode use on self-perceived health, mental health, and social contact measures: A cross-sectional and longitudinal study</b:Title>
    <b:JournalName>Environmental Interational</b:JournalName>
    <b:Year>2018</b:Year>
    <b:Pages>199-206</b:Pages>
    <b:Volume>120</b:Volume>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SharedWithUsers xmlns="426f636f-ae7e-40c3-81ae-b8b344d61ceb">
      <UserInfo>
        <DisplayName>Laura Dallolio</DisplayName>
        <AccountId>222</AccountId>
        <AccountType/>
      </UserInfo>
    </SharedWithUsers>
    <TaxCatchAll xmlns="426f636f-ae7e-40c3-81ae-b8b344d61ceb" xsi:nil="true"/>
    <lcf76f155ced4ddcb4097134ff3c332f xmlns="a326f27f-97d0-42aa-8b9e-11cdc0914fb4">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46D96830-6892-4077-8DC6-5B841EB117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326f27f-97d0-42aa-8b9e-11cdc0914fb4"/>
    <ds:schemaRef ds:uri="426f636f-ae7e-40c3-81ae-b8b344d61c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35AE2A0-3D3F-45FD-97CE-C85C4DE38D1E}">
  <ds:schemaRefs>
    <ds:schemaRef ds:uri="http://schemas.microsoft.com/sharepoint/v3/contenttype/forms"/>
  </ds:schemaRefs>
</ds:datastoreItem>
</file>

<file path=customXml/itemProps3.xml><?xml version="1.0" encoding="utf-8"?>
<ds:datastoreItem xmlns:ds="http://schemas.openxmlformats.org/officeDocument/2006/customXml" ds:itemID="{723B325D-C355-4626-9568-79E85DD2C008}">
  <ds:schemaRefs>
    <ds:schemaRef ds:uri="http://schemas.openxmlformats.org/officeDocument/2006/bibliography"/>
  </ds:schemaRefs>
</ds:datastoreItem>
</file>

<file path=customXml/itemProps4.xml><?xml version="1.0" encoding="utf-8"?>
<ds:datastoreItem xmlns:ds="http://schemas.openxmlformats.org/officeDocument/2006/customXml" ds:itemID="{9AA75D02-492B-4A48-B0B5-B11E472DB0C1}">
  <ds:schemaRefs>
    <ds:schemaRef ds:uri="http://schemas.microsoft.com/office/2006/metadata/properties"/>
    <ds:schemaRef ds:uri="http://schemas.microsoft.com/office/infopath/2007/PartnerControls"/>
    <ds:schemaRef ds:uri="426f636f-ae7e-40c3-81ae-b8b344d61ceb"/>
    <ds:schemaRef ds:uri="a326f27f-97d0-42aa-8b9e-11cdc0914fb4"/>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5684</Words>
  <Characters>92591</Characters>
  <Application>Microsoft Office Word</Application>
  <DocSecurity>0</DocSecurity>
  <Lines>1268</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ana Scrivano - luana.scrivano@studio.unibo.it</dc:creator>
  <cp:keywords/>
  <dc:description/>
  <cp:lastModifiedBy>Luana Scrivano</cp:lastModifiedBy>
  <cp:revision>109</cp:revision>
  <dcterms:created xsi:type="dcterms:W3CDTF">2023-01-24T07:31:00Z</dcterms:created>
  <dcterms:modified xsi:type="dcterms:W3CDTF">2023-12-14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D235BDB6F1884CB2A6E5462ED88869</vt:lpwstr>
  </property>
  <property fmtid="{D5CDD505-2E9C-101B-9397-08002B2CF9AE}" pid="3" name="GrammarlyDocumentId">
    <vt:lpwstr>295aea04e6dacf7fd0477356dca905f765768867ed3efa94d45f9d55f535b843</vt:lpwstr>
  </property>
  <property fmtid="{D5CDD505-2E9C-101B-9397-08002B2CF9AE}" pid="4" name="ZOTERO_PREF_1">
    <vt:lpwstr>&lt;data data-version="3" zotero-version="6.0.30"&gt;&lt;session id="21lHdWky"/&gt;&lt;style id="http://www.zotero.org/styles/cambridge-university-press-author-date-cambridge-a" hasBibliography="1" bibliographyStyleHasBeenSet="1"/&gt;&lt;prefs&gt;&lt;pref name="fieldType" value="Fi</vt:lpwstr>
  </property>
  <property fmtid="{D5CDD505-2E9C-101B-9397-08002B2CF9AE}" pid="5" name="ZOTERO_PREF_2">
    <vt:lpwstr>eld"/&gt;&lt;pref name="automaticJournalAbbreviations" value="true"/&gt;&lt;pref name="dontAskDelayCitationUpdates" value="true"/&gt;&lt;/prefs&gt;&lt;/data&gt;</vt:lpwstr>
  </property>
</Properties>
</file>